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5EC9BDA" w14:textId="000270E1" w:rsidR="00912138" w:rsidRDefault="00191CB9" w:rsidP="00BE708D">
      <w:pPr>
        <w:ind w:firstLineChars="100" w:firstLine="281"/>
        <w:jc w:val="center"/>
        <w:rPr>
          <w:b/>
          <w:sz w:val="28"/>
          <w:szCs w:val="28"/>
        </w:rPr>
      </w:pPr>
      <w:bookmarkStart w:id="0" w:name="OLE_LINK32"/>
      <w:bookmarkStart w:id="1" w:name="OLE_LINK33"/>
      <w:bookmarkStart w:id="2" w:name="OLE_LINK14"/>
      <w:bookmarkStart w:id="3" w:name="OLE_LINK15"/>
      <w:bookmarkStart w:id="4" w:name="OLE_LINK29"/>
      <w:r w:rsidRPr="002031E3">
        <w:rPr>
          <w:b/>
          <w:sz w:val="28"/>
          <w:szCs w:val="28"/>
        </w:rPr>
        <w:t>E</w:t>
      </w:r>
      <w:r w:rsidR="00CC270B" w:rsidRPr="002031E3">
        <w:rPr>
          <w:b/>
          <w:sz w:val="28"/>
          <w:szCs w:val="28"/>
        </w:rPr>
        <w:t>lastici</w:t>
      </w:r>
      <w:r w:rsidR="005D025D" w:rsidRPr="002031E3">
        <w:rPr>
          <w:b/>
          <w:sz w:val="28"/>
          <w:szCs w:val="28"/>
        </w:rPr>
        <w:t xml:space="preserve">ty of </w:t>
      </w:r>
      <w:r w:rsidR="00D87DDA" w:rsidRPr="002031E3">
        <w:rPr>
          <w:b/>
          <w:sz w:val="28"/>
          <w:szCs w:val="28"/>
        </w:rPr>
        <w:t xml:space="preserve">akimotoite </w:t>
      </w:r>
      <w:r w:rsidR="00207D87">
        <w:rPr>
          <w:rFonts w:hint="eastAsia"/>
          <w:b/>
          <w:sz w:val="28"/>
          <w:szCs w:val="28"/>
        </w:rPr>
        <w:t>under</w:t>
      </w:r>
      <w:r w:rsidR="000019B4">
        <w:rPr>
          <w:b/>
          <w:sz w:val="28"/>
          <w:szCs w:val="28"/>
        </w:rPr>
        <w:t xml:space="preserve"> the</w:t>
      </w:r>
      <w:r w:rsidR="00D87DDA" w:rsidRPr="002031E3">
        <w:rPr>
          <w:b/>
          <w:sz w:val="28"/>
          <w:szCs w:val="28"/>
        </w:rPr>
        <w:t xml:space="preserve"> </w:t>
      </w:r>
      <w:r w:rsidR="00A77F4E" w:rsidRPr="002031E3">
        <w:rPr>
          <w:b/>
          <w:sz w:val="28"/>
          <w:szCs w:val="28"/>
        </w:rPr>
        <w:t>mantle conditions</w:t>
      </w:r>
      <w:r w:rsidR="00700F3F" w:rsidRPr="002031E3">
        <w:rPr>
          <w:b/>
          <w:sz w:val="28"/>
          <w:szCs w:val="28"/>
        </w:rPr>
        <w:t xml:space="preserve">: </w:t>
      </w:r>
      <w:bookmarkStart w:id="5" w:name="OLE_LINK12"/>
      <w:bookmarkStart w:id="6" w:name="OLE_LINK13"/>
      <w:r w:rsidR="003D5CD4">
        <w:rPr>
          <w:b/>
          <w:sz w:val="28"/>
          <w:szCs w:val="28"/>
        </w:rPr>
        <w:t>I</w:t>
      </w:r>
      <w:r w:rsidR="000A1BE6" w:rsidRPr="002031E3">
        <w:rPr>
          <w:b/>
          <w:sz w:val="28"/>
          <w:szCs w:val="28"/>
        </w:rPr>
        <w:t>mplication</w:t>
      </w:r>
      <w:r w:rsidR="00D87DDA" w:rsidRPr="002031E3">
        <w:rPr>
          <w:b/>
          <w:sz w:val="28"/>
          <w:szCs w:val="28"/>
        </w:rPr>
        <w:t>s</w:t>
      </w:r>
      <w:r w:rsidR="00845687" w:rsidRPr="002031E3">
        <w:rPr>
          <w:b/>
          <w:sz w:val="28"/>
          <w:szCs w:val="28"/>
        </w:rPr>
        <w:t xml:space="preserve"> for</w:t>
      </w:r>
      <w:r w:rsidR="00912138">
        <w:rPr>
          <w:b/>
          <w:sz w:val="28"/>
          <w:szCs w:val="28"/>
        </w:rPr>
        <w:t xml:space="preserve"> </w:t>
      </w:r>
      <w:r w:rsidR="000A1BE6" w:rsidRPr="002031E3">
        <w:rPr>
          <w:b/>
          <w:sz w:val="28"/>
          <w:szCs w:val="28"/>
        </w:rPr>
        <w:t>multiple</w:t>
      </w:r>
      <w:r w:rsidR="00700F3F" w:rsidRPr="002031E3">
        <w:rPr>
          <w:b/>
          <w:sz w:val="28"/>
          <w:szCs w:val="28"/>
        </w:rPr>
        <w:t xml:space="preserve"> discontinuities</w:t>
      </w:r>
      <w:r w:rsidR="007628EA" w:rsidRPr="002031E3">
        <w:rPr>
          <w:b/>
          <w:sz w:val="28"/>
          <w:szCs w:val="28"/>
        </w:rPr>
        <w:t xml:space="preserve"> </w:t>
      </w:r>
      <w:r w:rsidR="005A6ED2">
        <w:rPr>
          <w:b/>
          <w:sz w:val="28"/>
          <w:szCs w:val="28"/>
        </w:rPr>
        <w:t>and seismic anisotropie</w:t>
      </w:r>
      <w:r w:rsidR="003246D2">
        <w:rPr>
          <w:b/>
          <w:sz w:val="28"/>
          <w:szCs w:val="28"/>
        </w:rPr>
        <w:t>s</w:t>
      </w:r>
      <w:r w:rsidR="0099008E">
        <w:rPr>
          <w:b/>
          <w:sz w:val="28"/>
          <w:szCs w:val="28"/>
        </w:rPr>
        <w:t xml:space="preserve"> </w:t>
      </w:r>
      <w:r w:rsidR="00912138">
        <w:rPr>
          <w:b/>
          <w:sz w:val="28"/>
          <w:szCs w:val="28"/>
        </w:rPr>
        <w:t xml:space="preserve">at the depth of </w:t>
      </w:r>
    </w:p>
    <w:p w14:paraId="6316C538" w14:textId="6F457028" w:rsidR="00EC4E5D" w:rsidRPr="00B70426" w:rsidRDefault="00912138" w:rsidP="00BE708D">
      <w:pPr>
        <w:ind w:firstLineChars="100" w:firstLine="281"/>
        <w:jc w:val="center"/>
        <w:rPr>
          <w:b/>
          <w:sz w:val="28"/>
          <w:szCs w:val="28"/>
          <w:vertAlign w:val="subscript"/>
        </w:rPr>
      </w:pPr>
      <w:r>
        <w:rPr>
          <w:b/>
          <w:sz w:val="28"/>
          <w:szCs w:val="28"/>
        </w:rPr>
        <w:t>~600-</w:t>
      </w:r>
      <w:r w:rsidR="003639A7">
        <w:rPr>
          <w:b/>
          <w:sz w:val="28"/>
          <w:szCs w:val="28"/>
        </w:rPr>
        <w:t xml:space="preserve">750 km </w:t>
      </w:r>
      <w:r w:rsidR="00AF25B6" w:rsidRPr="002031E3">
        <w:rPr>
          <w:b/>
          <w:sz w:val="28"/>
          <w:szCs w:val="28"/>
        </w:rPr>
        <w:t>in</w:t>
      </w:r>
      <w:r w:rsidR="00606484" w:rsidRPr="002031E3">
        <w:rPr>
          <w:b/>
          <w:sz w:val="28"/>
          <w:szCs w:val="28"/>
        </w:rPr>
        <w:t xml:space="preserve"> subduction</w:t>
      </w:r>
      <w:r w:rsidR="005F5A09">
        <w:rPr>
          <w:b/>
          <w:sz w:val="28"/>
          <w:szCs w:val="28"/>
        </w:rPr>
        <w:t xml:space="preserve"> zone</w:t>
      </w:r>
      <w:r w:rsidR="00606484" w:rsidRPr="002031E3">
        <w:rPr>
          <w:b/>
          <w:sz w:val="28"/>
          <w:szCs w:val="28"/>
        </w:rPr>
        <w:t>s</w:t>
      </w:r>
      <w:bookmarkEnd w:id="0"/>
      <w:bookmarkEnd w:id="1"/>
    </w:p>
    <w:bookmarkEnd w:id="2"/>
    <w:bookmarkEnd w:id="3"/>
    <w:bookmarkEnd w:id="4"/>
    <w:bookmarkEnd w:id="5"/>
    <w:bookmarkEnd w:id="6"/>
    <w:p w14:paraId="70F5BC76" w14:textId="58C1EDF3" w:rsidR="002C3E47" w:rsidRPr="00B76011" w:rsidRDefault="002C3E47" w:rsidP="002C3E47">
      <w:pPr>
        <w:ind w:firstLineChars="100" w:firstLine="220"/>
        <w:jc w:val="center"/>
        <w:rPr>
          <w:rFonts w:cs="Times New Roman"/>
          <w:kern w:val="0"/>
          <w:sz w:val="22"/>
          <w:vertAlign w:val="superscript"/>
        </w:rPr>
      </w:pPr>
      <w:r w:rsidRPr="00B76011">
        <w:rPr>
          <w:rFonts w:cs="Times New Roman"/>
          <w:kern w:val="0"/>
          <w:sz w:val="22"/>
        </w:rPr>
        <w:t xml:space="preserve">Shangqin </w:t>
      </w:r>
      <w:proofErr w:type="spellStart"/>
      <w:r w:rsidRPr="00B76011">
        <w:rPr>
          <w:rFonts w:cs="Times New Roman"/>
          <w:kern w:val="0"/>
          <w:sz w:val="22"/>
        </w:rPr>
        <w:t>Hao</w:t>
      </w:r>
      <w:r>
        <w:rPr>
          <w:rFonts w:cs="Times New Roman"/>
          <w:kern w:val="0"/>
          <w:sz w:val="22"/>
          <w:vertAlign w:val="superscript"/>
        </w:rPr>
        <w:t>a</w:t>
      </w:r>
      <w:proofErr w:type="gramStart"/>
      <w:r>
        <w:rPr>
          <w:rFonts w:cs="Times New Roman"/>
          <w:kern w:val="0"/>
          <w:sz w:val="22"/>
          <w:vertAlign w:val="superscript"/>
        </w:rPr>
        <w:t>,b</w:t>
      </w:r>
      <w:proofErr w:type="spellEnd"/>
      <w:proofErr w:type="gramEnd"/>
      <w:r w:rsidRPr="00B76011">
        <w:rPr>
          <w:rFonts w:cs="Times New Roman"/>
          <w:kern w:val="0"/>
          <w:sz w:val="22"/>
        </w:rPr>
        <w:t xml:space="preserve">, </w:t>
      </w:r>
      <w:bookmarkStart w:id="7" w:name="OLE_LINK8"/>
      <w:r w:rsidRPr="00B76011">
        <w:rPr>
          <w:rFonts w:cs="Times New Roman"/>
          <w:kern w:val="0"/>
          <w:sz w:val="22"/>
        </w:rPr>
        <w:t xml:space="preserve">Wenzhong </w:t>
      </w:r>
      <w:proofErr w:type="spellStart"/>
      <w:r w:rsidRPr="00B76011">
        <w:rPr>
          <w:rFonts w:cs="Times New Roman"/>
          <w:kern w:val="0"/>
          <w:sz w:val="22"/>
        </w:rPr>
        <w:t>Wang</w:t>
      </w:r>
      <w:r>
        <w:rPr>
          <w:rFonts w:cs="Times New Roman"/>
          <w:kern w:val="0"/>
          <w:sz w:val="22"/>
          <w:vertAlign w:val="superscript"/>
        </w:rPr>
        <w:t>a,b</w:t>
      </w:r>
      <w:proofErr w:type="spellEnd"/>
      <w:r w:rsidRPr="00B76011">
        <w:rPr>
          <w:rFonts w:cs="Times New Roman"/>
          <w:kern w:val="0"/>
          <w:sz w:val="22"/>
        </w:rPr>
        <w:t>,</w:t>
      </w:r>
      <w:bookmarkEnd w:id="7"/>
      <w:r w:rsidRPr="00B76011">
        <w:rPr>
          <w:rFonts w:cs="Times New Roman"/>
          <w:kern w:val="0"/>
          <w:sz w:val="22"/>
        </w:rPr>
        <w:t xml:space="preserve"> </w:t>
      </w:r>
      <w:r>
        <w:rPr>
          <w:rFonts w:cs="Times New Roman"/>
          <w:kern w:val="0"/>
          <w:sz w:val="22"/>
        </w:rPr>
        <w:t xml:space="preserve">Wangsheng </w:t>
      </w:r>
      <w:proofErr w:type="spellStart"/>
      <w:r>
        <w:rPr>
          <w:rFonts w:cs="Times New Roman"/>
          <w:kern w:val="0"/>
          <w:sz w:val="22"/>
        </w:rPr>
        <w:t>Qian</w:t>
      </w:r>
      <w:r>
        <w:rPr>
          <w:rFonts w:cs="Times New Roman"/>
          <w:kern w:val="0"/>
          <w:sz w:val="22"/>
          <w:vertAlign w:val="superscript"/>
        </w:rPr>
        <w:t>a,b</w:t>
      </w:r>
      <w:proofErr w:type="spellEnd"/>
      <w:r w:rsidRPr="00B76011">
        <w:rPr>
          <w:rFonts w:cs="Times New Roman"/>
          <w:kern w:val="0"/>
          <w:sz w:val="22"/>
        </w:rPr>
        <w:t>,</w:t>
      </w:r>
      <w:r>
        <w:rPr>
          <w:rFonts w:cs="Times New Roman"/>
          <w:kern w:val="0"/>
          <w:sz w:val="22"/>
        </w:rPr>
        <w:t xml:space="preserve"> </w:t>
      </w:r>
      <w:r w:rsidRPr="00B76011">
        <w:rPr>
          <w:rFonts w:cs="Times New Roman"/>
          <w:kern w:val="0"/>
          <w:sz w:val="22"/>
        </w:rPr>
        <w:t xml:space="preserve">and Zhongqing </w:t>
      </w:r>
      <w:proofErr w:type="spellStart"/>
      <w:r w:rsidRPr="00B76011">
        <w:rPr>
          <w:rFonts w:cs="Times New Roman"/>
          <w:kern w:val="0"/>
          <w:sz w:val="22"/>
        </w:rPr>
        <w:t>Wu</w:t>
      </w:r>
      <w:r>
        <w:rPr>
          <w:rFonts w:cs="Times New Roman"/>
          <w:kern w:val="0"/>
          <w:sz w:val="22"/>
          <w:vertAlign w:val="superscript"/>
        </w:rPr>
        <w:t>a,b</w:t>
      </w:r>
      <w:r w:rsidR="003A1BF6">
        <w:rPr>
          <w:rFonts w:cs="Times New Roman"/>
          <w:kern w:val="0"/>
          <w:sz w:val="22"/>
          <w:vertAlign w:val="superscript"/>
        </w:rPr>
        <w:t>,c</w:t>
      </w:r>
      <w:proofErr w:type="spellEnd"/>
      <w:r>
        <w:rPr>
          <w:rStyle w:val="aa"/>
          <w:rFonts w:cs="Times New Roman"/>
          <w:kern w:val="0"/>
          <w:sz w:val="22"/>
        </w:rPr>
        <w:footnoteReference w:customMarkFollows="1" w:id="1"/>
        <w:t>*</w:t>
      </w:r>
    </w:p>
    <w:p w14:paraId="1E4BFE85" w14:textId="145EEBED" w:rsidR="002C3E47" w:rsidRPr="002031E3" w:rsidRDefault="002C3E47" w:rsidP="002C3E47">
      <w:pPr>
        <w:rPr>
          <w:rFonts w:cs="Times New Roman"/>
          <w:i/>
          <w:color w:val="000000" w:themeColor="text1"/>
          <w:sz w:val="22"/>
        </w:rPr>
      </w:pPr>
      <w:r w:rsidRPr="00B53EC1">
        <w:rPr>
          <w:rFonts w:cs="Times New Roman"/>
          <w:color w:val="595959" w:themeColor="text1" w:themeTint="A6"/>
          <w:sz w:val="22"/>
          <w:vertAlign w:val="superscript"/>
        </w:rPr>
        <w:t>a</w:t>
      </w:r>
      <w:r w:rsidR="00C45EAD">
        <w:rPr>
          <w:rFonts w:cs="Times New Roman"/>
          <w:color w:val="595959" w:themeColor="text1" w:themeTint="A6"/>
          <w:sz w:val="22"/>
        </w:rPr>
        <w:t xml:space="preserve"> </w:t>
      </w:r>
      <w:r w:rsidRPr="002031E3">
        <w:rPr>
          <w:rFonts w:cs="Times New Roman"/>
          <w:i/>
          <w:color w:val="000000" w:themeColor="text1"/>
          <w:sz w:val="22"/>
        </w:rPr>
        <w:t>Laboratory of Seismology and</w:t>
      </w:r>
      <w:r>
        <w:rPr>
          <w:rFonts w:cs="Times New Roman"/>
          <w:i/>
          <w:color w:val="000000" w:themeColor="text1"/>
          <w:sz w:val="22"/>
        </w:rPr>
        <w:t xml:space="preserve"> Physics of Earth’s Interior, </w:t>
      </w:r>
      <w:r w:rsidRPr="002031E3">
        <w:rPr>
          <w:rFonts w:cs="Times New Roman"/>
          <w:i/>
          <w:color w:val="000000" w:themeColor="text1"/>
          <w:sz w:val="22"/>
        </w:rPr>
        <w:t>School of Earth and Space Sciences, University of Science and Technology of China, Hefei, China</w:t>
      </w:r>
    </w:p>
    <w:p w14:paraId="646FED56" w14:textId="0404E45A" w:rsidR="002C3E47" w:rsidRDefault="002C3E47" w:rsidP="002C3E47">
      <w:pPr>
        <w:rPr>
          <w:rFonts w:cs="Times New Roman"/>
          <w:i/>
          <w:color w:val="000000" w:themeColor="text1"/>
          <w:sz w:val="22"/>
        </w:rPr>
      </w:pPr>
      <w:proofErr w:type="gramStart"/>
      <w:r w:rsidRPr="00B53EC1">
        <w:rPr>
          <w:rFonts w:cs="Times New Roman"/>
          <w:color w:val="000000" w:themeColor="text1"/>
          <w:sz w:val="22"/>
          <w:vertAlign w:val="superscript"/>
        </w:rPr>
        <w:t>b</w:t>
      </w:r>
      <w:proofErr w:type="gramEnd"/>
      <w:r w:rsidR="00C45EAD">
        <w:rPr>
          <w:rFonts w:cs="Times New Roman"/>
          <w:color w:val="000000" w:themeColor="text1"/>
          <w:sz w:val="22"/>
        </w:rPr>
        <w:t xml:space="preserve"> </w:t>
      </w:r>
      <w:r w:rsidRPr="002031E3">
        <w:rPr>
          <w:rFonts w:cs="Times New Roman"/>
          <w:i/>
          <w:color w:val="000000" w:themeColor="text1"/>
          <w:sz w:val="22"/>
        </w:rPr>
        <w:t>National Geophysical Observatory at Mengcheng, University of Science and Technology of China, Hefei, China</w:t>
      </w:r>
    </w:p>
    <w:p w14:paraId="4AB9145B" w14:textId="319DC227" w:rsidR="003A1BF6" w:rsidRPr="00126609" w:rsidRDefault="003A1BF6" w:rsidP="002C3E47">
      <w:pPr>
        <w:rPr>
          <w:rFonts w:cs="Times New Roman"/>
          <w:i/>
          <w:color w:val="000000" w:themeColor="text1"/>
          <w:sz w:val="22"/>
        </w:rPr>
      </w:pPr>
      <w:r>
        <w:rPr>
          <w:rFonts w:cs="Times New Roman" w:hint="eastAsia"/>
          <w:color w:val="000000" w:themeColor="text1"/>
          <w:sz w:val="22"/>
          <w:vertAlign w:val="superscript"/>
        </w:rPr>
        <w:t>c</w:t>
      </w:r>
      <w:r>
        <w:rPr>
          <w:rFonts w:cs="Times New Roman"/>
          <w:color w:val="000000" w:themeColor="text1"/>
          <w:sz w:val="22"/>
        </w:rPr>
        <w:t xml:space="preserve"> </w:t>
      </w:r>
      <w:r w:rsidRPr="00892147">
        <w:rPr>
          <w:rFonts w:cs="Times New Roman"/>
          <w:i/>
          <w:color w:val="000000" w:themeColor="text1"/>
          <w:sz w:val="22"/>
        </w:rPr>
        <w:t>CAS Center for Excellence in Comparative Planetology, China</w:t>
      </w:r>
    </w:p>
    <w:p w14:paraId="1A6C6099" w14:textId="7D76AFF3" w:rsidR="000E3C29" w:rsidRDefault="000E3C29" w:rsidP="003108C4">
      <w:pPr>
        <w:spacing w:before="120" w:after="120"/>
        <w:jc w:val="left"/>
        <w:rPr>
          <w:b/>
        </w:rPr>
      </w:pPr>
    </w:p>
    <w:p w14:paraId="26C3055E" w14:textId="77777777" w:rsidR="00250ECF" w:rsidRDefault="00250ECF" w:rsidP="00250ECF">
      <w:pPr>
        <w:spacing w:before="120" w:after="120"/>
        <w:jc w:val="left"/>
      </w:pPr>
      <w:r>
        <w:rPr>
          <w:b/>
        </w:rPr>
        <w:t xml:space="preserve">Table </w:t>
      </w:r>
      <w:r>
        <w:rPr>
          <w:rFonts w:hint="eastAsia"/>
          <w:b/>
        </w:rPr>
        <w:t>S1</w:t>
      </w:r>
      <w:r>
        <w:t xml:space="preserve">. Elastic moduli and their pressure derivatives of akimotoite at </w:t>
      </w:r>
      <w:proofErr w:type="gramStart"/>
      <w:r>
        <w:rPr>
          <w:rFonts w:hint="eastAsia"/>
        </w:rPr>
        <w:t>0</w:t>
      </w:r>
      <w:proofErr w:type="gramEnd"/>
      <w:r>
        <w:rPr>
          <w:rFonts w:hint="eastAsia"/>
        </w:rPr>
        <w:t xml:space="preserve"> GPa</w:t>
      </w:r>
    </w:p>
    <w:p w14:paraId="4D490AF7" w14:textId="10BB13C3" w:rsidR="00250ECF" w:rsidRPr="00250ECF" w:rsidRDefault="00250ECF" w:rsidP="003108C4">
      <w:pPr>
        <w:spacing w:before="120" w:after="120"/>
        <w:jc w:val="left"/>
      </w:pPr>
      <w:r>
        <w:rPr>
          <w:b/>
        </w:rPr>
        <w:t>Table S2</w:t>
      </w:r>
      <w:r>
        <w:t xml:space="preserve">. Elastic moduli and their temperature derivatives of akimotoite at </w:t>
      </w:r>
      <w:r>
        <w:rPr>
          <w:rFonts w:hint="eastAsia"/>
        </w:rPr>
        <w:t>300K</w:t>
      </w:r>
    </w:p>
    <w:p w14:paraId="27849DA9" w14:textId="495EFD05" w:rsidR="00186841" w:rsidRDefault="00ED0DF1" w:rsidP="00186841">
      <w:pPr>
        <w:spacing w:before="120" w:after="120"/>
      </w:pPr>
      <w:r>
        <w:rPr>
          <w:b/>
        </w:rPr>
        <w:t>Table S3</w:t>
      </w:r>
      <w:r w:rsidR="00FA0A1E">
        <w:t>. Wave velocities and t</w:t>
      </w:r>
      <w:r w:rsidR="00186841">
        <w:t xml:space="preserve">heir </w:t>
      </w:r>
      <w:r w:rsidR="00FA0A1E">
        <w:t>first and second d</w:t>
      </w:r>
      <w:r w:rsidR="00186841" w:rsidRPr="000552AD">
        <w:t>erivatives</w:t>
      </w:r>
    </w:p>
    <w:p w14:paraId="1E79F610" w14:textId="77777777" w:rsidR="001E6510" w:rsidRPr="00186841" w:rsidRDefault="001E6510" w:rsidP="003108C4">
      <w:pPr>
        <w:spacing w:before="120" w:after="120"/>
        <w:jc w:val="left"/>
      </w:pPr>
    </w:p>
    <w:p w14:paraId="628F9E17" w14:textId="6500AD0F" w:rsidR="00874090" w:rsidRPr="00E63F7B" w:rsidRDefault="00874090" w:rsidP="00E63F7B">
      <w:r>
        <w:rPr>
          <w:b/>
        </w:rPr>
        <w:br w:type="page"/>
      </w:r>
    </w:p>
    <w:p w14:paraId="25790F96" w14:textId="01DD43A1" w:rsidR="00ED0DF1" w:rsidRDefault="00ED0DF1" w:rsidP="00ED0DF1">
      <w:pPr>
        <w:spacing w:before="120" w:after="120"/>
        <w:jc w:val="left"/>
      </w:pPr>
      <w:r>
        <w:rPr>
          <w:b/>
        </w:rPr>
        <w:lastRenderedPageBreak/>
        <w:t xml:space="preserve">Table </w:t>
      </w:r>
      <w:r>
        <w:rPr>
          <w:rFonts w:hint="eastAsia"/>
          <w:b/>
        </w:rPr>
        <w:t>S1</w:t>
      </w:r>
      <w:r>
        <w:t xml:space="preserve">. Elastic moduli and their pressure derivatives of akimotoite at </w:t>
      </w:r>
      <w:proofErr w:type="gramStart"/>
      <w:r>
        <w:rPr>
          <w:rFonts w:hint="eastAsia"/>
        </w:rPr>
        <w:t>0</w:t>
      </w:r>
      <w:proofErr w:type="gramEnd"/>
      <w:r>
        <w:rPr>
          <w:rFonts w:hint="eastAsia"/>
        </w:rPr>
        <w:t xml:space="preserve"> GPa</w:t>
      </w:r>
    </w:p>
    <w:tbl>
      <w:tblPr>
        <w:tblStyle w:val="4"/>
        <w:tblW w:w="8222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7"/>
        <w:gridCol w:w="842"/>
        <w:gridCol w:w="640"/>
        <w:gridCol w:w="721"/>
        <w:gridCol w:w="842"/>
        <w:gridCol w:w="842"/>
        <w:gridCol w:w="721"/>
        <w:gridCol w:w="721"/>
        <w:gridCol w:w="1043"/>
        <w:gridCol w:w="1043"/>
      </w:tblGrid>
      <w:tr w:rsidR="00ED0DF1" w:rsidRPr="00024D55" w14:paraId="5F1AD84C" w14:textId="77777777" w:rsidTr="00A67812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057C16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T</w:t>
            </w:r>
            <w:r>
              <w:rPr>
                <w:rFonts w:cs="Times New Roman"/>
                <w:szCs w:val="24"/>
              </w:rPr>
              <w:t xml:space="preserve"> </w:t>
            </w:r>
            <w:r w:rsidRPr="00024D55">
              <w:rPr>
                <w:rFonts w:cs="Times New Roman"/>
                <w:szCs w:val="24"/>
              </w:rPr>
              <w:t>(K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1A3C3C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C</w:t>
            </w:r>
            <w:r w:rsidRPr="00024D55">
              <w:rPr>
                <w:rFonts w:cs="Times New Roman"/>
                <w:szCs w:val="24"/>
                <w:vertAlign w:val="subscript"/>
              </w:rPr>
              <w:t>1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29A223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C</w:t>
            </w:r>
            <w:r>
              <w:rPr>
                <w:rFonts w:cs="Times New Roman"/>
                <w:szCs w:val="24"/>
                <w:vertAlign w:val="subscript"/>
              </w:rPr>
              <w:t>1</w:t>
            </w:r>
            <w:r w:rsidRPr="00024D55">
              <w:rPr>
                <w:rFonts w:cs="Times New Roman"/>
                <w:szCs w:val="24"/>
                <w:vertAlign w:val="subscript"/>
              </w:rPr>
              <w:t>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E20C83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C</w:t>
            </w:r>
            <w:r>
              <w:rPr>
                <w:rFonts w:cs="Times New Roman"/>
                <w:szCs w:val="24"/>
                <w:vertAlign w:val="subscript"/>
              </w:rPr>
              <w:t>1</w:t>
            </w:r>
            <w:r w:rsidRPr="00024D55">
              <w:rPr>
                <w:rFonts w:cs="Times New Roman"/>
                <w:szCs w:val="24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AAEC80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C</w:t>
            </w:r>
            <w:r>
              <w:rPr>
                <w:rFonts w:cs="Times New Roman"/>
                <w:szCs w:val="24"/>
                <w:vertAlign w:val="subscript"/>
              </w:rPr>
              <w:t>3</w:t>
            </w:r>
            <w:r w:rsidRPr="00024D55">
              <w:rPr>
                <w:rFonts w:cs="Times New Roman"/>
                <w:szCs w:val="24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E3C24F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C</w:t>
            </w:r>
            <w:r>
              <w:rPr>
                <w:rFonts w:cs="Times New Roman"/>
                <w:szCs w:val="24"/>
                <w:vertAlign w:val="subscript"/>
              </w:rPr>
              <w:t>4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462AD3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C</w:t>
            </w:r>
            <w:r>
              <w:rPr>
                <w:rFonts w:cs="Times New Roman"/>
                <w:szCs w:val="24"/>
                <w:vertAlign w:val="subscript"/>
              </w:rPr>
              <w:t>1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89CB5A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C</w:t>
            </w:r>
            <w:r>
              <w:rPr>
                <w:rFonts w:cs="Times New Roman"/>
                <w:szCs w:val="24"/>
                <w:vertAlign w:val="subscript"/>
              </w:rPr>
              <w:t>25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EF1C65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K</w:t>
            </w:r>
            <w:r>
              <w:rPr>
                <w:rFonts w:cs="Times New Roman"/>
                <w:szCs w:val="24"/>
                <w:vertAlign w:val="subscript"/>
              </w:rPr>
              <w:t>S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C540A46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G</w:t>
            </w:r>
          </w:p>
        </w:tc>
      </w:tr>
      <w:tr w:rsidR="00ED0DF1" w:rsidRPr="00024D55" w14:paraId="492728BB" w14:textId="77777777" w:rsidTr="00A67812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nil"/>
            </w:tcBorders>
            <w:vAlign w:val="center"/>
          </w:tcPr>
          <w:p w14:paraId="23E8D6A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gridSpan w:val="9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67F3529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M</w:t>
            </w:r>
            <w:r w:rsidRPr="00F00984">
              <w:rPr>
                <w:rFonts w:cs="Times New Roman"/>
                <w:szCs w:val="24"/>
                <w:vertAlign w:val="subscript"/>
              </w:rPr>
              <w:t>0</w:t>
            </w:r>
            <w:r>
              <w:rPr>
                <w:rFonts w:cs="Times New Roman"/>
                <w:szCs w:val="24"/>
                <w:vertAlign w:val="subscript"/>
              </w:rPr>
              <w:t xml:space="preserve"> </w:t>
            </w:r>
            <w:r>
              <w:rPr>
                <w:rFonts w:cs="Times New Roman"/>
                <w:szCs w:val="24"/>
              </w:rPr>
              <w:t>(GPa)</w:t>
            </w:r>
          </w:p>
        </w:tc>
      </w:tr>
      <w:tr w:rsidR="00ED0DF1" w:rsidRPr="00024D55" w14:paraId="050810CA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E5268A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s</w:t>
            </w:r>
            <w:r>
              <w:rPr>
                <w:rFonts w:cs="Times New Roman"/>
                <w:szCs w:val="24"/>
              </w:rPr>
              <w:t>tatic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3A86670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61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512C2C2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56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26A774A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9</w:t>
            </w:r>
            <w:r>
              <w:rPr>
                <w:rFonts w:cs="Times New Roman"/>
                <w:szCs w:val="24"/>
              </w:rPr>
              <w:t>2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01329D8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373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0DD3329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12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7A48BB2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8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5341770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6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11809A0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12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0DA16E1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32</w:t>
            </w:r>
          </w:p>
        </w:tc>
      </w:tr>
      <w:tr w:rsidR="00ED0DF1" w:rsidRPr="00024D55" w14:paraId="4162C734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178D8F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 w:hint="eastAsia"/>
                <w:szCs w:val="24"/>
              </w:rPr>
              <w:t>s</w:t>
            </w:r>
            <w:r>
              <w:rPr>
                <w:rFonts w:cs="Times New Roman"/>
                <w:szCs w:val="24"/>
              </w:rPr>
              <w:t>tatic</w:t>
            </w:r>
            <w:r w:rsidRPr="003C6997">
              <w:rPr>
                <w:rFonts w:cs="Times New Roman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42875C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4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F3B9C1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7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CE0637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755AEA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8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D19A9B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9</w:t>
            </w:r>
            <w:r>
              <w:rPr>
                <w:rFonts w:cs="Times New Roman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C9086A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F8B99B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99455B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3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AA9710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20</w:t>
            </w:r>
          </w:p>
        </w:tc>
      </w:tr>
      <w:tr w:rsidR="00ED0DF1" w:rsidRPr="00024D55" w14:paraId="6164E26E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580FAAC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 w:hint="eastAsia"/>
                <w:szCs w:val="24"/>
              </w:rPr>
              <w:t>s</w:t>
            </w:r>
            <w:r>
              <w:rPr>
                <w:rFonts w:cs="Times New Roman"/>
                <w:szCs w:val="24"/>
              </w:rPr>
              <w:t>tatic</w:t>
            </w:r>
            <w:r w:rsidRPr="00662A7A">
              <w:rPr>
                <w:rFonts w:cs="Times New Roman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01D57B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7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0BB39B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5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9A2BFD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8</w:t>
            </w:r>
            <w:r>
              <w:rPr>
                <w:rFonts w:cs="Times New Roman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3A7173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9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C33617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2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A2EF80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6EF2B8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0655F8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C0E086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44</w:t>
            </w:r>
          </w:p>
        </w:tc>
      </w:tr>
      <w:tr w:rsidR="00ED0DF1" w:rsidRPr="00024D55" w14:paraId="55B022A9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64F8AB2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488CEB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4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F6F2CA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4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710EB4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8</w:t>
            </w:r>
            <w:r>
              <w:rPr>
                <w:rFonts w:cs="Times New Roman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F1E7F6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5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00B256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6A6D23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8DC1E4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F81E1B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0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4BCAFC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27</w:t>
            </w:r>
          </w:p>
        </w:tc>
      </w:tr>
      <w:tr w:rsidR="00ED0DF1" w:rsidRPr="00024D55" w14:paraId="09D2B510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12E7E2A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98</w:t>
            </w:r>
            <w:r>
              <w:rPr>
                <w:rFonts w:cs="Times New Roman"/>
                <w:szCs w:val="24"/>
                <w:vertAlign w:val="superscript"/>
              </w:rPr>
              <w:t>*c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FAB0A1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7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FAFFA3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6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D1ED73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7</w:t>
            </w:r>
            <w:r>
              <w:rPr>
                <w:rFonts w:cs="Times New Roman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3340F1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8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F3477B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AE2944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1605DE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8FF8AD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1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E7F043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32</w:t>
            </w:r>
          </w:p>
        </w:tc>
      </w:tr>
      <w:tr w:rsidR="00ED0DF1" w:rsidRPr="00024D55" w14:paraId="206D55D6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378E7EC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00</w:t>
            </w:r>
            <w:r w:rsidRPr="00C60030">
              <w:rPr>
                <w:rFonts w:cs="Times New Roman"/>
                <w:szCs w:val="24"/>
                <w:vertAlign w:val="superscript"/>
              </w:rPr>
              <w:t>*</w:t>
            </w:r>
            <w:r>
              <w:rPr>
                <w:rFonts w:cs="Times New Roman"/>
                <w:szCs w:val="24"/>
                <w:vertAlign w:val="superscript"/>
              </w:rPr>
              <w:t>d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066430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E25DB1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D5253F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A6B76A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7B3DBA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9FE809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398026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9A1630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18.9(6)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F60677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31.2(3)</w:t>
            </w:r>
          </w:p>
        </w:tc>
      </w:tr>
      <w:tr w:rsidR="00ED0DF1" w:rsidRPr="00024D55" w14:paraId="64308A59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D82A8EB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00</w:t>
            </w:r>
            <w:r>
              <w:rPr>
                <w:rFonts w:cs="Times New Roman"/>
                <w:szCs w:val="24"/>
                <w:vertAlign w:val="superscript"/>
              </w:rPr>
              <w:t>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896FF5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7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3CF4AE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5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27981F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A7CD3B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8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1D25F7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1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EA5C94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927693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7FCF57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2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E60D74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36</w:t>
            </w:r>
          </w:p>
        </w:tc>
      </w:tr>
      <w:tr w:rsidR="00ED0DF1" w:rsidRPr="00024D55" w14:paraId="1D165B48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5386F65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116413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2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DD0DEC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4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0FF658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7</w:t>
            </w:r>
            <w:r>
              <w:rPr>
                <w:rFonts w:cs="Times New Roman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0E7328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2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08A454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9</w:t>
            </w:r>
            <w:r>
              <w:rPr>
                <w:rFonts w:cs="Times New Roman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38F8AC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4CBEF0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E9DA73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9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126159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18</w:t>
            </w:r>
          </w:p>
        </w:tc>
      </w:tr>
      <w:tr w:rsidR="00ED0DF1" w:rsidRPr="00024D55" w14:paraId="3DEDC7DE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DB89971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5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DE37E6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0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B754D7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3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E28FD4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58A92F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034202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8</w:t>
            </w:r>
            <w:r>
              <w:rPr>
                <w:rFonts w:cs="Times New Roman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AC395F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C5E393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5C4F9A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8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0AB126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10</w:t>
            </w:r>
          </w:p>
        </w:tc>
      </w:tr>
      <w:tr w:rsidR="00ED0DF1" w:rsidRPr="00024D55" w14:paraId="0216BB54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619704E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500</w:t>
            </w:r>
            <w:r w:rsidRPr="00201A35">
              <w:rPr>
                <w:rFonts w:cs="Times New Roman"/>
                <w:szCs w:val="24"/>
                <w:vertAlign w:val="superscript"/>
              </w:rPr>
              <w:t>f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8F651C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8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CAC194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5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152BED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8</w:t>
            </w:r>
            <w:r>
              <w:rPr>
                <w:rFonts w:cs="Times New Roman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E70163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1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D11539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7</w:t>
            </w:r>
            <w:r>
              <w:rPr>
                <w:rFonts w:cs="Times New Roman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CBF806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9AD8EA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246DFC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9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403D53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9</w:t>
            </w:r>
            <w:r>
              <w:rPr>
                <w:rFonts w:cs="Times New Roman"/>
                <w:szCs w:val="24"/>
              </w:rPr>
              <w:t>4</w:t>
            </w:r>
          </w:p>
        </w:tc>
      </w:tr>
      <w:tr w:rsidR="00ED0DF1" w:rsidRPr="00024D55" w14:paraId="02BF068D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D1D4907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0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7875E4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8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F386DE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3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2DD4C4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EC30D7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9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BE85C6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7</w:t>
            </w:r>
            <w:r>
              <w:rPr>
                <w:rFonts w:cs="Times New Roman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C2CF76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41B7E5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DCB70C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7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0B1741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0</w:t>
            </w:r>
          </w:p>
        </w:tc>
      </w:tr>
      <w:tr w:rsidR="00ED0DF1" w:rsidRPr="00024D55" w14:paraId="1A75D5AF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56AF62F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gridSpan w:val="9"/>
            <w:tcBorders>
              <w:top w:val="nil"/>
              <w:bottom w:val="single" w:sz="8" w:space="0" w:color="auto"/>
            </w:tcBorders>
            <w:vAlign w:val="center"/>
          </w:tcPr>
          <w:p w14:paraId="2373544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Para>
              <m:oMath>
                <m:r>
                  <w:rPr>
                    <w:rFonts w:ascii="Cambria Math" w:hAnsi="Cambria Math"/>
                  </w:rPr>
                  <m:t>∂M/∂P</m:t>
                </m:r>
              </m:oMath>
            </m:oMathPara>
          </w:p>
        </w:tc>
      </w:tr>
      <w:tr w:rsidR="00ED0DF1" w:rsidRPr="00024D55" w14:paraId="0F88BF7C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5934788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s</w:t>
            </w:r>
            <w:r>
              <w:rPr>
                <w:rFonts w:cs="Times New Roman"/>
                <w:szCs w:val="24"/>
              </w:rPr>
              <w:t>ta</w:t>
            </w:r>
            <w:r>
              <w:rPr>
                <w:rFonts w:cs="Times New Roman" w:hint="eastAsia"/>
                <w:szCs w:val="24"/>
              </w:rPr>
              <w:t>t</w:t>
            </w:r>
            <w:r>
              <w:rPr>
                <w:rFonts w:cs="Times New Roman"/>
                <w:szCs w:val="24"/>
              </w:rPr>
              <w:t>ic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6E2C05A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65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29E1719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26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48CFA85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89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617AD0F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61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3FAED9F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.11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31EC8A7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53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5A8981E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25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6849400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.36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5D292BF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.55</w:t>
            </w:r>
          </w:p>
        </w:tc>
      </w:tr>
      <w:tr w:rsidR="00ED0DF1" w:rsidRPr="00024D55" w14:paraId="155EC2FB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C26AB3A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 w:hint="eastAsia"/>
                <w:szCs w:val="24"/>
              </w:rPr>
              <w:t>s</w:t>
            </w:r>
            <w:r>
              <w:rPr>
                <w:rFonts w:cs="Times New Roman"/>
                <w:szCs w:val="24"/>
              </w:rPr>
              <w:t>tatic</w:t>
            </w:r>
            <w:r w:rsidRPr="00DD477F">
              <w:rPr>
                <w:rFonts w:cs="Times New Roman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28385D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.6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AB37F8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7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330046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.9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425E39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.1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C9A1C6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.4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F41A7B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3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4CBE5C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4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D3AFC6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2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AF0DD1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.66</w:t>
            </w:r>
          </w:p>
        </w:tc>
      </w:tr>
      <w:tr w:rsidR="00ED0DF1" w:rsidRPr="00024D55" w14:paraId="04CC228B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F6AC1D1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 w:hint="eastAsia"/>
                <w:szCs w:val="24"/>
              </w:rPr>
              <w:t>s</w:t>
            </w:r>
            <w:r>
              <w:rPr>
                <w:rFonts w:cs="Times New Roman"/>
                <w:szCs w:val="24"/>
              </w:rPr>
              <w:t>tatic</w:t>
            </w:r>
            <w:r w:rsidRPr="00DD477F">
              <w:rPr>
                <w:rFonts w:cs="Times New Roman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D9A565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.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4EEA17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1B5410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18D5C0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70F426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.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F72E0B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524223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64163A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.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5979F6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.6</w:t>
            </w:r>
          </w:p>
        </w:tc>
      </w:tr>
      <w:tr w:rsidR="00ED0DF1" w:rsidRPr="00024D55" w14:paraId="2A529B3A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655F156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A18249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7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B4199F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2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EBC670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8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CC970A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7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6F2985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.1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3CB493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5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8C5071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2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9ACFE9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.3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CAF40B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.64</w:t>
            </w:r>
          </w:p>
        </w:tc>
      </w:tr>
      <w:tr w:rsidR="00ED0DF1" w:rsidRPr="00024D55" w14:paraId="26883FB8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E19C561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00</w:t>
            </w:r>
            <w:r w:rsidRPr="00C60030">
              <w:rPr>
                <w:rFonts w:cs="Times New Roman"/>
                <w:szCs w:val="24"/>
                <w:vertAlign w:val="superscript"/>
              </w:rPr>
              <w:t>*</w:t>
            </w:r>
            <w:r>
              <w:rPr>
                <w:rFonts w:cs="Times New Roman"/>
                <w:szCs w:val="24"/>
                <w:vertAlign w:val="superscript"/>
              </w:rPr>
              <w:t>d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DB5F4C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87B53C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E49ADA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B9851B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D829B3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68A45E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1A7B6F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A22B64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.62</w:t>
            </w:r>
            <w:r>
              <w:rPr>
                <w:rFonts w:cs="Times New Roman" w:hint="eastAsia"/>
                <w:szCs w:val="24"/>
              </w:rPr>
              <w:t>(</w:t>
            </w:r>
            <w:r>
              <w:rPr>
                <w:rFonts w:cs="Times New Roman"/>
                <w:szCs w:val="24"/>
              </w:rPr>
              <w:t>3)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0B6F95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.64(1)</w:t>
            </w:r>
          </w:p>
        </w:tc>
      </w:tr>
      <w:tr w:rsidR="00ED0DF1" w:rsidRPr="00024D55" w14:paraId="5FDF9F21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40149C3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300</w:t>
            </w:r>
            <w:r>
              <w:rPr>
                <w:rFonts w:cs="Times New Roman"/>
                <w:szCs w:val="24"/>
                <w:vertAlign w:val="superscript"/>
              </w:rPr>
              <w:t>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077A87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.6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986A2E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5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D24C20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8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6334F6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3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97A986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.7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F35B42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3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A4C5AD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3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E459F7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8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0030B9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.04</w:t>
            </w:r>
          </w:p>
        </w:tc>
      </w:tr>
      <w:tr w:rsidR="00ED0DF1" w:rsidRPr="00024D55" w14:paraId="2C7BC7E2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0E88C95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465F09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6.0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5CACC9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1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0183FA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9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D4EF8B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.1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9A8082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.3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E4D964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6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18A56D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2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33343E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.5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0C1238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.83</w:t>
            </w:r>
          </w:p>
        </w:tc>
      </w:tr>
      <w:tr w:rsidR="00ED0DF1" w:rsidRPr="00024D55" w14:paraId="6FC4362A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3AFEF89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5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F852AB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.2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2C4A76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1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D576DC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9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E1BC7E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.5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ACFF95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.5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79DB9C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7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8ECD71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2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104785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.6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389FD3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.00</w:t>
            </w:r>
          </w:p>
        </w:tc>
      </w:tr>
      <w:tr w:rsidR="00ED0DF1" w:rsidRPr="00024D55" w14:paraId="4761CAF4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55EEDE1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0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5D8BE0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.4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7001FD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0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AD14AA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9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A29A53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.8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AB3D97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.6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0AA83B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8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88B190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B4B374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.7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F9522B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.22</w:t>
            </w:r>
          </w:p>
        </w:tc>
      </w:tr>
      <w:tr w:rsidR="00ED0DF1" w:rsidRPr="00024D55" w14:paraId="5089B093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DB3D1E1" w14:textId="77777777" w:rsidR="00ED0DF1" w:rsidRPr="00024D55" w:rsidRDefault="00ED0DF1" w:rsidP="00951AB0">
            <w:pPr>
              <w:spacing w:line="240" w:lineRule="auto"/>
              <w:jc w:val="center"/>
              <w:rPr>
                <w:rFonts w:eastAsia="宋体" w:cs="Times New Roman"/>
                <w:szCs w:val="24"/>
              </w:rPr>
            </w:pPr>
          </w:p>
        </w:tc>
        <w:tc>
          <w:tcPr>
            <w:tcW w:w="0" w:type="auto"/>
            <w:gridSpan w:val="9"/>
            <w:tcBorders>
              <w:top w:val="nil"/>
              <w:bottom w:val="nil"/>
            </w:tcBorders>
            <w:vAlign w:val="center"/>
          </w:tcPr>
          <w:p w14:paraId="4687530B" w14:textId="77777777" w:rsidR="00ED0DF1" w:rsidRPr="00024D55" w:rsidRDefault="007512A6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∂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r>
                    <w:rPr>
                      <w:rFonts w:ascii="Cambria Math" w:hAnsi="Cambria Math"/>
                    </w:rPr>
                    <m:t>∂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  <w:r w:rsidR="00ED0DF1">
              <w:rPr>
                <w:rFonts w:cs="Times New Roman" w:hint="eastAsia"/>
              </w:rPr>
              <w:t xml:space="preserve"> </w:t>
            </w:r>
            <w:r w:rsidR="00ED0DF1" w:rsidRPr="00024D55">
              <w:rPr>
                <w:rFonts w:cs="Times New Roman"/>
                <w:szCs w:val="24"/>
              </w:rPr>
              <w:t>(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×</m:t>
              </m:r>
              <m:sSup>
                <m:sSupPr>
                  <m:ctrlPr>
                    <w:rPr>
                      <w:rFonts w:ascii="Cambria Math" w:hAnsi="Cambria Math" w:cs="Times New Roman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10</m:t>
                  </m:r>
                </m:e>
                <m:sup>
                  <m:r>
                    <w:rPr>
                      <w:rFonts w:ascii="微软雅黑" w:eastAsia="微软雅黑" w:hAnsi="微软雅黑" w:cs="微软雅黑" w:hint="eastAsia"/>
                      <w:szCs w:val="24"/>
                    </w:rPr>
                    <m:t>-</m:t>
                  </m:r>
                  <m:r>
                    <w:rPr>
                      <w:rFonts w:ascii="Cambria Math" w:hAnsi="Cambria Math" w:cs="Times New Roman"/>
                      <w:szCs w:val="24"/>
                    </w:rPr>
                    <m:t>3</m:t>
                  </m:r>
                </m:sup>
              </m:sSup>
            </m:oMath>
            <w:r w:rsidR="00ED0DF1">
              <w:rPr>
                <w:rFonts w:cs="Times New Roman" w:hint="eastAsia"/>
                <w:szCs w:val="24"/>
              </w:rPr>
              <w:t xml:space="preserve"> </w:t>
            </w:r>
            <w:r w:rsidR="00ED0DF1" w:rsidRPr="00024D55">
              <w:rPr>
                <w:rFonts w:cs="Times New Roman"/>
                <w:szCs w:val="24"/>
              </w:rPr>
              <w:t>GPa</w:t>
            </w:r>
            <w:r w:rsidR="00ED0DF1" w:rsidRPr="00024D55">
              <w:rPr>
                <w:rFonts w:cs="Times New Roman"/>
                <w:szCs w:val="24"/>
                <w:vertAlign w:val="superscript"/>
              </w:rPr>
              <w:t>-1</w:t>
            </w:r>
            <w:r w:rsidR="00ED0DF1" w:rsidRPr="00024D55">
              <w:rPr>
                <w:rFonts w:cs="Times New Roman"/>
                <w:szCs w:val="24"/>
              </w:rPr>
              <w:t>)</w:t>
            </w:r>
          </w:p>
        </w:tc>
      </w:tr>
      <w:tr w:rsidR="00ED0DF1" w:rsidRPr="00024D55" w14:paraId="222882C8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D47E09A" w14:textId="77777777" w:rsidR="00ED0DF1" w:rsidRPr="00024D55" w:rsidRDefault="00ED0DF1" w:rsidP="00951AB0">
            <w:pPr>
              <w:spacing w:line="240" w:lineRule="auto"/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s</w:t>
            </w:r>
            <w:r>
              <w:rPr>
                <w:rFonts w:eastAsia="宋体" w:cs="Times New Roman"/>
                <w:szCs w:val="24"/>
              </w:rPr>
              <w:t>tatic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59804EA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7.30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2A57682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26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7642FB6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4.36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02B28AF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5.27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1689C73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0.52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3EACB6F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.74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02F409B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40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6726294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9.07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3E0A09D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0.63</w:t>
            </w:r>
          </w:p>
        </w:tc>
      </w:tr>
      <w:tr w:rsidR="00ED0DF1" w:rsidRPr="00024D55" w14:paraId="474F8FD6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72DE7EF" w14:textId="77777777" w:rsidR="00ED0DF1" w:rsidRPr="00024D55" w:rsidRDefault="00ED0DF1" w:rsidP="00951AB0">
            <w:pPr>
              <w:spacing w:line="240" w:lineRule="auto"/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3</w:t>
            </w:r>
            <w:r>
              <w:rPr>
                <w:rFonts w:eastAsia="宋体" w:cs="Times New Roman"/>
                <w:szCs w:val="24"/>
              </w:rPr>
              <w:t>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72774E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8.0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FBD44F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7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B0ACF2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4.1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8B90F5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6.5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E8D405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1.1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BE9052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.1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5772C3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4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7E90B2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9.2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25DE60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1.33</w:t>
            </w:r>
          </w:p>
        </w:tc>
      </w:tr>
      <w:tr w:rsidR="00ED0DF1" w:rsidRPr="00024D55" w14:paraId="0138FEF5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24DDC08" w14:textId="77777777" w:rsidR="00ED0DF1" w:rsidRPr="00024D55" w:rsidRDefault="00ED0DF1" w:rsidP="00951AB0">
            <w:pPr>
              <w:spacing w:line="240" w:lineRule="auto"/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1</w:t>
            </w:r>
            <w:r>
              <w:rPr>
                <w:rFonts w:eastAsia="宋体" w:cs="Times New Roman"/>
                <w:szCs w:val="24"/>
              </w:rPr>
              <w:t>0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FFF103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0.1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71D409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.4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843559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4.1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A385EC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0.1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F998E2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2.7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0EE4F8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0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16E733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5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547F30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0.0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4425EB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3.28</w:t>
            </w:r>
          </w:p>
        </w:tc>
      </w:tr>
      <w:tr w:rsidR="00ED0DF1" w:rsidRPr="00024D55" w14:paraId="40C36B80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299BA60" w14:textId="77777777" w:rsidR="00ED0DF1" w:rsidRPr="00024D55" w:rsidRDefault="00ED0DF1" w:rsidP="00951AB0">
            <w:pPr>
              <w:spacing w:line="240" w:lineRule="auto"/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1</w:t>
            </w:r>
            <w:r>
              <w:rPr>
                <w:rFonts w:eastAsia="宋体" w:cs="Times New Roman"/>
                <w:szCs w:val="24"/>
              </w:rPr>
              <w:t>5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E8F9F4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1.8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6DE918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.3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38145F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.9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16562A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3.2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9877A2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4.2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D6665B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8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C58E9C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6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A0C8DD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0.7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EAB680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5.20</w:t>
            </w:r>
          </w:p>
        </w:tc>
      </w:tr>
      <w:tr w:rsidR="00ED0DF1" w:rsidRPr="00024D55" w14:paraId="2F85434F" w14:textId="77777777" w:rsidTr="00A67812">
        <w:trPr>
          <w:jc w:val="center"/>
        </w:trPr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23FFF0EF" w14:textId="77777777" w:rsidR="00ED0DF1" w:rsidRDefault="00ED0DF1" w:rsidP="00951AB0">
            <w:pPr>
              <w:spacing w:line="240" w:lineRule="auto"/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2</w:t>
            </w:r>
            <w:r>
              <w:rPr>
                <w:rFonts w:eastAsia="宋体" w:cs="Times New Roman"/>
                <w:szCs w:val="24"/>
              </w:rPr>
              <w:t>00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2CCAB5B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3.92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77AA5D2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3.5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5DC5D24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.66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091FDCF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7.01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266C789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5.99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2A5A638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.93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68A876B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79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21DE904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1.42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72512F0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7.73</w:t>
            </w:r>
          </w:p>
        </w:tc>
      </w:tr>
    </w:tbl>
    <w:p w14:paraId="12D7BBF8" w14:textId="77777777" w:rsidR="0016325A" w:rsidRDefault="0016325A" w:rsidP="0016325A">
      <w:pPr>
        <w:spacing w:before="120" w:after="120"/>
      </w:pPr>
      <w:r>
        <w:t>The data are fitted based on the equation</w:t>
      </w:r>
      <w:proofErr w:type="gramStart"/>
      <w:r>
        <w:t xml:space="preserve">: </w:t>
      </w:r>
      <w:proofErr w:type="gramEnd"/>
      <m:oMath>
        <m: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+(∂M/∂P)×P+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∂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M</m:t>
            </m:r>
          </m:num>
          <m:den>
            <m:r>
              <w:rPr>
                <w:rFonts w:ascii="Cambria Math" w:hAnsi="Cambria Math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)</m:t>
            </m:r>
          </m:den>
        </m:f>
        <m:r>
          <w:rPr>
            <w:rFonts w:ascii="Cambria Math" w:hAnsi="Cambria Math"/>
          </w:rPr>
          <m:t>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>
        <w:t>;</w:t>
      </w:r>
      <w:r w:rsidRPr="00443B3F">
        <w:t xml:space="preserve"> </w:t>
      </w:r>
      <w:r w:rsidRPr="009805B4">
        <w:rPr>
          <w:i/>
        </w:rPr>
        <w:t>M</w:t>
      </w:r>
      <w:r w:rsidRPr="00661717">
        <w:t xml:space="preserve"> represents the elastic </w:t>
      </w:r>
      <w:r>
        <w:t>moduli;</w:t>
      </w:r>
      <w:r w:rsidRPr="00661717">
        <w:t xml:space="preserve"> </w:t>
      </w:r>
      <w:r w:rsidRPr="009805B4">
        <w:rPr>
          <w:i/>
        </w:rPr>
        <w:t>P</w:t>
      </w:r>
      <w:r w:rsidRPr="002D52DB">
        <w:t xml:space="preserve"> is pressure in GPa</w:t>
      </w:r>
      <w:r>
        <w:rPr>
          <w:rFonts w:hint="eastAsia"/>
        </w:rPr>
        <w:t>.</w:t>
      </w:r>
      <w:r>
        <w:t xml:space="preserve"> The fitting range of pressure is </w:t>
      </w:r>
      <w:r w:rsidRPr="00512102">
        <w:rPr>
          <w:rFonts w:hint="eastAsia"/>
        </w:rPr>
        <w:t>0</w:t>
      </w:r>
      <w:r>
        <w:t>-</w:t>
      </w:r>
      <w:r w:rsidRPr="00512102">
        <w:t xml:space="preserve">40 </w:t>
      </w:r>
      <w:proofErr w:type="gramStart"/>
      <w:r w:rsidRPr="00512102">
        <w:t>GPa</w:t>
      </w:r>
      <w:proofErr w:type="gramEnd"/>
      <w:r>
        <w:t>.</w:t>
      </w:r>
    </w:p>
    <w:p w14:paraId="7952D40F" w14:textId="082EA3E3" w:rsidR="0016325A" w:rsidRPr="00475FA4" w:rsidRDefault="0016325A" w:rsidP="0016325A">
      <w:pPr>
        <w:spacing w:before="120" w:after="120"/>
      </w:pPr>
      <w:r w:rsidRPr="00B87AB1">
        <w:rPr>
          <w:vertAlign w:val="superscript"/>
        </w:rPr>
        <w:t>a</w:t>
      </w:r>
      <w:r>
        <w:t xml:space="preserve"> </w:t>
      </w:r>
      <w:r>
        <w:fldChar w:fldCharType="begin"/>
      </w:r>
      <w:r>
        <w:instrText xml:space="preserve"> ADDIN EN.CITE &lt;EndNote&gt;&lt;Cite AuthorYear="1"&gt;&lt;Author&gt;Matsui&lt;/Author&gt;&lt;Year&gt;1987&lt;/Year&gt;&lt;RecNum&gt;1744&lt;/RecNum&gt;&lt;DisplayText&gt;Matsui et al. (1987)&lt;/DisplayText&gt;&lt;record&gt;&lt;rec-number&gt;1744&lt;/rec-number&gt;&lt;foreign-keys&gt;&lt;key app="EN" db-id="stt2pz0rqrvwviera9b5pdw2wxd9def5wrtr" timestamp="1495778690"&gt;1744&lt;/key&gt;&lt;/foreign-keys&gt;&lt;ref-type name="Journal Article"&gt;17&lt;/ref-type&gt;&lt;contributors&gt;&lt;authors&gt;&lt;author&gt;Matsui, Masanori&lt;/author&gt;&lt;author&gt;Akaogi, Masaki&lt;/author&gt;&lt;author&gt;Matsumoto, Takeo&lt;/author&gt;&lt;/authors&gt;&lt;/contributors&gt;&lt;titles&gt;&lt;title&gt;&lt;style face="normal" font="default" size="100%"&gt;Computational model of the structural and elastic properties of the ilmenite and perovskite phases of MgSiO&lt;/style&gt;&lt;style face="subscript" font="default" size="100%"&gt;3&lt;/style&gt;&lt;/title&gt;&lt;secondary-title&gt;Physics and Chemistry of Minerals&lt;/secondary-title&gt;&lt;/titles&gt;&lt;periodical&gt;&lt;full-title&gt;Physics and Chemistry of Minerals&lt;/full-title&gt;&lt;/periodical&gt;&lt;pages&gt;101-106&lt;/pages&gt;&lt;volume&gt;14&lt;/volume&gt;&lt;number&gt;2&lt;/number&gt;&lt;dates&gt;&lt;year&gt;1987&lt;/year&gt;&lt;/dates&gt;&lt;isbn&gt;0342-1791&lt;/isbn&gt;&lt;urls&gt;&lt;/urls&gt;&lt;electronic-resource-num&gt;10.1007/bf00308213 &lt;/electronic-resource-num&gt;&lt;/record&gt;&lt;/Cite&gt;&lt;/EndNote&gt;</w:instrText>
      </w:r>
      <w:r>
        <w:fldChar w:fldCharType="separate"/>
      </w:r>
      <w:r>
        <w:rPr>
          <w:noProof/>
        </w:rPr>
        <w:t>Matsui et al. (1987)</w:t>
      </w:r>
      <w:r>
        <w:fldChar w:fldCharType="end"/>
      </w:r>
      <w:r>
        <w:t>, semi-empirical c</w:t>
      </w:r>
      <w:r w:rsidRPr="005C21EB">
        <w:t>alc</w:t>
      </w:r>
      <w:r>
        <w:t xml:space="preserve">ulations; </w:t>
      </w:r>
      <w:r w:rsidRPr="00B87AB1">
        <w:rPr>
          <w:vertAlign w:val="superscript"/>
        </w:rPr>
        <w:t>b</w:t>
      </w:r>
      <w:r>
        <w:t xml:space="preserve"> </w:t>
      </w:r>
      <w:r>
        <w:fldChar w:fldCharType="begin"/>
      </w:r>
      <w:r>
        <w:instrText xml:space="preserve"> ADDIN EN.CITE &lt;EndNote&gt;&lt;Cite AuthorYear="1"&gt;&lt;Author&gt;Da Silva&lt;/Author&gt;&lt;Year&gt;1999&lt;/Year&gt;&lt;RecNum&gt;6&lt;/RecNum&gt;&lt;DisplayText&gt;Da Silva et al. (1999)&lt;/DisplayText&gt;&lt;record&gt;&lt;rec-number&gt;6&lt;/rec-number&gt;&lt;foreign-keys&gt;&lt;key app="EN" db-id="stt2pz0rqrvwviera9b5pdw2wxd9def5wrtr" timestamp="1490339406"&gt;6&lt;/key&gt;&lt;key app="ENWeb" db-id=""&gt;0&lt;/key&gt;&lt;/foreign-keys&gt;&lt;ref-type name="Journal Article"&gt;17&lt;/ref-type&gt;&lt;contributors&gt;&lt;authors&gt;&lt;author&gt;Da Silva, C. R. S.&lt;/author&gt;&lt;author&gt;Karki, B. B.&lt;/author&gt;&lt;author&gt;Stixrude, L.&lt;/author&gt;&lt;author&gt;Wentzcovitch, R. M.&lt;/author&gt;&lt;/authors&gt;&lt;/contributors&gt;&lt;auth-address&gt;Univ Minnesota, Dept Chem Engn &amp;amp; Mat Sci, Minnesota Supercomp Inst, Minneapolis, MN 55455 USA&amp;#xD;Univ Michigan, Dept Geol Sci, Ann Arbor, MI 48109 USA&lt;/auth-address&gt;&lt;titles&gt;&lt;title&gt;&lt;style face="normal" font="default" size="100%"&gt;Ab initio study of the elastic behavior of MgSiO&lt;/style&gt;&lt;style face="subscript" font="default" size="100%"&gt;3&lt;/style&gt;&lt;style face="normal" font="default" size="100%"&gt; ilmenite at high pressure&lt;/style&gt;&lt;/title&gt;&lt;secondary-title&gt;Geophysical Research Letters&lt;/secondary-title&gt;&lt;alt-title&gt;Geophys Res Lett&lt;/alt-title&gt;&lt;/titles&gt;&lt;periodical&gt;&lt;full-title&gt;Geophysical Research Letters&lt;/full-title&gt;&lt;/periodical&gt;&lt;pages&gt;943-946&lt;/pages&gt;&lt;volume&gt;26&lt;/volume&gt;&lt;number&gt;7&lt;/number&gt;&lt;section&gt;943&lt;/section&gt;&lt;keywords&gt;&lt;keyword&gt;x-ray-diffraction&lt;/keyword&gt;&lt;keyword&gt;mantle&lt;/keyword&gt;&lt;keyword&gt;heterogeneity&lt;/keyword&gt;&lt;keyword&gt;phase&lt;/keyword&gt;&lt;keyword&gt;constants&lt;/keyword&gt;&lt;keyword&gt;garnet&lt;/keyword&gt;&lt;keyword&gt;model&lt;/keyword&gt;&lt;/keywords&gt;&lt;dates&gt;&lt;year&gt;1999&lt;/year&gt;&lt;pub-dates&gt;&lt;date&gt;Apr 1&lt;/date&gt;&lt;/pub-dates&gt;&lt;/dates&gt;&lt;isbn&gt;0094-8276&lt;/isbn&gt;&lt;accession-num&gt;WOS:000079477200034&lt;/accession-num&gt;&lt;urls&gt;&lt;related-urls&gt;&lt;url&gt;&lt;style face="underline" font="default" size="100%"&gt;&amp;lt;Go to ISI&amp;gt;://WOS:000079477200034&lt;/style&gt;&lt;/url&gt;&lt;/related-urls&gt;&lt;/urls&gt;&lt;electronic-resource-num&gt;Doi 10.1029/1999gl900149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Da Silva et al. (1999)</w:t>
      </w:r>
      <w:r>
        <w:fldChar w:fldCharType="end"/>
      </w:r>
      <w:r>
        <w:t>,</w:t>
      </w:r>
      <w:r w:rsidRPr="00AD6ECC">
        <w:t xml:space="preserve"> </w:t>
      </w:r>
      <w:r>
        <w:t>f</w:t>
      </w:r>
      <w:r w:rsidRPr="00AD6ECC">
        <w:t>irst-principles calculations</w:t>
      </w:r>
      <w:r>
        <w:t xml:space="preserve">; </w:t>
      </w:r>
      <w:r w:rsidRPr="00F914B3">
        <w:rPr>
          <w:vertAlign w:val="superscript"/>
        </w:rPr>
        <w:t>*</w:t>
      </w:r>
      <w:r w:rsidRPr="00B11B1A">
        <w:rPr>
          <w:vertAlign w:val="superscript"/>
        </w:rPr>
        <w:t>c</w:t>
      </w:r>
      <w:r>
        <w:t xml:space="preserve"> </w:t>
      </w:r>
      <w:r>
        <w:fldChar w:fldCharType="begin"/>
      </w:r>
      <w:r>
        <w:instrText xml:space="preserve"> ADDIN EN.CITE &lt;EndNote&gt;&lt;Cite AuthorYear="1"&gt;&lt;Author&gt;Weidner&lt;/Author&gt;&lt;Year&gt;1985&lt;/Year&gt;&lt;RecNum&gt;29&lt;/RecNum&gt;&lt;DisplayText&gt;Weidner and Ito (1985)&lt;/DisplayText&gt;&lt;record&gt;&lt;rec-number&gt;29&lt;/rec-number&gt;&lt;foreign-keys&gt;&lt;key app="EN" db-id="stt2pz0rqrvwviera9b5pdw2wxd9def5wrtr" timestamp="1490707131"&gt;29&lt;/key&gt;&lt;key app="ENWeb" db-id=""&gt;0&lt;/key&gt;&lt;/foreign-keys&gt;&lt;ref-type name="Journal Article"&gt;17&lt;/ref-type&gt;&lt;contributors&gt;&lt;authors&gt;&lt;author&gt;Weidner, D. J.&lt;/author&gt;&lt;author&gt;Ito, E.&lt;/author&gt;&lt;/authors&gt;&lt;/contributors&gt;&lt;auth-address&gt;Okayama Univ,Inst Study Earths Interior,Misasa,Tottori 68202,Japan&lt;/auth-address&gt;&lt;titles&gt;&lt;title&gt;&lt;style face="normal" font="default" size="100%"&gt;Elasticity of MgSiO&lt;/style&gt;&lt;style face="subscript" font="default" size="100%"&gt;3&lt;/style&gt;&lt;style face="normal" font="default" size="100%"&gt; in the ilmenite phase&lt;/style&gt;&lt;/title&gt;&lt;secondary-title&gt;Physics of the Earth and Planetary Interiors&lt;/secondary-title&gt;&lt;alt-title&gt;Phys Earth Planet In&lt;/alt-title&gt;&lt;/titles&gt;&lt;periodical&gt;&lt;full-title&gt;Physics of the Earth and Planetary Interiors&lt;/full-title&gt;&lt;/periodical&gt;&lt;pages&gt;65-70&lt;/pages&gt;&lt;volume&gt;40&lt;/volume&gt;&lt;number&gt;1&lt;/number&gt;&lt;section&gt;65&lt;/section&gt;&lt;dates&gt;&lt;year&gt;1985&lt;/year&gt;&lt;/dates&gt;&lt;isbn&gt;0031-9201&lt;/isbn&gt;&lt;accession-num&gt;WOS:A1985AQY0500005&lt;/accession-num&gt;&lt;urls&gt;&lt;related-urls&gt;&lt;url&gt;&lt;style face="underline" font="default" size="100%"&gt;&amp;lt;Go to ISI&amp;gt;://WOS:A1985AQY0500005&lt;/style&gt;&lt;/url&gt;&lt;/related-urls&gt;&lt;/urls&gt;&lt;electronic-resource-num&gt;Doi 10.1016/0031-9201(85)90006-8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Weidner and Ito (1985)</w:t>
      </w:r>
      <w:r>
        <w:fldChar w:fldCharType="end"/>
      </w:r>
      <w:r>
        <w:t xml:space="preserve">, </w:t>
      </w:r>
      <w:r w:rsidRPr="003B629C">
        <w:t>Brillouin spectroscopy</w:t>
      </w:r>
      <w:r>
        <w:t xml:space="preserve">; </w:t>
      </w:r>
      <w:r>
        <w:rPr>
          <w:vertAlign w:val="superscript"/>
        </w:rPr>
        <w:t>*d</w:t>
      </w:r>
      <w:r>
        <w:t xml:space="preserve"> </w:t>
      </w:r>
      <w:r>
        <w:lastRenderedPageBreak/>
        <w:fldChar w:fldCharType="begin">
          <w:fldData xml:space="preserve">PEVuZE5vdGU+PENpdGUgQXV0aG9yWWVhcj0iMSI+PEF1dGhvcj5aaG91PC9BdXRob3I+PFllYXI+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gQXV0aG9yWWVhcj0iMSI+PEF1dGhvcj5aaG91PC9BdXRob3I+PFllYXI+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Zhou et al. (2014)</w:t>
      </w:r>
      <w:r>
        <w:fldChar w:fldCharType="end"/>
      </w:r>
      <w:r>
        <w:t xml:space="preserve">, </w:t>
      </w:r>
      <w:r w:rsidRPr="00B76011">
        <w:t>ultrasonic interferometry techniques</w:t>
      </w:r>
      <w:r>
        <w:t xml:space="preserve">; </w:t>
      </w:r>
      <w:r>
        <w:rPr>
          <w:vertAlign w:val="superscript"/>
        </w:rPr>
        <w:t>e</w:t>
      </w:r>
      <w:r>
        <w:t xml:space="preserve"> </w:t>
      </w:r>
      <w:r>
        <w:fldChar w:fldCharType="begin"/>
      </w:r>
      <w:r>
        <w:instrText xml:space="preserve"> ADDIN EN.CITE &lt;EndNote&gt;&lt;Cite AuthorYear="1"&gt;&lt;Author&gt;Zhang&lt;/Author&gt;&lt;Year&gt;2005&lt;/Year&gt;&lt;RecNum&gt;27&lt;/RecNum&gt;&lt;DisplayText&gt;Zhang et al. (2005)&lt;/DisplayText&gt;&lt;record&gt;&lt;rec-number&gt;27&lt;/rec-number&gt;&lt;foreign-keys&gt;&lt;key app="EN" db-id="stt2pz0rqrvwviera9b5pdw2wxd9def5wrtr" timestamp="1490344759"&gt;27&lt;/key&gt;&lt;key app="ENWeb" db-id=""&gt;0&lt;/key&gt;&lt;/foreign-keys&gt;&lt;ref-type name="Journal Article"&gt;17&lt;/ref-type&gt;&lt;contributors&gt;&lt;authors&gt;&lt;author&gt;Zhang, Y. G.&lt;/author&gt;&lt;author&gt;Zhao, D. P.&lt;/author&gt;&lt;author&gt;Matsui, M.&lt;/author&gt;&lt;/authors&gt;&lt;/contributors&gt;&lt;auth-address&gt;Chinese Acad Sci, Inst Geol &amp;amp; Geophys, State Key Lab Lithospher Evolut, Beijing 100029, Peoples R China&amp;#xD;Ehime Univ, Geodynam Res Ctr, Matsuyama, Ehime 7908577, Japan&amp;#xD;Univ Hyogo, Sch Sci, Kamigori, Hyogo 6781297, Japan&lt;/auth-address&gt;&lt;titles&gt;&lt;title&gt;Anisotropy of akimotoite: A molecular dynamics study&lt;/title&gt;&lt;secondary-title&gt;Physics of the Earth and Planetary Interiors&lt;/secondary-title&gt;&lt;alt-title&gt;Phys Earth Planet In&lt;/alt-title&gt;&lt;/titles&gt;&lt;periodical&gt;&lt;full-title&gt;Physics of the Earth and Planetary Interiors&lt;/full-title&gt;&lt;/periodical&gt;&lt;pages&gt;309-319&lt;/pages&gt;&lt;volume&gt;151&lt;/volume&gt;&lt;number&gt;3-4&lt;/number&gt;&lt;section&gt;309&lt;/section&gt;&lt;keywords&gt;&lt;keyword&gt;akimotoite&lt;/keyword&gt;&lt;keyword&gt;elastic constants&lt;/keyword&gt;&lt;keyword&gt;anisotropy&lt;/keyword&gt;&lt;keyword&gt;mantle transition zone&lt;/keyword&gt;&lt;keyword&gt;pacific subduction zones&lt;/keyword&gt;&lt;keyword&gt;mantle transition zone&lt;/keyword&gt;&lt;keyword&gt;x-ray-diffraction&lt;/keyword&gt;&lt;keyword&gt;high-pressure&lt;/keyword&gt;&lt;keyword&gt;seismic anisotropy&lt;/keyword&gt;&lt;keyword&gt;mgsio3 ilmenite&lt;/keyword&gt;&lt;keyword&gt;high-temperatures&lt;/keyword&gt;&lt;keyword&gt;thermal expansivity&lt;/keyword&gt;&lt;keyword&gt;casio3 perovskite&lt;/keyword&gt;&lt;keyword&gt;northeast china&lt;/keyword&gt;&lt;/keywords&gt;&lt;dates&gt;&lt;year&gt;2005&lt;/year&gt;&lt;pub-dates&gt;&lt;date&gt;Aug 15&lt;/date&gt;&lt;/pub-dates&gt;&lt;/dates&gt;&lt;isbn&gt;0031-9201&lt;/isbn&gt;&lt;accession-num&gt;WOS:000231078100009&lt;/accession-num&gt;&lt;urls&gt;&lt;related-urls&gt;&lt;url&gt;&amp;lt;Go to ISI&amp;gt;://WOS:000231078100009&lt;/url&gt;&lt;/related-urls&gt;&lt;/urls&gt;&lt;electronic-resource-num&gt;10.1016/j.pepi.2005.04.003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Zhang et al. (2005)</w:t>
      </w:r>
      <w:r>
        <w:fldChar w:fldCharType="end"/>
      </w:r>
      <w:r>
        <w:t>, c</w:t>
      </w:r>
      <w:r w:rsidRPr="00A577A9">
        <w:t>lassical</w:t>
      </w:r>
      <w:r>
        <w:t xml:space="preserve"> molecular dynamic calculations; </w:t>
      </w:r>
      <w:r w:rsidRPr="001B4AA7">
        <w:rPr>
          <w:vertAlign w:val="superscript"/>
        </w:rPr>
        <w:t>f</w:t>
      </w:r>
      <w:r>
        <w:t xml:space="preserve"> </w:t>
      </w:r>
      <w:r>
        <w:fldChar w:fldCharType="begin">
          <w:fldData xml:space="preserve">PEVuZE5vdGU+PENpdGUgQXV0aG9yWWVhcj0iMSI+PEF1dGhvcj5MaTwvQXV0aG9yPjxZZWFyPjIw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gQXV0aG9yWWVhcj0iMSI+PEF1dGhvcj5MaTwvQXV0aG9yPjxZZWFyPjIw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Li et al. (2009)</w:t>
      </w:r>
      <w:r>
        <w:fldChar w:fldCharType="end"/>
      </w:r>
      <w:r>
        <w:t>, 1500 K, 0.9(2) G</w:t>
      </w:r>
      <w:r>
        <w:rPr>
          <w:rFonts w:hint="eastAsia"/>
        </w:rPr>
        <w:t>P</w:t>
      </w:r>
      <w:r>
        <w:t xml:space="preserve">a, first-principles molecular dynamic </w:t>
      </w:r>
      <w:r w:rsidRPr="00976335">
        <w:t>calculations</w:t>
      </w:r>
      <w:r>
        <w:t>.</w:t>
      </w:r>
      <w:r w:rsidRPr="007F79C0">
        <w:t xml:space="preserve"> </w:t>
      </w:r>
      <w:r>
        <w:t xml:space="preserve">The </w:t>
      </w:r>
      <w:r w:rsidRPr="007F79C0">
        <w:t>experimental data</w:t>
      </w:r>
      <w:r>
        <w:t xml:space="preserve"> are marked by </w:t>
      </w:r>
      <w:r w:rsidRPr="007E2C5E">
        <w:t>*</w:t>
      </w:r>
      <w:r>
        <w:t>, and the data without symbols are from this study</w:t>
      </w:r>
      <w:r w:rsidRPr="007F79C0">
        <w:t>.</w:t>
      </w:r>
    </w:p>
    <w:p w14:paraId="48E27261" w14:textId="77777777" w:rsidR="00ED0DF1" w:rsidRDefault="00ED0DF1" w:rsidP="00ED0DF1">
      <w:pPr>
        <w:widowControl/>
        <w:spacing w:line="240" w:lineRule="auto"/>
        <w:jc w:val="left"/>
        <w:rPr>
          <w:b/>
        </w:rPr>
      </w:pPr>
      <w:r>
        <w:rPr>
          <w:b/>
        </w:rPr>
        <w:br w:type="page"/>
      </w:r>
    </w:p>
    <w:p w14:paraId="324AC7AF" w14:textId="431D3D95" w:rsidR="00ED0DF1" w:rsidRDefault="00ED0DF1" w:rsidP="00ED0DF1">
      <w:pPr>
        <w:spacing w:before="120" w:after="120"/>
        <w:jc w:val="left"/>
      </w:pPr>
      <w:r>
        <w:rPr>
          <w:b/>
        </w:rPr>
        <w:lastRenderedPageBreak/>
        <w:t>Table S2</w:t>
      </w:r>
      <w:r>
        <w:t xml:space="preserve">. Elastic moduli and their temperature derivatives of akimotoite at </w:t>
      </w:r>
      <w:r>
        <w:rPr>
          <w:rFonts w:hint="eastAsia"/>
        </w:rPr>
        <w:t>300</w:t>
      </w:r>
      <w:r w:rsidR="00B95CD8">
        <w:t xml:space="preserve"> </w:t>
      </w:r>
      <w:bookmarkStart w:id="8" w:name="_GoBack"/>
      <w:bookmarkEnd w:id="8"/>
      <w:r>
        <w:rPr>
          <w:rFonts w:hint="eastAsia"/>
        </w:rPr>
        <w:t>K</w:t>
      </w:r>
    </w:p>
    <w:tbl>
      <w:tblPr>
        <w:tblStyle w:val="4"/>
        <w:tblW w:w="8326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0"/>
        <w:gridCol w:w="836"/>
        <w:gridCol w:w="836"/>
        <w:gridCol w:w="836"/>
        <w:gridCol w:w="836"/>
        <w:gridCol w:w="836"/>
        <w:gridCol w:w="756"/>
        <w:gridCol w:w="716"/>
        <w:gridCol w:w="1036"/>
        <w:gridCol w:w="1036"/>
      </w:tblGrid>
      <w:tr w:rsidR="00ED0DF1" w:rsidRPr="00024D55" w14:paraId="3F41D4AC" w14:textId="77777777" w:rsidTr="008377C4">
        <w:trPr>
          <w:jc w:val="center"/>
        </w:trPr>
        <w:tc>
          <w:tcPr>
            <w:tcW w:w="790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9DB533F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</w:t>
            </w:r>
          </w:p>
          <w:p w14:paraId="6E158D7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(GPa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BE04E7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C</w:t>
            </w:r>
            <w:r w:rsidRPr="00024D55">
              <w:rPr>
                <w:rFonts w:cs="Times New Roman"/>
                <w:szCs w:val="24"/>
                <w:vertAlign w:val="subscript"/>
              </w:rPr>
              <w:t>11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72F156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C</w:t>
            </w:r>
            <w:r>
              <w:rPr>
                <w:rFonts w:cs="Times New Roman"/>
                <w:szCs w:val="24"/>
                <w:vertAlign w:val="subscript"/>
              </w:rPr>
              <w:t>1</w:t>
            </w:r>
            <w:r w:rsidRPr="00024D55">
              <w:rPr>
                <w:rFonts w:cs="Times New Roman"/>
                <w:szCs w:val="24"/>
                <w:vertAlign w:val="subscript"/>
              </w:rPr>
              <w:t>2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454F90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C</w:t>
            </w:r>
            <w:r>
              <w:rPr>
                <w:rFonts w:cs="Times New Roman"/>
                <w:szCs w:val="24"/>
                <w:vertAlign w:val="subscript"/>
              </w:rPr>
              <w:t>1</w:t>
            </w:r>
            <w:r w:rsidRPr="00024D55">
              <w:rPr>
                <w:rFonts w:cs="Times New Roman"/>
                <w:szCs w:val="24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AE1FE2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C</w:t>
            </w:r>
            <w:r>
              <w:rPr>
                <w:rFonts w:cs="Times New Roman"/>
                <w:szCs w:val="24"/>
                <w:vertAlign w:val="subscript"/>
              </w:rPr>
              <w:t>3</w:t>
            </w:r>
            <w:r w:rsidRPr="00024D55">
              <w:rPr>
                <w:rFonts w:cs="Times New Roman"/>
                <w:szCs w:val="24"/>
                <w:vertAlign w:val="subscript"/>
              </w:rPr>
              <w:t>3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AE0B12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C</w:t>
            </w:r>
            <w:r>
              <w:rPr>
                <w:rFonts w:cs="Times New Roman"/>
                <w:szCs w:val="24"/>
                <w:vertAlign w:val="subscript"/>
              </w:rPr>
              <w:t>4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8F916D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C</w:t>
            </w:r>
            <w:r>
              <w:rPr>
                <w:rFonts w:cs="Times New Roman"/>
                <w:szCs w:val="24"/>
                <w:vertAlign w:val="subscript"/>
              </w:rPr>
              <w:t>14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6EDD84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024D55">
              <w:rPr>
                <w:rFonts w:cs="Times New Roman"/>
                <w:szCs w:val="24"/>
              </w:rPr>
              <w:t>C</w:t>
            </w:r>
            <w:r>
              <w:rPr>
                <w:rFonts w:cs="Times New Roman"/>
                <w:szCs w:val="24"/>
                <w:vertAlign w:val="subscript"/>
              </w:rPr>
              <w:t>25</w:t>
            </w:r>
          </w:p>
        </w:tc>
        <w:tc>
          <w:tcPr>
            <w:tcW w:w="103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D8EC8A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K</w:t>
            </w:r>
            <w:r>
              <w:rPr>
                <w:rFonts w:cs="Times New Roman"/>
                <w:szCs w:val="24"/>
                <w:vertAlign w:val="subscript"/>
              </w:rPr>
              <w:t>S</w:t>
            </w:r>
          </w:p>
        </w:tc>
        <w:tc>
          <w:tcPr>
            <w:tcW w:w="848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9B5671E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G</w:t>
            </w:r>
          </w:p>
        </w:tc>
      </w:tr>
      <w:tr w:rsidR="00ED0DF1" w:rsidRPr="00024D55" w14:paraId="7BCDEE01" w14:textId="77777777" w:rsidTr="008377C4">
        <w:trPr>
          <w:jc w:val="center"/>
        </w:trPr>
        <w:tc>
          <w:tcPr>
            <w:tcW w:w="790" w:type="dxa"/>
            <w:tcBorders>
              <w:top w:val="single" w:sz="12" w:space="0" w:color="auto"/>
              <w:bottom w:val="nil"/>
            </w:tcBorders>
            <w:vAlign w:val="center"/>
          </w:tcPr>
          <w:p w14:paraId="5B889E2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7536" w:type="dxa"/>
            <w:gridSpan w:val="9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2329206E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M</w:t>
            </w:r>
            <w:r w:rsidRPr="00F00984">
              <w:rPr>
                <w:rFonts w:cs="Times New Roman"/>
                <w:szCs w:val="24"/>
                <w:vertAlign w:val="subscript"/>
              </w:rPr>
              <w:t>0</w:t>
            </w:r>
            <w:r>
              <w:rPr>
                <w:rFonts w:cs="Times New Roman"/>
                <w:szCs w:val="24"/>
                <w:vertAlign w:val="subscript"/>
              </w:rPr>
              <w:t xml:space="preserve"> </w:t>
            </w:r>
            <w:r>
              <w:rPr>
                <w:rFonts w:cs="Times New Roman"/>
                <w:szCs w:val="24"/>
              </w:rPr>
              <w:t>(GPa)</w:t>
            </w:r>
          </w:p>
        </w:tc>
      </w:tr>
      <w:tr w:rsidR="00ED0DF1" w:rsidRPr="00024D55" w14:paraId="7900284D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2630989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15ADF5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4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6375B4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4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4B4CB7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8</w:t>
            </w:r>
            <w:r>
              <w:rPr>
                <w:rFonts w:cs="Times New Roman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6EE81E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5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6FB37F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E9DE01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9AB578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7</w:t>
            </w: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6D4AC41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04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6850A61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27</w:t>
            </w:r>
          </w:p>
        </w:tc>
      </w:tr>
      <w:tr w:rsidR="00ED0DF1" w:rsidRPr="00024D55" w14:paraId="687A2FEE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1617066A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0</w:t>
            </w:r>
            <w:r w:rsidRPr="00B64A54">
              <w:rPr>
                <w:rFonts w:cs="Times New Roman"/>
                <w:szCs w:val="24"/>
                <w:vertAlign w:val="superscript"/>
              </w:rPr>
              <w:t>*</w:t>
            </w:r>
            <w:r w:rsidRPr="00284975">
              <w:rPr>
                <w:rFonts w:cs="Times New Roman" w:hint="eastAsia"/>
                <w:szCs w:val="24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C5DCE7A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7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5C6DA1E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6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8AA626D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7</w:t>
            </w:r>
            <w:r>
              <w:rPr>
                <w:rFonts w:cs="Times New Roman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B8ECBE8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8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0317B18" w14:textId="77777777" w:rsidR="00ED0DF1" w:rsidRPr="0014242A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54C0C46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17FE15B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4</w:t>
            </w: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21F5005B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12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4F1B618D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32</w:t>
            </w:r>
          </w:p>
        </w:tc>
      </w:tr>
      <w:tr w:rsidR="00ED0DF1" w:rsidRPr="00024D55" w14:paraId="2A2ED0E6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328DAD8E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0</w:t>
            </w:r>
            <w:r w:rsidRPr="00B64A54">
              <w:rPr>
                <w:rFonts w:cs="Times New Roman"/>
                <w:szCs w:val="24"/>
                <w:vertAlign w:val="superscript"/>
              </w:rPr>
              <w:t>*b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047F03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2D80AD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525645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686BA8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9AF19A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D78B7A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B2A1ED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59ED04A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18.9(6)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74D8548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31.2(3)</w:t>
            </w:r>
          </w:p>
        </w:tc>
      </w:tr>
      <w:tr w:rsidR="00ED0DF1" w:rsidRPr="00024D55" w14:paraId="1CAD3864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6110E118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0</w:t>
            </w:r>
            <w:r w:rsidRPr="00B8688F">
              <w:rPr>
                <w:rFonts w:cs="Times New Roman"/>
                <w:szCs w:val="24"/>
                <w:vertAlign w:val="superscript"/>
              </w:rPr>
              <w:t>c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F9831E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7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CBE6E9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5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0A649C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66897A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8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58FBFE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1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6C11A7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922220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6</w:t>
            </w: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6D7F25C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26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41D8291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36</w:t>
            </w:r>
          </w:p>
        </w:tc>
      </w:tr>
      <w:tr w:rsidR="00ED0DF1" w:rsidRPr="00024D55" w14:paraId="1FF1040A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3C59106C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FD7CCA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4D2550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8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41559F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2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2284F4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F7784F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2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7347D2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3B1117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5</w:t>
            </w: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1AF7B7B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48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2C504EE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43</w:t>
            </w:r>
          </w:p>
        </w:tc>
      </w:tr>
      <w:tr w:rsidR="00ED0DF1" w:rsidRPr="00024D55" w14:paraId="263240CC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7C34A59B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AC2316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5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6EF283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1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FE5DAD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5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00900F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>
              <w:rPr>
                <w:rFonts w:cs="Times New Roman"/>
                <w:szCs w:val="24"/>
              </w:rPr>
              <w:t>5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476A03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4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5ECC5A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7668A0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2</w:t>
            </w: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03CB096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89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1F33EDB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56</w:t>
            </w:r>
          </w:p>
        </w:tc>
      </w:tr>
      <w:tr w:rsidR="00ED0DF1" w:rsidRPr="00024D55" w14:paraId="6E4E82DB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70EC8D00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DEA305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C4E20E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4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C50EB7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9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7666B9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0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F39F8C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6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E0B1A8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B068F1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9</w:t>
            </w: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05ABD5D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28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2C37A8A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67</w:t>
            </w:r>
          </w:p>
        </w:tc>
      </w:tr>
      <w:tr w:rsidR="00ED0DF1" w:rsidRPr="00024D55" w14:paraId="20997795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54FF0A7C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7536" w:type="dxa"/>
            <w:gridSpan w:val="9"/>
            <w:tcBorders>
              <w:top w:val="nil"/>
              <w:bottom w:val="single" w:sz="8" w:space="0" w:color="auto"/>
            </w:tcBorders>
            <w:vAlign w:val="center"/>
          </w:tcPr>
          <w:p w14:paraId="57422BD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>
              <m:r>
                <w:rPr>
                  <w:rFonts w:ascii="Cambria Math" w:hAnsi="Cambria Math"/>
                </w:rPr>
                <m:t>∂M/∂T</m:t>
              </m:r>
            </m:oMath>
            <w:r>
              <w:rPr>
                <w:rFonts w:cs="Times New Roman" w:hint="eastAsia"/>
              </w:rPr>
              <w:t xml:space="preserve"> </w:t>
            </w:r>
            <w:r>
              <w:rPr>
                <w:rFonts w:cs="Times New Roman"/>
              </w:rPr>
              <w:t>(MPa/K)</w:t>
            </w:r>
          </w:p>
        </w:tc>
      </w:tr>
      <w:tr w:rsidR="00ED0DF1" w:rsidRPr="00024D55" w14:paraId="1E531068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3A8D4EBE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5A12B10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2.34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shd w:val="clear" w:color="auto" w:fill="auto"/>
            <w:vAlign w:val="center"/>
          </w:tcPr>
          <w:p w14:paraId="1A1E49D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7.97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1704617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1.55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1E1C560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2.14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401CC95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6.39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2B65126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1.34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5F7FE6A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19</w:t>
            </w:r>
          </w:p>
        </w:tc>
        <w:tc>
          <w:tcPr>
            <w:tcW w:w="1036" w:type="dxa"/>
            <w:tcBorders>
              <w:top w:val="single" w:sz="8" w:space="0" w:color="auto"/>
              <w:bottom w:val="nil"/>
            </w:tcBorders>
            <w:vAlign w:val="center"/>
          </w:tcPr>
          <w:p w14:paraId="48C0DB2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7.91</w:t>
            </w:r>
          </w:p>
        </w:tc>
        <w:tc>
          <w:tcPr>
            <w:tcW w:w="848" w:type="dxa"/>
            <w:tcBorders>
              <w:top w:val="single" w:sz="8" w:space="0" w:color="auto"/>
              <w:bottom w:val="nil"/>
            </w:tcBorders>
            <w:vAlign w:val="center"/>
          </w:tcPr>
          <w:p w14:paraId="29A4476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2.42</w:t>
            </w:r>
          </w:p>
        </w:tc>
      </w:tr>
      <w:tr w:rsidR="00ED0DF1" w:rsidRPr="00024D55" w14:paraId="4E92D466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73A93A26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0</w:t>
            </w:r>
            <w:r w:rsidRPr="00B64A54">
              <w:rPr>
                <w:rFonts w:cs="Times New Roman"/>
                <w:szCs w:val="24"/>
                <w:vertAlign w:val="superscript"/>
              </w:rPr>
              <w:t>*b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E28B1E0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A3CB1C5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57CB2C6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BE33876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6F9DB3D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A5C7ADE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8E269F8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61082855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9.9(9)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11002B89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5.8(4)</w:t>
            </w:r>
          </w:p>
        </w:tc>
      </w:tr>
      <w:tr w:rsidR="00ED0DF1" w:rsidRPr="00024D55" w14:paraId="30153AF8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71EB3EA5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0</w:t>
            </w:r>
            <w:r w:rsidRPr="00DD10A5">
              <w:rPr>
                <w:rFonts w:cs="Times New Roman"/>
                <w:szCs w:val="24"/>
                <w:vertAlign w:val="superscript"/>
              </w:rPr>
              <w:t>c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8CF27D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41.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E39471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0.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669163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3.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8864CA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7.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3380C4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9.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83C80B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4230D2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.5</w:t>
            </w: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6FBB6F3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1.6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04A7AFF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7.9</w:t>
            </w:r>
          </w:p>
        </w:tc>
      </w:tr>
      <w:tr w:rsidR="00ED0DF1" w:rsidRPr="00024D55" w14:paraId="501DD150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3983F916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6F7954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8.9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326F89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8.1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91CC33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-10.8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F797AC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7.3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267287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4.2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A8720D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.3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D047F6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25</w:t>
            </w: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00983FFB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6.21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6BDB1E1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0.30</w:t>
            </w:r>
          </w:p>
        </w:tc>
      </w:tr>
      <w:tr w:rsidR="00ED0DF1" w:rsidRPr="00024D55" w14:paraId="160EEB4C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22F3CC98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DFCB79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-26.2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31BE38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8.0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FF5DEB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0.1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66DA5F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3.8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784B0E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2.7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8833BEC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9</w:t>
            </w:r>
            <w:r>
              <w:rPr>
                <w:rFonts w:cs="Times New Roman"/>
                <w:szCs w:val="24"/>
              </w:rPr>
              <w:t>.6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D9EBACD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27</w:t>
            </w: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7D71442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4.83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7D508BC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8.83</w:t>
            </w:r>
          </w:p>
        </w:tc>
      </w:tr>
      <w:tr w:rsidR="00ED0DF1" w:rsidRPr="00024D55" w14:paraId="09E1BA92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55657748" w14:textId="77777777" w:rsidR="00ED0DF1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09DF99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4.0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77D206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-7.7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650BD4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9.4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27A068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-21.1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E5A9DE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1.5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567730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9</w:t>
            </w:r>
            <w:r>
              <w:rPr>
                <w:rFonts w:cs="Times New Roman"/>
                <w:szCs w:val="24"/>
              </w:rPr>
              <w:t>.1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CB435B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27</w:t>
            </w: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587DC8C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3.66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6C8D758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7.74</w:t>
            </w:r>
          </w:p>
        </w:tc>
      </w:tr>
      <w:tr w:rsidR="00ED0DF1" w:rsidRPr="00024D55" w14:paraId="786FB784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33BF2B50" w14:textId="77777777" w:rsidR="00ED0DF1" w:rsidRPr="00024D55" w:rsidRDefault="00ED0DF1" w:rsidP="00951AB0">
            <w:pPr>
              <w:spacing w:line="240" w:lineRule="auto"/>
              <w:jc w:val="center"/>
              <w:rPr>
                <w:rFonts w:eastAsia="宋体" w:cs="Times New Roman"/>
                <w:szCs w:val="24"/>
              </w:rPr>
            </w:pPr>
          </w:p>
        </w:tc>
        <w:tc>
          <w:tcPr>
            <w:tcW w:w="7536" w:type="dxa"/>
            <w:gridSpan w:val="9"/>
            <w:tcBorders>
              <w:top w:val="nil"/>
              <w:bottom w:val="nil"/>
            </w:tcBorders>
            <w:vAlign w:val="center"/>
          </w:tcPr>
          <w:p w14:paraId="47ED5F59" w14:textId="77777777" w:rsidR="00ED0DF1" w:rsidRPr="00024D55" w:rsidRDefault="007512A6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∂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r>
                    <w:rPr>
                      <w:rFonts w:ascii="Cambria Math" w:hAnsi="Cambria Math"/>
                    </w:rPr>
                    <m:t>∂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  <w:r w:rsidR="00ED0DF1">
              <w:rPr>
                <w:rFonts w:cs="Times New Roman" w:hint="eastAsia"/>
              </w:rPr>
              <w:t xml:space="preserve"> </w:t>
            </w:r>
            <w:r w:rsidR="00ED0DF1" w:rsidRPr="00024D55">
              <w:rPr>
                <w:rFonts w:cs="Times New Roman"/>
                <w:szCs w:val="24"/>
              </w:rPr>
              <w:t>(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×</m:t>
              </m:r>
              <m:sSup>
                <m:sSupPr>
                  <m:ctrlPr>
                    <w:rPr>
                      <w:rFonts w:ascii="Cambria Math" w:hAnsi="Cambria Math" w:cs="Times New Roman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10</m:t>
                  </m:r>
                </m:e>
                <m:sup>
                  <m:r>
                    <w:rPr>
                      <w:rFonts w:ascii="微软雅黑" w:eastAsia="微软雅黑" w:hAnsi="微软雅黑" w:cs="微软雅黑" w:hint="eastAsia"/>
                      <w:szCs w:val="24"/>
                    </w:rPr>
                    <m:t>-</m:t>
                  </m:r>
                  <m:r>
                    <w:rPr>
                      <w:rFonts w:ascii="Cambria Math" w:hAnsi="Cambria Math" w:cs="Times New Roman"/>
                      <w:szCs w:val="24"/>
                    </w:rPr>
                    <m:t>6</m:t>
                  </m:r>
                </m:sup>
              </m:sSup>
            </m:oMath>
            <w:r w:rsidR="00ED0DF1">
              <w:rPr>
                <w:rFonts w:cs="Times New Roman" w:hint="eastAsia"/>
                <w:szCs w:val="24"/>
              </w:rPr>
              <w:t xml:space="preserve"> </w:t>
            </w:r>
            <w:r w:rsidR="00ED0DF1" w:rsidRPr="00024D55">
              <w:rPr>
                <w:rFonts w:cs="Times New Roman"/>
                <w:szCs w:val="24"/>
              </w:rPr>
              <w:t>GPa</w:t>
            </w:r>
            <w:r w:rsidR="00ED0DF1">
              <w:rPr>
                <w:rFonts w:cs="Times New Roman"/>
                <w:szCs w:val="24"/>
              </w:rPr>
              <w:t>/K</w:t>
            </w:r>
            <w:r w:rsidR="00ED0DF1" w:rsidRPr="0074752E">
              <w:rPr>
                <w:rFonts w:cs="Times New Roman"/>
                <w:szCs w:val="24"/>
                <w:vertAlign w:val="superscript"/>
              </w:rPr>
              <w:t>2)</w:t>
            </w:r>
          </w:p>
        </w:tc>
      </w:tr>
      <w:tr w:rsidR="00ED0DF1" w:rsidRPr="00024D55" w14:paraId="2721DA9D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70E02927" w14:textId="77777777" w:rsidR="00ED0DF1" w:rsidRPr="00024D55" w:rsidRDefault="00ED0DF1" w:rsidP="00951AB0">
            <w:pPr>
              <w:spacing w:line="240" w:lineRule="auto"/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6297B414" w14:textId="77777777" w:rsidR="00ED0DF1" w:rsidRPr="00FF1AD6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FF1AD6">
              <w:rPr>
                <w:rFonts w:cs="Times New Roman" w:hint="eastAsia"/>
                <w:szCs w:val="24"/>
              </w:rPr>
              <w:t>-</w:t>
            </w:r>
            <w:r w:rsidRPr="00FF1AD6">
              <w:rPr>
                <w:rFonts w:cs="Times New Roman"/>
                <w:szCs w:val="24"/>
              </w:rPr>
              <w:t>2.01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70E4474B" w14:textId="77777777" w:rsidR="00ED0DF1" w:rsidRPr="00FF1AD6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FF1AD6">
              <w:rPr>
                <w:rFonts w:cs="Times New Roman" w:hint="eastAsia"/>
                <w:szCs w:val="24"/>
              </w:rPr>
              <w:t>-</w:t>
            </w:r>
            <w:r w:rsidRPr="00FF1AD6">
              <w:rPr>
                <w:rFonts w:cs="Times New Roman"/>
                <w:szCs w:val="24"/>
              </w:rPr>
              <w:t>0.00</w:t>
            </w:r>
            <w:r>
              <w:rPr>
                <w:rFonts w:cs="Times New Roman"/>
                <w:szCs w:val="24"/>
              </w:rPr>
              <w:t>4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008FF4E5" w14:textId="77777777" w:rsidR="00ED0DF1" w:rsidRPr="00FF1AD6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FF1AD6">
              <w:rPr>
                <w:rFonts w:cs="Times New Roman" w:hint="eastAsia"/>
                <w:szCs w:val="24"/>
              </w:rPr>
              <w:t>-</w:t>
            </w:r>
            <w:r w:rsidRPr="00FF1AD6">
              <w:rPr>
                <w:rFonts w:cs="Times New Roman"/>
                <w:szCs w:val="24"/>
              </w:rPr>
              <w:t>0.69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2DB2B75B" w14:textId="77777777" w:rsidR="00ED0DF1" w:rsidRPr="00FF1AD6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FF1AD6">
              <w:rPr>
                <w:rFonts w:cs="Times New Roman" w:hint="eastAsia"/>
                <w:szCs w:val="24"/>
              </w:rPr>
              <w:t>-</w:t>
            </w:r>
            <w:r w:rsidRPr="00FF1AD6">
              <w:rPr>
                <w:rFonts w:cs="Times New Roman"/>
                <w:szCs w:val="24"/>
              </w:rPr>
              <w:t>3.12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3C30E072" w14:textId="77777777" w:rsidR="00ED0DF1" w:rsidRPr="00FF1AD6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FF1AD6"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49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3A1F5835" w14:textId="77777777" w:rsidR="00ED0DF1" w:rsidRPr="00FF1AD6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FF1AD6">
              <w:rPr>
                <w:rFonts w:cs="Times New Roman"/>
                <w:szCs w:val="24"/>
              </w:rPr>
              <w:t>0.</w:t>
            </w:r>
            <w:r w:rsidRPr="00FF1AD6">
              <w:rPr>
                <w:rFonts w:cs="Times New Roman" w:hint="eastAsia"/>
                <w:szCs w:val="24"/>
              </w:rPr>
              <w:t>6</w:t>
            </w:r>
            <w:r w:rsidRPr="00FF1AD6">
              <w:rPr>
                <w:rFonts w:cs="Times New Roman"/>
                <w:szCs w:val="24"/>
              </w:rPr>
              <w:t>8</w:t>
            </w:r>
          </w:p>
        </w:tc>
        <w:tc>
          <w:tcPr>
            <w:tcW w:w="0" w:type="auto"/>
            <w:tcBorders>
              <w:top w:val="single" w:sz="8" w:space="0" w:color="auto"/>
              <w:bottom w:val="nil"/>
            </w:tcBorders>
            <w:vAlign w:val="center"/>
          </w:tcPr>
          <w:p w14:paraId="5F87C2DE" w14:textId="77777777" w:rsidR="00ED0DF1" w:rsidRPr="00FF1AD6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FF1AD6">
              <w:rPr>
                <w:rFonts w:cs="Times New Roman"/>
                <w:szCs w:val="24"/>
              </w:rPr>
              <w:t>-0.01</w:t>
            </w:r>
          </w:p>
        </w:tc>
        <w:tc>
          <w:tcPr>
            <w:tcW w:w="1036" w:type="dxa"/>
            <w:tcBorders>
              <w:top w:val="single" w:sz="8" w:space="0" w:color="auto"/>
              <w:bottom w:val="nil"/>
            </w:tcBorders>
            <w:vAlign w:val="center"/>
          </w:tcPr>
          <w:p w14:paraId="764BA1C7" w14:textId="77777777" w:rsidR="00ED0DF1" w:rsidRPr="00FF1AD6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FF1AD6">
              <w:rPr>
                <w:rFonts w:cs="Times New Roman" w:hint="eastAsia"/>
                <w:szCs w:val="24"/>
              </w:rPr>
              <w:t>-</w:t>
            </w:r>
            <w:r w:rsidRPr="00FF1AD6">
              <w:rPr>
                <w:rFonts w:cs="Times New Roman"/>
                <w:szCs w:val="24"/>
              </w:rPr>
              <w:t>1.26</w:t>
            </w:r>
          </w:p>
        </w:tc>
        <w:tc>
          <w:tcPr>
            <w:tcW w:w="848" w:type="dxa"/>
            <w:tcBorders>
              <w:top w:val="single" w:sz="8" w:space="0" w:color="auto"/>
              <w:bottom w:val="nil"/>
            </w:tcBorders>
            <w:vAlign w:val="center"/>
          </w:tcPr>
          <w:p w14:paraId="4E8A350C" w14:textId="77777777" w:rsidR="00ED0DF1" w:rsidRPr="00FF1AD6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FF1AD6">
              <w:rPr>
                <w:rFonts w:cs="Times New Roman" w:hint="eastAsia"/>
                <w:szCs w:val="24"/>
              </w:rPr>
              <w:t>-</w:t>
            </w:r>
            <w:r w:rsidRPr="00FF1AD6">
              <w:rPr>
                <w:rFonts w:cs="Times New Roman"/>
                <w:szCs w:val="24"/>
              </w:rPr>
              <w:t>1.94</w:t>
            </w:r>
          </w:p>
        </w:tc>
      </w:tr>
      <w:tr w:rsidR="00ED0DF1" w:rsidRPr="00024D55" w14:paraId="2F25796C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58CC76ED" w14:textId="77777777" w:rsidR="00ED0DF1" w:rsidRPr="00024D55" w:rsidRDefault="00ED0DF1" w:rsidP="00951AB0">
            <w:pPr>
              <w:spacing w:line="240" w:lineRule="auto"/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cs="Times New Roman"/>
                <w:szCs w:val="24"/>
              </w:rPr>
              <w:t>0</w:t>
            </w:r>
            <w:r w:rsidRPr="00B64A54">
              <w:rPr>
                <w:rFonts w:cs="Times New Roman"/>
                <w:szCs w:val="24"/>
                <w:vertAlign w:val="superscript"/>
              </w:rPr>
              <w:t>*b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6FB3D4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F6AF58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55A3E5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2168AF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5DCF24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847668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634657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132550B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.9(8)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19961EB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6.7(4)</w:t>
            </w:r>
          </w:p>
        </w:tc>
      </w:tr>
      <w:tr w:rsidR="00ED0DF1" w:rsidRPr="00024D55" w14:paraId="02FC4CAD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4BAFF262" w14:textId="77777777" w:rsidR="00ED0DF1" w:rsidRPr="00024D55" w:rsidRDefault="00ED0DF1" w:rsidP="00951AB0">
            <w:pPr>
              <w:spacing w:line="240" w:lineRule="auto"/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1</w:t>
            </w:r>
            <w:r>
              <w:rPr>
                <w:rFonts w:eastAsia="宋体" w:cs="Times New Roman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7F284C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5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DDB89D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4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A442A5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-0.9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41923A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.1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3795B31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0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1AC300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3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5BA81F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06</w:t>
            </w: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4F188DE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18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7C0911C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14</w:t>
            </w:r>
          </w:p>
        </w:tc>
      </w:tr>
      <w:tr w:rsidR="00ED0DF1" w:rsidRPr="00024D55" w14:paraId="76E713B5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nil"/>
            </w:tcBorders>
            <w:vAlign w:val="center"/>
          </w:tcPr>
          <w:p w14:paraId="241637AE" w14:textId="77777777" w:rsidR="00ED0DF1" w:rsidRPr="00024D55" w:rsidRDefault="00ED0DF1" w:rsidP="00951AB0">
            <w:pPr>
              <w:spacing w:line="240" w:lineRule="auto"/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2</w:t>
            </w:r>
            <w:r>
              <w:rPr>
                <w:rFonts w:eastAsia="宋体" w:cs="Times New Roman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362D5D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3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1B2A2D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6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D1D4CF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0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81DC705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6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968D2E6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7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56F915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1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42814B2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09</w:t>
            </w:r>
          </w:p>
        </w:tc>
        <w:tc>
          <w:tcPr>
            <w:tcW w:w="1036" w:type="dxa"/>
            <w:tcBorders>
              <w:top w:val="nil"/>
              <w:bottom w:val="nil"/>
            </w:tcBorders>
            <w:vAlign w:val="center"/>
          </w:tcPr>
          <w:p w14:paraId="10AEB2D4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14</w:t>
            </w:r>
          </w:p>
        </w:tc>
        <w:tc>
          <w:tcPr>
            <w:tcW w:w="848" w:type="dxa"/>
            <w:tcBorders>
              <w:top w:val="nil"/>
              <w:bottom w:val="nil"/>
            </w:tcBorders>
            <w:vAlign w:val="center"/>
          </w:tcPr>
          <w:p w14:paraId="190F316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75</w:t>
            </w:r>
          </w:p>
        </w:tc>
      </w:tr>
      <w:tr w:rsidR="00ED0DF1" w:rsidRPr="00024D55" w14:paraId="5B3B5B78" w14:textId="77777777" w:rsidTr="008377C4">
        <w:trPr>
          <w:jc w:val="center"/>
        </w:trPr>
        <w:tc>
          <w:tcPr>
            <w:tcW w:w="790" w:type="dxa"/>
            <w:tcBorders>
              <w:top w:val="nil"/>
              <w:bottom w:val="single" w:sz="12" w:space="0" w:color="auto"/>
            </w:tcBorders>
            <w:vAlign w:val="center"/>
          </w:tcPr>
          <w:p w14:paraId="19EBF80C" w14:textId="77777777" w:rsidR="00ED0DF1" w:rsidRDefault="00ED0DF1" w:rsidP="00951AB0">
            <w:pPr>
              <w:spacing w:line="240" w:lineRule="auto"/>
              <w:jc w:val="center"/>
              <w:rPr>
                <w:rFonts w:eastAsia="宋体" w:cs="Times New Roman"/>
                <w:szCs w:val="24"/>
              </w:rPr>
            </w:pPr>
            <w:r>
              <w:rPr>
                <w:rFonts w:eastAsia="宋体" w:cs="Times New Roman" w:hint="eastAsia"/>
                <w:szCs w:val="24"/>
              </w:rPr>
              <w:t>3</w:t>
            </w:r>
            <w:r>
              <w:rPr>
                <w:rFonts w:eastAsia="宋体" w:cs="Times New Roman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0C97B06A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16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325793FF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82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64D56E08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11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6AEB2549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31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5A024F7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64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25AE6783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>
              <w:rPr>
                <w:rFonts w:cs="Times New Roman"/>
                <w:szCs w:val="24"/>
              </w:rPr>
              <w:t>.08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2EC5CEAE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11</w:t>
            </w:r>
          </w:p>
        </w:tc>
        <w:tc>
          <w:tcPr>
            <w:tcW w:w="1036" w:type="dxa"/>
            <w:tcBorders>
              <w:top w:val="nil"/>
              <w:bottom w:val="single" w:sz="12" w:space="0" w:color="auto"/>
            </w:tcBorders>
            <w:vAlign w:val="center"/>
          </w:tcPr>
          <w:p w14:paraId="7596A4A0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11</w:t>
            </w:r>
          </w:p>
        </w:tc>
        <w:tc>
          <w:tcPr>
            <w:tcW w:w="848" w:type="dxa"/>
            <w:tcBorders>
              <w:top w:val="nil"/>
              <w:bottom w:val="single" w:sz="12" w:space="0" w:color="auto"/>
            </w:tcBorders>
            <w:vAlign w:val="center"/>
          </w:tcPr>
          <w:p w14:paraId="2F368FE7" w14:textId="77777777" w:rsidR="00ED0DF1" w:rsidRPr="00024D55" w:rsidRDefault="00ED0DF1" w:rsidP="00951AB0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53</w:t>
            </w:r>
          </w:p>
        </w:tc>
      </w:tr>
    </w:tbl>
    <w:p w14:paraId="0F310089" w14:textId="77777777" w:rsidR="00ED0DF1" w:rsidRDefault="00ED0DF1" w:rsidP="00ED0DF1">
      <w:pPr>
        <w:spacing w:before="120" w:after="120"/>
      </w:pPr>
      <w:r>
        <w:t>The data are fitted based on the equation</w:t>
      </w:r>
      <w:proofErr w:type="gramStart"/>
      <w:r>
        <w:t xml:space="preserve">: </w:t>
      </w:r>
      <w:proofErr w:type="gramEnd"/>
      <m:oMath>
        <m: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+(∂M/∂T)×(T-300)+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∂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M</m:t>
            </m:r>
          </m:num>
          <m:den>
            <m:r>
              <w:rPr>
                <w:rFonts w:ascii="Cambria Math" w:hAnsi="Cambria Math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T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)</m:t>
            </m:r>
          </m:den>
        </m:f>
        <m:r>
          <w:rPr>
            <w:rFonts w:ascii="Cambria Math" w:hAnsi="Cambria Math"/>
          </w:rPr>
          <m:t>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T-300)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>
        <w:t>;</w:t>
      </w:r>
      <w:r w:rsidRPr="00443B3F">
        <w:t xml:space="preserve"> </w:t>
      </w:r>
      <w:r w:rsidRPr="00AE6996">
        <w:rPr>
          <w:i/>
        </w:rPr>
        <w:t>M</w:t>
      </w:r>
      <w:r w:rsidRPr="00661717">
        <w:t xml:space="preserve"> represents the elastic </w:t>
      </w:r>
      <w:r>
        <w:t xml:space="preserve">moduli; </w:t>
      </w:r>
      <w:r w:rsidRPr="00AE6996">
        <w:rPr>
          <w:i/>
        </w:rPr>
        <w:t>T</w:t>
      </w:r>
      <w:r w:rsidRPr="002D52DB">
        <w:t xml:space="preserve"> is </w:t>
      </w:r>
      <w:r>
        <w:t>temperature in Kelvin</w:t>
      </w:r>
      <w:r>
        <w:rPr>
          <w:rFonts w:hint="eastAsia"/>
        </w:rPr>
        <w:t>.</w:t>
      </w:r>
      <w:r>
        <w:t xml:space="preserve"> The fitting range of temperature is 270-2000</w:t>
      </w:r>
      <w:r w:rsidRPr="00512102">
        <w:t xml:space="preserve"> </w:t>
      </w:r>
      <w:r>
        <w:t>K.</w:t>
      </w:r>
    </w:p>
    <w:p w14:paraId="65EE377F" w14:textId="27A6556F" w:rsidR="00ED0DF1" w:rsidRPr="00475FA4" w:rsidRDefault="00ED0DF1" w:rsidP="00ED0DF1">
      <w:pPr>
        <w:spacing w:before="120" w:after="120"/>
      </w:pPr>
      <w:r w:rsidRPr="00F914B3">
        <w:rPr>
          <w:vertAlign w:val="superscript"/>
        </w:rPr>
        <w:t>*</w:t>
      </w:r>
      <w:r>
        <w:rPr>
          <w:vertAlign w:val="superscript"/>
        </w:rPr>
        <w:t>a</w:t>
      </w:r>
      <w:r>
        <w:t xml:space="preserve"> </w:t>
      </w:r>
      <w:r>
        <w:fldChar w:fldCharType="begin"/>
      </w:r>
      <w:r>
        <w:instrText xml:space="preserve"> ADDIN EN.CITE &lt;EndNote&gt;&lt;Cite AuthorYear="1"&gt;&lt;Author&gt;Weidner&lt;/Author&gt;&lt;Year&gt;1985&lt;/Year&gt;&lt;RecNum&gt;29&lt;/RecNum&gt;&lt;DisplayText&gt;Weidner and Ito (1985)&lt;/DisplayText&gt;&lt;record&gt;&lt;rec-number&gt;29&lt;/rec-number&gt;&lt;foreign-keys&gt;&lt;key app="EN" db-id="stt2pz0rqrvwviera9b5pdw2wxd9def5wrtr" timestamp="1490707131"&gt;29&lt;/key&gt;&lt;key app="ENWeb" db-id=""&gt;0&lt;/key&gt;&lt;/foreign-keys&gt;&lt;ref-type name="Journal Article"&gt;17&lt;/ref-type&gt;&lt;contributors&gt;&lt;authors&gt;&lt;author&gt;Weidner, D. J.&lt;/author&gt;&lt;author&gt;Ito, E.&lt;/author&gt;&lt;/authors&gt;&lt;/contributors&gt;&lt;auth-address&gt;Okayama Univ,Inst Study Earths Interior,Misasa,Tottori 68202,Japan&lt;/auth-address&gt;&lt;titles&gt;&lt;title&gt;&lt;style face="normal" font="default" size="100%"&gt;Elasticity of MgSiO&lt;/style&gt;&lt;style face="subscript" font="default" size="100%"&gt;3&lt;/style&gt;&lt;style face="normal" font="default" size="100%"&gt; in the ilmenite phase&lt;/style&gt;&lt;/title&gt;&lt;secondary-title&gt;Physics of the Earth and Planetary Interiors&lt;/secondary-title&gt;&lt;alt-title&gt;Phys Earth Planet In&lt;/alt-title&gt;&lt;/titles&gt;&lt;periodical&gt;&lt;full-title&gt;Physics of the Earth and Planetary Interiors&lt;/full-title&gt;&lt;/periodical&gt;&lt;pages&gt;65-70&lt;/pages&gt;&lt;volume&gt;40&lt;/volume&gt;&lt;number&gt;1&lt;/number&gt;&lt;section&gt;65&lt;/section&gt;&lt;dates&gt;&lt;year&gt;1985&lt;/year&gt;&lt;/dates&gt;&lt;isbn&gt;0031-9201&lt;/isbn&gt;&lt;accession-num&gt;WOS:A1985AQY0500005&lt;/accession-num&gt;&lt;urls&gt;&lt;related-urls&gt;&lt;url&gt;&lt;style face="underline" font="default" size="100%"&gt;&amp;lt;Go to ISI&amp;gt;://WOS:A1985AQY0500005&lt;/style&gt;&lt;/url&gt;&lt;/related-urls&gt;&lt;/urls&gt;&lt;electronic-resource-num&gt;Doi 10.1016/0031-9201(85)90006-8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Weidner and Ito (1985)</w:t>
      </w:r>
      <w:r>
        <w:fldChar w:fldCharType="end"/>
      </w:r>
      <w:r>
        <w:t>;</w:t>
      </w:r>
      <w:r w:rsidRPr="007F1676">
        <w:rPr>
          <w:vertAlign w:val="superscript"/>
        </w:rPr>
        <w:t xml:space="preserve"> </w:t>
      </w:r>
      <w:r>
        <w:rPr>
          <w:vertAlign w:val="superscript"/>
        </w:rPr>
        <w:t>*b</w:t>
      </w:r>
      <w:r>
        <w:t xml:space="preserve"> </w:t>
      </w:r>
      <w:r>
        <w:fldChar w:fldCharType="begin">
          <w:fldData xml:space="preserve">PEVuZE5vdGU+PENpdGUgQXV0aG9yWWVhcj0iMSI+PEF1dGhvcj5aaG91PC9BdXRob3I+PFllYXI+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gQXV0aG9yWWVhcj0iMSI+PEF1dGhvcj5aaG91PC9BdXRob3I+PFllYXI+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Zhou et al. (2014)</w:t>
      </w:r>
      <w:r>
        <w:fldChar w:fldCharType="end"/>
      </w:r>
      <w:r>
        <w:t xml:space="preserve">; </w:t>
      </w:r>
      <w:r>
        <w:rPr>
          <w:vertAlign w:val="superscript"/>
        </w:rPr>
        <w:t>c</w:t>
      </w:r>
      <w:r>
        <w:t xml:space="preserve"> </w:t>
      </w:r>
      <w:r>
        <w:fldChar w:fldCharType="begin"/>
      </w:r>
      <w:r>
        <w:instrText xml:space="preserve"> ADDIN EN.CITE &lt;EndNote&gt;&lt;Cite AuthorYear="1"&gt;&lt;Author&gt;Zhang&lt;/Author&gt;&lt;Year&gt;2005&lt;/Year&gt;&lt;RecNum&gt;27&lt;/RecNum&gt;&lt;DisplayText&gt;Zhang et al. (2005)&lt;/DisplayText&gt;&lt;record&gt;&lt;rec-number&gt;27&lt;/rec-number&gt;&lt;foreign-keys&gt;&lt;key app="EN" db-id="stt2pz0rqrvwviera9b5pdw2wxd9def5wrtr" timestamp="1490344759"&gt;27&lt;/key&gt;&lt;key app="ENWeb" db-id=""&gt;0&lt;/key&gt;&lt;/foreign-keys&gt;&lt;ref-type name="Journal Article"&gt;17&lt;/ref-type&gt;&lt;contributors&gt;&lt;authors&gt;&lt;author&gt;Zhang, Y. G.&lt;/author&gt;&lt;author&gt;Zhao, D. P.&lt;/author&gt;&lt;author&gt;Matsui, M.&lt;/author&gt;&lt;/authors&gt;&lt;/contributors&gt;&lt;auth-address&gt;Chinese Acad Sci, Inst Geol &amp;amp; Geophys, State Key Lab Lithospher Evolut, Beijing 100029, Peoples R China&amp;#xD;Ehime Univ, Geodynam Res Ctr, Matsuyama, Ehime 7908577, Japan&amp;#xD;Univ Hyogo, Sch Sci, Kamigori, Hyogo 6781297, Japan&lt;/auth-address&gt;&lt;titles&gt;&lt;title&gt;Anisotropy of akimotoite: A molecular dynamics study&lt;/title&gt;&lt;secondary-title&gt;Physics of the Earth and Planetary Interiors&lt;/secondary-title&gt;&lt;alt-title&gt;Phys Earth Planet In&lt;/alt-title&gt;&lt;/titles&gt;&lt;periodical&gt;&lt;full-title&gt;Physics of the Earth and Planetary Interiors&lt;/full-title&gt;&lt;/periodical&gt;&lt;pages&gt;309-319&lt;/pages&gt;&lt;volume&gt;151&lt;/volume&gt;&lt;number&gt;3-4&lt;/number&gt;&lt;section&gt;309&lt;/section&gt;&lt;keywords&gt;&lt;keyword&gt;akimotoite&lt;/keyword&gt;&lt;keyword&gt;elastic constants&lt;/keyword&gt;&lt;keyword&gt;anisotropy&lt;/keyword&gt;&lt;keyword&gt;mantle transition zone&lt;/keyword&gt;&lt;keyword&gt;pacific subduction zones&lt;/keyword&gt;&lt;keyword&gt;mantle transition zone&lt;/keyword&gt;&lt;keyword&gt;x-ray-diffraction&lt;/keyword&gt;&lt;keyword&gt;high-pressure&lt;/keyword&gt;&lt;keyword&gt;seismic anisotropy&lt;/keyword&gt;&lt;keyword&gt;mgsio3 ilmenite&lt;/keyword&gt;&lt;keyword&gt;high-temperatures&lt;/keyword&gt;&lt;keyword&gt;thermal expansivity&lt;/keyword&gt;&lt;keyword&gt;casio3 perovskite&lt;/keyword&gt;&lt;keyword&gt;northeast china&lt;/keyword&gt;&lt;/keywords&gt;&lt;dates&gt;&lt;year&gt;2005&lt;/year&gt;&lt;pub-dates&gt;&lt;date&gt;Aug 15&lt;/date&gt;&lt;/pub-dates&gt;&lt;/dates&gt;&lt;isbn&gt;0031-9201&lt;/isbn&gt;&lt;accession-num&gt;WOS:000231078100009&lt;/accession-num&gt;&lt;urls&gt;&lt;related-urls&gt;&lt;url&gt;&amp;lt;Go to ISI&amp;gt;://WOS:000231078100009&lt;/url&gt;&lt;/related-urls&gt;&lt;/urls&gt;&lt;electronic-resource-num&gt;10.1016/j.pepi.2005.04.003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Zhang et al. (2005)</w:t>
      </w:r>
      <w:r>
        <w:fldChar w:fldCharType="end"/>
      </w:r>
      <w:r>
        <w:t xml:space="preserve">. Their respective methods </w:t>
      </w:r>
      <w:proofErr w:type="gramStart"/>
      <w:r>
        <w:t>are shown</w:t>
      </w:r>
      <w:proofErr w:type="gramEnd"/>
      <w:r>
        <w:t xml:space="preserve"> in the caption of </w:t>
      </w:r>
      <w:r w:rsidR="002B3F6D">
        <w:t>Table S1</w:t>
      </w:r>
      <w:r>
        <w:t xml:space="preserve">. The </w:t>
      </w:r>
      <w:r w:rsidRPr="007F79C0">
        <w:t>experimental data</w:t>
      </w:r>
      <w:r>
        <w:t xml:space="preserve"> are marked by </w:t>
      </w:r>
      <w:r w:rsidRPr="007E2C5E">
        <w:t>*</w:t>
      </w:r>
      <w:r>
        <w:t>, and the data without symbols are from this study</w:t>
      </w:r>
      <w:r w:rsidRPr="007F79C0">
        <w:t>.</w:t>
      </w:r>
    </w:p>
    <w:p w14:paraId="211B5152" w14:textId="1ABC9D4A" w:rsidR="00ED0DF1" w:rsidRDefault="00ED0DF1" w:rsidP="00F8232E">
      <w:pPr>
        <w:spacing w:before="120" w:after="120"/>
        <w:rPr>
          <w:b/>
        </w:rPr>
      </w:pPr>
    </w:p>
    <w:p w14:paraId="50EAD05C" w14:textId="77777777" w:rsidR="00ED0DF1" w:rsidRPr="00ED0DF1" w:rsidRDefault="00ED0DF1" w:rsidP="00F8232E">
      <w:pPr>
        <w:spacing w:before="120" w:after="120"/>
        <w:rPr>
          <w:b/>
        </w:rPr>
      </w:pPr>
    </w:p>
    <w:p w14:paraId="3E982604" w14:textId="596111FA" w:rsidR="00F8232E" w:rsidRDefault="004C35E6" w:rsidP="00F8232E">
      <w:pPr>
        <w:spacing w:before="120" w:after="120"/>
      </w:pPr>
      <w:r>
        <w:rPr>
          <w:b/>
        </w:rPr>
        <w:lastRenderedPageBreak/>
        <w:t>Table S3</w:t>
      </w:r>
      <w:r w:rsidR="00F8232E">
        <w:t>. Wave velocities and their first and second d</w:t>
      </w:r>
      <w:r w:rsidR="00F8232E" w:rsidRPr="000552AD">
        <w:t>erivatives</w:t>
      </w:r>
    </w:p>
    <w:tbl>
      <w:tblPr>
        <w:tblStyle w:val="4"/>
        <w:tblW w:w="7938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0"/>
        <w:gridCol w:w="1147"/>
        <w:gridCol w:w="1243"/>
        <w:gridCol w:w="1297"/>
        <w:gridCol w:w="1036"/>
        <w:gridCol w:w="1243"/>
        <w:gridCol w:w="1297"/>
      </w:tblGrid>
      <w:tr w:rsidR="00511629" w:rsidRPr="00024D55" w14:paraId="3368BC49" w14:textId="77777777" w:rsidTr="00132626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0DF43AC9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 (GPa</w:t>
            </w:r>
            <w:r w:rsidRPr="00024D55">
              <w:rPr>
                <w:rFonts w:cs="Times New Roman"/>
                <w:szCs w:val="24"/>
              </w:rPr>
              <w:t>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6D7FF234" w14:textId="77777777" w:rsidR="00511629" w:rsidRPr="00024D55" w:rsidRDefault="007512A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P</m:t>
                  </m:r>
                </m:sub>
              </m:sSub>
            </m:oMath>
            <w:r w:rsidR="00511629">
              <w:rPr>
                <w:rFonts w:cs="Times New Roman" w:hint="eastAsia"/>
              </w:rPr>
              <w:t xml:space="preserve"> </w:t>
            </w:r>
            <w:r w:rsidR="00511629">
              <w:rPr>
                <w:rFonts w:cs="Times New Roman"/>
              </w:rPr>
              <w:t>(km/s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607BB624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P</m:t>
                  </m:r>
                </m:sub>
              </m:sSub>
              <m:r>
                <w:rPr>
                  <w:rFonts w:ascii="Cambria Math" w:hAnsi="Cambria Math"/>
                </w:rPr>
                <m:t>/∂T</m:t>
              </m:r>
            </m:oMath>
            <w:r>
              <w:rPr>
                <w:rFonts w:cs="Times New Roman" w:hint="eastAsia"/>
              </w:rPr>
              <w:t xml:space="preserve"> </w:t>
            </w:r>
            <w:r>
              <w:rPr>
                <w:rFonts w:cs="Times New Roman"/>
              </w:rPr>
              <w:t xml:space="preserve">   (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×</m:t>
              </m:r>
              <m:sSup>
                <m:sSupPr>
                  <m:ctrlPr>
                    <w:rPr>
                      <w:rFonts w:ascii="Cambria Math" w:hAnsi="Cambria Math" w:cs="Times New Roman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10</m:t>
                  </m:r>
                </m:e>
                <m:sup>
                  <m:r>
                    <w:rPr>
                      <w:rFonts w:ascii="微软雅黑" w:eastAsia="微软雅黑" w:hAnsi="微软雅黑" w:cs="微软雅黑" w:hint="eastAsia"/>
                      <w:szCs w:val="24"/>
                    </w:rPr>
                    <m:t>-</m:t>
                  </m:r>
                  <m:r>
                    <w:rPr>
                      <w:rFonts w:ascii="Cambria Math" w:hAnsi="Cambria Math" w:cs="Times New Roman"/>
                      <w:szCs w:val="24"/>
                    </w:rPr>
                    <m:t>3</m:t>
                  </m:r>
                </m:sup>
              </m:sSup>
            </m:oMath>
            <w:r>
              <w:rPr>
                <w:rFonts w:cs="Times New Roman" w:hint="eastAsia"/>
                <w:szCs w:val="24"/>
              </w:rPr>
              <w:t xml:space="preserve"> </w:t>
            </w:r>
            <w:r>
              <w:rPr>
                <w:rFonts w:cs="Times New Roman"/>
              </w:rPr>
              <w:t>km/s/K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050769A9" w14:textId="77777777" w:rsidR="00511629" w:rsidRPr="00024D55" w:rsidRDefault="007512A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∂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∂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  <w:r w:rsidR="00511629">
              <w:rPr>
                <w:rFonts w:cs="Times New Roman" w:hint="eastAsia"/>
              </w:rPr>
              <w:t xml:space="preserve"> </w:t>
            </w:r>
            <w:r w:rsidR="00511629">
              <w:rPr>
                <w:rFonts w:cs="Times New Roman"/>
              </w:rPr>
              <w:t xml:space="preserve">    </w:t>
            </w:r>
            <w:r w:rsidR="00511629" w:rsidRPr="00024D55">
              <w:rPr>
                <w:rFonts w:cs="Times New Roman"/>
                <w:szCs w:val="24"/>
              </w:rPr>
              <w:t>(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×</m:t>
              </m:r>
              <m:sSup>
                <m:sSupPr>
                  <m:ctrlPr>
                    <w:rPr>
                      <w:rFonts w:ascii="Cambria Math" w:hAnsi="Cambria Math" w:cs="Times New Roman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10</m:t>
                  </m:r>
                </m:e>
                <m:sup>
                  <m:r>
                    <w:rPr>
                      <w:rFonts w:ascii="微软雅黑" w:eastAsia="微软雅黑" w:hAnsi="微软雅黑" w:cs="微软雅黑" w:hint="eastAsia"/>
                      <w:szCs w:val="24"/>
                    </w:rPr>
                    <m:t>-</m:t>
                  </m:r>
                  <m:r>
                    <w:rPr>
                      <w:rFonts w:ascii="Cambria Math" w:hAnsi="Cambria Math" w:cs="Times New Roman"/>
                      <w:szCs w:val="24"/>
                    </w:rPr>
                    <m:t>8</m:t>
                  </m:r>
                </m:sup>
              </m:sSup>
            </m:oMath>
            <w:r w:rsidR="00511629">
              <w:rPr>
                <w:rFonts w:cs="Times New Roman" w:hint="eastAsia"/>
                <w:szCs w:val="24"/>
              </w:rPr>
              <w:t xml:space="preserve"> </w:t>
            </w:r>
            <w:r w:rsidR="00511629">
              <w:rPr>
                <w:rFonts w:cs="Times New Roman"/>
                <w:szCs w:val="24"/>
              </w:rPr>
              <w:t>km/s/K</w:t>
            </w:r>
            <w:r w:rsidR="00511629" w:rsidRPr="0074752E">
              <w:rPr>
                <w:rFonts w:cs="Times New Roman"/>
                <w:szCs w:val="24"/>
                <w:vertAlign w:val="superscript"/>
              </w:rPr>
              <w:t>2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086D1F10" w14:textId="77777777" w:rsidR="00511629" w:rsidRPr="00024D55" w:rsidRDefault="007512A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S</m:t>
                  </m:r>
                </m:sub>
              </m:sSub>
            </m:oMath>
            <w:r w:rsidR="00511629">
              <w:rPr>
                <w:rFonts w:cs="Times New Roman" w:hint="eastAsia"/>
              </w:rPr>
              <w:t xml:space="preserve"> </w:t>
            </w:r>
            <w:r w:rsidR="00511629">
              <w:rPr>
                <w:rFonts w:cs="Times New Roman"/>
              </w:rPr>
              <w:t>(km/s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5D4D51CC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S</m:t>
                  </m:r>
                </m:sub>
              </m:sSub>
              <m:r>
                <w:rPr>
                  <w:rFonts w:ascii="Cambria Math" w:hAnsi="Cambria Math"/>
                </w:rPr>
                <m:t>/∂T</m:t>
              </m:r>
            </m:oMath>
            <w:r>
              <w:rPr>
                <w:rFonts w:cs="Times New Roman" w:hint="eastAsia"/>
              </w:rPr>
              <w:t xml:space="preserve"> </w:t>
            </w:r>
            <w:r>
              <w:rPr>
                <w:rFonts w:cs="Times New Roman"/>
              </w:rPr>
              <w:t xml:space="preserve"> (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×</m:t>
              </m:r>
              <m:sSup>
                <m:sSupPr>
                  <m:ctrlPr>
                    <w:rPr>
                      <w:rFonts w:ascii="Cambria Math" w:hAnsi="Cambria Math" w:cs="Times New Roman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10</m:t>
                  </m:r>
                </m:e>
                <m:sup>
                  <m:r>
                    <w:rPr>
                      <w:rFonts w:ascii="微软雅黑" w:eastAsia="微软雅黑" w:hAnsi="微软雅黑" w:cs="微软雅黑" w:hint="eastAsia"/>
                      <w:szCs w:val="24"/>
                    </w:rPr>
                    <m:t>-</m:t>
                  </m:r>
                  <m:r>
                    <w:rPr>
                      <w:rFonts w:ascii="Cambria Math" w:hAnsi="Cambria Math" w:cs="Times New Roman"/>
                      <w:szCs w:val="24"/>
                    </w:rPr>
                    <m:t>3</m:t>
                  </m:r>
                </m:sup>
              </m:sSup>
            </m:oMath>
            <w:r>
              <w:rPr>
                <w:rFonts w:cs="Times New Roman" w:hint="eastAsia"/>
                <w:szCs w:val="24"/>
              </w:rPr>
              <w:t xml:space="preserve"> </w:t>
            </w:r>
            <w:r>
              <w:rPr>
                <w:rFonts w:cs="Times New Roman"/>
              </w:rPr>
              <w:t>km/s/K)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14:paraId="7A47E6A8" w14:textId="77777777" w:rsidR="00511629" w:rsidRPr="007806A5" w:rsidRDefault="007512A6" w:rsidP="00CA135C">
            <w:pPr>
              <w:spacing w:line="240" w:lineRule="auto"/>
              <w:jc w:val="center"/>
              <w:rPr>
                <w:rFonts w:cs="Times New Roman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∂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S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∂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  <w:r w:rsidR="00511629">
              <w:rPr>
                <w:rFonts w:cs="Times New Roman" w:hint="eastAsia"/>
              </w:rPr>
              <w:t xml:space="preserve"> </w:t>
            </w:r>
            <w:r w:rsidR="00511629">
              <w:rPr>
                <w:rFonts w:cs="Times New Roman"/>
              </w:rPr>
              <w:t xml:space="preserve">    </w:t>
            </w:r>
            <w:r w:rsidR="00511629" w:rsidRPr="00024D55">
              <w:rPr>
                <w:rFonts w:cs="Times New Roman"/>
                <w:szCs w:val="24"/>
              </w:rPr>
              <w:t>(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×</m:t>
              </m:r>
              <m:sSup>
                <m:sSupPr>
                  <m:ctrlPr>
                    <w:rPr>
                      <w:rFonts w:ascii="Cambria Math" w:hAnsi="Cambria Math" w:cs="Times New Roman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10</m:t>
                  </m:r>
                </m:e>
                <m:sup>
                  <m:r>
                    <w:rPr>
                      <w:rFonts w:ascii="微软雅黑" w:eastAsia="微软雅黑" w:hAnsi="微软雅黑" w:cs="微软雅黑" w:hint="eastAsia"/>
                      <w:szCs w:val="24"/>
                    </w:rPr>
                    <m:t>-</m:t>
                  </m:r>
                  <m:r>
                    <w:rPr>
                      <w:rFonts w:ascii="Cambria Math" w:hAnsi="Cambria Math" w:cs="Times New Roman"/>
                      <w:szCs w:val="24"/>
                    </w:rPr>
                    <m:t>8</m:t>
                  </m:r>
                </m:sup>
              </m:sSup>
            </m:oMath>
            <w:r w:rsidR="00511629">
              <w:rPr>
                <w:rFonts w:cs="Times New Roman" w:hint="eastAsia"/>
                <w:szCs w:val="24"/>
              </w:rPr>
              <w:t xml:space="preserve"> </w:t>
            </w:r>
            <w:r w:rsidR="00511629">
              <w:rPr>
                <w:rFonts w:cs="Times New Roman"/>
                <w:szCs w:val="24"/>
              </w:rPr>
              <w:t>km/s/K</w:t>
            </w:r>
            <w:r w:rsidR="00511629" w:rsidRPr="0074752E">
              <w:rPr>
                <w:rFonts w:cs="Times New Roman"/>
                <w:szCs w:val="24"/>
                <w:vertAlign w:val="superscript"/>
              </w:rPr>
              <w:t>2)</w:t>
            </w:r>
          </w:p>
        </w:tc>
      </w:tr>
      <w:tr w:rsidR="00511629" w:rsidRPr="00024D55" w14:paraId="23843A9F" w14:textId="77777777" w:rsidTr="00132626">
        <w:trPr>
          <w:jc w:val="center"/>
        </w:trPr>
        <w:tc>
          <w:tcPr>
            <w:tcW w:w="0" w:type="auto"/>
            <w:tcBorders>
              <w:top w:val="single" w:sz="6" w:space="0" w:color="auto"/>
              <w:bottom w:val="nil"/>
            </w:tcBorders>
            <w:vAlign w:val="center"/>
          </w:tcPr>
          <w:p w14:paraId="540BFCBB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</w:p>
        </w:tc>
        <w:tc>
          <w:tcPr>
            <w:tcW w:w="0" w:type="auto"/>
            <w:tcBorders>
              <w:top w:val="single" w:sz="6" w:space="0" w:color="auto"/>
              <w:bottom w:val="nil"/>
            </w:tcBorders>
            <w:vAlign w:val="center"/>
          </w:tcPr>
          <w:p w14:paraId="6AEB8552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9</w:t>
            </w:r>
            <w:r>
              <w:rPr>
                <w:rFonts w:cs="Times New Roman"/>
                <w:szCs w:val="24"/>
              </w:rPr>
              <w:t>.955</w:t>
            </w:r>
          </w:p>
        </w:tc>
        <w:tc>
          <w:tcPr>
            <w:tcW w:w="0" w:type="auto"/>
            <w:tcBorders>
              <w:top w:val="single" w:sz="6" w:space="0" w:color="auto"/>
              <w:bottom w:val="nil"/>
            </w:tcBorders>
            <w:vAlign w:val="center"/>
          </w:tcPr>
          <w:p w14:paraId="68669080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327</w:t>
            </w:r>
          </w:p>
        </w:tc>
        <w:tc>
          <w:tcPr>
            <w:tcW w:w="0" w:type="auto"/>
            <w:tcBorders>
              <w:top w:val="single" w:sz="6" w:space="0" w:color="auto"/>
              <w:bottom w:val="nil"/>
            </w:tcBorders>
            <w:vAlign w:val="center"/>
          </w:tcPr>
          <w:p w14:paraId="41C26620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FF1AD6">
              <w:rPr>
                <w:rFonts w:cs="Times New Roman" w:hint="eastAsia"/>
                <w:szCs w:val="24"/>
              </w:rPr>
              <w:t>-</w:t>
            </w:r>
            <w:r w:rsidRPr="00FF1AD6">
              <w:rPr>
                <w:rFonts w:cs="Times New Roman"/>
                <w:szCs w:val="24"/>
              </w:rPr>
              <w:t>5.993</w:t>
            </w:r>
          </w:p>
        </w:tc>
        <w:tc>
          <w:tcPr>
            <w:tcW w:w="0" w:type="auto"/>
            <w:tcBorders>
              <w:top w:val="single" w:sz="6" w:space="0" w:color="auto"/>
              <w:bottom w:val="nil"/>
            </w:tcBorders>
            <w:vAlign w:val="center"/>
          </w:tcPr>
          <w:p w14:paraId="59D4BB7B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806</w:t>
            </w:r>
          </w:p>
        </w:tc>
        <w:tc>
          <w:tcPr>
            <w:tcW w:w="0" w:type="auto"/>
            <w:tcBorders>
              <w:top w:val="single" w:sz="6" w:space="0" w:color="auto"/>
              <w:bottom w:val="nil"/>
            </w:tcBorders>
            <w:vAlign w:val="center"/>
          </w:tcPr>
          <w:p w14:paraId="51294010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204</w:t>
            </w:r>
          </w:p>
        </w:tc>
        <w:tc>
          <w:tcPr>
            <w:tcW w:w="0" w:type="auto"/>
            <w:tcBorders>
              <w:top w:val="single" w:sz="6" w:space="0" w:color="auto"/>
              <w:bottom w:val="nil"/>
            </w:tcBorders>
            <w:vAlign w:val="center"/>
          </w:tcPr>
          <w:p w14:paraId="368B929C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FF1AD6">
              <w:rPr>
                <w:rFonts w:cs="Times New Roman" w:hint="eastAsia"/>
                <w:szCs w:val="24"/>
              </w:rPr>
              <w:t>-</w:t>
            </w:r>
            <w:r w:rsidRPr="00FF1AD6">
              <w:rPr>
                <w:rFonts w:cs="Times New Roman"/>
                <w:szCs w:val="24"/>
              </w:rPr>
              <w:t>5.438</w:t>
            </w:r>
          </w:p>
        </w:tc>
      </w:tr>
      <w:tr w:rsidR="00F45F46" w:rsidRPr="00024D55" w14:paraId="0DC59F06" w14:textId="77777777" w:rsidTr="00132626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305956B" w14:textId="60EC83C4" w:rsidR="00F45F46" w:rsidRDefault="00F45F4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0</w:t>
            </w:r>
            <w:r w:rsidR="00F13AEA" w:rsidRPr="009345CD">
              <w:rPr>
                <w:rFonts w:cs="Times New Roman"/>
                <w:szCs w:val="24"/>
                <w:vertAlign w:val="superscript"/>
              </w:rPr>
              <w:t>*</w:t>
            </w:r>
            <w:r w:rsidR="00F13AEA">
              <w:rPr>
                <w:rFonts w:cs="Times New Roman"/>
                <w:szCs w:val="24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84200DD" w14:textId="327F1301" w:rsidR="00F45F46" w:rsidRDefault="00E9205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.1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727F3B5" w14:textId="77777777" w:rsidR="00F45F46" w:rsidRDefault="00F45F4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2BD1CED" w14:textId="77777777" w:rsidR="00F45F46" w:rsidRPr="00FF1AD6" w:rsidRDefault="00F45F4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C0B9673" w14:textId="4A58CE9A" w:rsidR="00F45F46" w:rsidRDefault="00E9205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9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3979844" w14:textId="77777777" w:rsidR="00F45F46" w:rsidRDefault="00F45F4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9B91E21" w14:textId="77777777" w:rsidR="00F45F46" w:rsidRPr="00FF1AD6" w:rsidRDefault="00F45F4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511629" w:rsidRPr="00024D55" w14:paraId="7CACE57F" w14:textId="77777777" w:rsidTr="00132626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2C9B856" w14:textId="5C57FF83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0</w:t>
            </w:r>
            <w:r w:rsidRPr="009345CD">
              <w:rPr>
                <w:rFonts w:cs="Times New Roman"/>
                <w:szCs w:val="24"/>
                <w:vertAlign w:val="superscript"/>
              </w:rPr>
              <w:t>*</w:t>
            </w:r>
            <w:r w:rsidR="00071019">
              <w:rPr>
                <w:rFonts w:cs="Times New Roman"/>
                <w:szCs w:val="24"/>
                <w:vertAlign w:val="superscript"/>
              </w:rPr>
              <w:t>b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FB1752A" w14:textId="52AEB82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10.211</w:t>
            </w:r>
            <w:r w:rsidR="00505EBC">
              <w:rPr>
                <w:rFonts w:cs="Times New Roman"/>
                <w:szCs w:val="24"/>
              </w:rPr>
              <w:t>(8)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5E88F65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352(12)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5D1E5F2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2.2(11)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06F16A1" w14:textId="3840C76F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862</w:t>
            </w:r>
            <w:r w:rsidR="0039143D">
              <w:rPr>
                <w:rFonts w:cs="Times New Roman"/>
                <w:szCs w:val="24"/>
              </w:rPr>
              <w:t>(6)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0C414A7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253(9)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D590F4E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3.9(8)</w:t>
            </w:r>
          </w:p>
        </w:tc>
      </w:tr>
      <w:tr w:rsidR="00511629" w:rsidRPr="00024D55" w14:paraId="2799ADCB" w14:textId="77777777" w:rsidTr="00132626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FED21E4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739D8E9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.54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1431526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25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58F169E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.21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D636DA2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.0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A71CF91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15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B34E749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.538</w:t>
            </w:r>
          </w:p>
        </w:tc>
      </w:tr>
      <w:tr w:rsidR="00511629" w:rsidRPr="00024D55" w14:paraId="0F97D7D4" w14:textId="77777777" w:rsidTr="00132626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DAD0928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>
              <w:rPr>
                <w:rFonts w:cs="Times New Roman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2451728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1.01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F9601EB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20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8D46A8B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.01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8081CA0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.168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A3F26ED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12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3C5353B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358</w:t>
            </w:r>
          </w:p>
        </w:tc>
      </w:tr>
      <w:tr w:rsidR="00511629" w:rsidRPr="00024D55" w14:paraId="0D4253D1" w14:textId="77777777" w:rsidTr="00132626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F3F86C1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321706E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1.399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4E30F64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17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5D24A97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1.37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F8465D5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>
              <w:rPr>
                <w:rFonts w:cs="Times New Roman"/>
                <w:szCs w:val="24"/>
              </w:rPr>
              <w:t>.27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5439A90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1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D8D354B" w14:textId="77777777" w:rsidR="00511629" w:rsidRPr="00024D55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0.758</w:t>
            </w:r>
          </w:p>
        </w:tc>
      </w:tr>
      <w:tr w:rsidR="00511629" w:rsidRPr="00024D55" w14:paraId="1C0D8FC9" w14:textId="77777777" w:rsidTr="00132626">
        <w:trPr>
          <w:jc w:val="center"/>
        </w:trPr>
        <w:tc>
          <w:tcPr>
            <w:tcW w:w="0" w:type="auto"/>
            <w:tcBorders>
              <w:top w:val="nil"/>
              <w:bottom w:val="single" w:sz="6" w:space="0" w:color="auto"/>
            </w:tcBorders>
            <w:vAlign w:val="center"/>
          </w:tcPr>
          <w:p w14:paraId="44963D09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T  (K</w:t>
            </w:r>
            <w:r w:rsidRPr="00024D55">
              <w:rPr>
                <w:rFonts w:cs="Times New Roman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vAlign w:val="center"/>
          </w:tcPr>
          <w:p w14:paraId="52B06061" w14:textId="77777777" w:rsidR="00511629" w:rsidRDefault="007512A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P</m:t>
                  </m:r>
                </m:sub>
              </m:sSub>
            </m:oMath>
            <w:r w:rsidR="00511629">
              <w:rPr>
                <w:rFonts w:cs="Times New Roman" w:hint="eastAsia"/>
              </w:rPr>
              <w:t xml:space="preserve"> </w:t>
            </w:r>
            <w:r w:rsidR="00511629">
              <w:rPr>
                <w:rFonts w:cs="Times New Roman"/>
              </w:rPr>
              <w:t>(km/s)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vAlign w:val="center"/>
          </w:tcPr>
          <w:p w14:paraId="536E4879" w14:textId="2B92C67E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P</m:t>
                  </m:r>
                </m:sub>
              </m:sSub>
              <m:r>
                <w:rPr>
                  <w:rFonts w:ascii="Cambria Math" w:hAnsi="Cambria Math"/>
                </w:rPr>
                <m:t>/∂P</m:t>
              </m:r>
            </m:oMath>
            <w:r>
              <w:rPr>
                <w:rFonts w:cs="Times New Roman" w:hint="eastAsia"/>
              </w:rPr>
              <w:t xml:space="preserve"> </w:t>
            </w:r>
            <w:r>
              <w:rPr>
                <w:rFonts w:cs="Times New Roman"/>
              </w:rPr>
              <w:t xml:space="preserve">   (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×</m:t>
              </m:r>
              <m:sSup>
                <m:sSupPr>
                  <m:ctrlPr>
                    <w:rPr>
                      <w:rFonts w:ascii="Cambria Math" w:hAnsi="Cambria Math" w:cs="Times New Roman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10</m:t>
                  </m:r>
                </m:e>
                <m:sup>
                  <m:r>
                    <w:rPr>
                      <w:rFonts w:ascii="微软雅黑" w:eastAsia="微软雅黑" w:hAnsi="微软雅黑" w:cs="微软雅黑" w:hint="eastAsia"/>
                      <w:szCs w:val="24"/>
                    </w:rPr>
                    <m:t>-</m:t>
                  </m:r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p>
            </m:oMath>
            <w:r>
              <w:rPr>
                <w:rFonts w:cs="Times New Roman" w:hint="eastAsia"/>
                <w:szCs w:val="24"/>
              </w:rPr>
              <w:t xml:space="preserve"> </w:t>
            </w:r>
            <w:r>
              <w:rPr>
                <w:rFonts w:cs="Times New Roman"/>
              </w:rPr>
              <w:t>km/s/GPa)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vAlign w:val="center"/>
          </w:tcPr>
          <w:p w14:paraId="48DF1EA0" w14:textId="77777777" w:rsidR="00511629" w:rsidRDefault="007512A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∂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∂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  <w:r w:rsidR="00511629">
              <w:rPr>
                <w:rFonts w:cs="Times New Roman" w:hint="eastAsia"/>
              </w:rPr>
              <w:t xml:space="preserve"> </w:t>
            </w:r>
            <w:r w:rsidR="00511629">
              <w:rPr>
                <w:rFonts w:cs="Times New Roman"/>
              </w:rPr>
              <w:t xml:space="preserve">    </w:t>
            </w:r>
            <w:r w:rsidR="00511629" w:rsidRPr="00024D55">
              <w:rPr>
                <w:rFonts w:cs="Times New Roman"/>
                <w:szCs w:val="24"/>
              </w:rPr>
              <w:t>(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×</m:t>
              </m:r>
              <m:sSup>
                <m:sSupPr>
                  <m:ctrlPr>
                    <w:rPr>
                      <w:rFonts w:ascii="Cambria Math" w:hAnsi="Cambria Math" w:cs="Times New Roman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10</m:t>
                  </m:r>
                </m:e>
                <m:sup>
                  <m:r>
                    <w:rPr>
                      <w:rFonts w:ascii="微软雅黑" w:eastAsia="微软雅黑" w:hAnsi="微软雅黑" w:cs="微软雅黑" w:hint="eastAsia"/>
                      <w:szCs w:val="24"/>
                    </w:rPr>
                    <m:t>-</m:t>
                  </m:r>
                  <m:r>
                    <w:rPr>
                      <w:rFonts w:ascii="Cambria Math" w:hAnsi="Cambria Math" w:cs="Times New Roman"/>
                      <w:szCs w:val="24"/>
                    </w:rPr>
                    <m:t>4</m:t>
                  </m:r>
                </m:sup>
              </m:sSup>
            </m:oMath>
            <w:r w:rsidR="00511629">
              <w:rPr>
                <w:rFonts w:cs="Times New Roman" w:hint="eastAsia"/>
                <w:szCs w:val="24"/>
              </w:rPr>
              <w:t xml:space="preserve"> </w:t>
            </w:r>
            <w:r w:rsidR="00511629">
              <w:rPr>
                <w:rFonts w:cs="Times New Roman"/>
                <w:szCs w:val="24"/>
              </w:rPr>
              <w:t>km/s/GPa</w:t>
            </w:r>
            <w:r w:rsidR="00511629" w:rsidRPr="0074752E">
              <w:rPr>
                <w:rFonts w:cs="Times New Roman"/>
                <w:szCs w:val="24"/>
                <w:vertAlign w:val="superscript"/>
              </w:rPr>
              <w:t>2)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vAlign w:val="center"/>
          </w:tcPr>
          <w:p w14:paraId="32A6C3B5" w14:textId="77777777" w:rsidR="00511629" w:rsidRDefault="007512A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S</m:t>
                  </m:r>
                </m:sub>
              </m:sSub>
            </m:oMath>
            <w:r w:rsidR="00511629">
              <w:rPr>
                <w:rFonts w:cs="Times New Roman" w:hint="eastAsia"/>
              </w:rPr>
              <w:t xml:space="preserve"> </w:t>
            </w:r>
            <w:r w:rsidR="00511629">
              <w:rPr>
                <w:rFonts w:cs="Times New Roman"/>
              </w:rPr>
              <w:t>(km/s)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vAlign w:val="center"/>
          </w:tcPr>
          <w:p w14:paraId="42AEB997" w14:textId="48188766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S</m:t>
                  </m:r>
                </m:sub>
              </m:sSub>
              <m:r>
                <w:rPr>
                  <w:rFonts w:ascii="Cambria Math" w:hAnsi="Cambria Math"/>
                </w:rPr>
                <m:t>/∂P</m:t>
              </m:r>
            </m:oMath>
            <w:r>
              <w:rPr>
                <w:rFonts w:cs="Times New Roman" w:hint="eastAsia"/>
              </w:rPr>
              <w:t xml:space="preserve"> </w:t>
            </w:r>
            <w:r>
              <w:rPr>
                <w:rFonts w:cs="Times New Roman"/>
              </w:rPr>
              <w:t xml:space="preserve"> (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×</m:t>
              </m:r>
              <m:sSup>
                <m:sSupPr>
                  <m:ctrlPr>
                    <w:rPr>
                      <w:rFonts w:ascii="Cambria Math" w:hAnsi="Cambria Math" w:cs="Times New Roman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10</m:t>
                  </m:r>
                </m:e>
                <m:sup>
                  <m:r>
                    <w:rPr>
                      <w:rFonts w:ascii="微软雅黑" w:eastAsia="微软雅黑" w:hAnsi="微软雅黑" w:cs="微软雅黑" w:hint="eastAsia"/>
                      <w:szCs w:val="24"/>
                    </w:rPr>
                    <m:t>-</m:t>
                  </m:r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p>
            </m:oMath>
            <w:r>
              <w:rPr>
                <w:rFonts w:cs="Times New Roman" w:hint="eastAsia"/>
                <w:szCs w:val="24"/>
              </w:rPr>
              <w:t xml:space="preserve"> </w:t>
            </w:r>
            <w:r>
              <w:rPr>
                <w:rFonts w:cs="Times New Roman"/>
              </w:rPr>
              <w:t>km/s/GPa)</w:t>
            </w:r>
          </w:p>
        </w:tc>
        <w:tc>
          <w:tcPr>
            <w:tcW w:w="0" w:type="auto"/>
            <w:tcBorders>
              <w:top w:val="nil"/>
              <w:bottom w:val="single" w:sz="6" w:space="0" w:color="auto"/>
            </w:tcBorders>
            <w:vAlign w:val="center"/>
          </w:tcPr>
          <w:p w14:paraId="4412B098" w14:textId="77777777" w:rsidR="00511629" w:rsidRDefault="007512A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∂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S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∂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  <w:r w:rsidR="00511629">
              <w:rPr>
                <w:rFonts w:cs="Times New Roman" w:hint="eastAsia"/>
              </w:rPr>
              <w:t xml:space="preserve"> </w:t>
            </w:r>
            <w:r w:rsidR="00511629">
              <w:rPr>
                <w:rFonts w:cs="Times New Roman"/>
              </w:rPr>
              <w:t xml:space="preserve">    </w:t>
            </w:r>
            <w:r w:rsidR="00511629" w:rsidRPr="00024D55">
              <w:rPr>
                <w:rFonts w:cs="Times New Roman"/>
                <w:szCs w:val="24"/>
              </w:rPr>
              <w:t>(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×</m:t>
              </m:r>
              <m:sSup>
                <m:sSupPr>
                  <m:ctrlPr>
                    <w:rPr>
                      <w:rFonts w:ascii="Cambria Math" w:hAnsi="Cambria Math" w:cs="Times New Roman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10</m:t>
                  </m:r>
                </m:e>
                <m:sup>
                  <m:r>
                    <w:rPr>
                      <w:rFonts w:ascii="微软雅黑" w:eastAsia="微软雅黑" w:hAnsi="微软雅黑" w:cs="微软雅黑" w:hint="eastAsia"/>
                      <w:szCs w:val="24"/>
                    </w:rPr>
                    <m:t>-</m:t>
                  </m:r>
                  <m:r>
                    <w:rPr>
                      <w:rFonts w:ascii="Cambria Math" w:hAnsi="Cambria Math" w:cs="Times New Roman"/>
                      <w:szCs w:val="24"/>
                    </w:rPr>
                    <m:t>4</m:t>
                  </m:r>
                </m:sup>
              </m:sSup>
            </m:oMath>
            <w:r w:rsidR="00511629">
              <w:rPr>
                <w:rFonts w:cs="Times New Roman" w:hint="eastAsia"/>
                <w:szCs w:val="24"/>
              </w:rPr>
              <w:t xml:space="preserve"> </w:t>
            </w:r>
            <w:r w:rsidR="00511629">
              <w:rPr>
                <w:rFonts w:cs="Times New Roman"/>
                <w:szCs w:val="24"/>
              </w:rPr>
              <w:t>km/s/GPa</w:t>
            </w:r>
            <w:r w:rsidR="00511629" w:rsidRPr="0074752E">
              <w:rPr>
                <w:rFonts w:cs="Times New Roman"/>
                <w:szCs w:val="24"/>
                <w:vertAlign w:val="superscript"/>
              </w:rPr>
              <w:t>2)</w:t>
            </w:r>
          </w:p>
        </w:tc>
      </w:tr>
      <w:tr w:rsidR="00511629" w:rsidRPr="00024D55" w14:paraId="2603644C" w14:textId="77777777" w:rsidTr="00132626">
        <w:trPr>
          <w:jc w:val="center"/>
        </w:trPr>
        <w:tc>
          <w:tcPr>
            <w:tcW w:w="0" w:type="auto"/>
            <w:tcBorders>
              <w:top w:val="single" w:sz="6" w:space="0" w:color="auto"/>
              <w:bottom w:val="nil"/>
            </w:tcBorders>
            <w:vAlign w:val="center"/>
          </w:tcPr>
          <w:p w14:paraId="4F51E052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tatic</w:t>
            </w:r>
          </w:p>
        </w:tc>
        <w:tc>
          <w:tcPr>
            <w:tcW w:w="0" w:type="auto"/>
            <w:tcBorders>
              <w:top w:val="single" w:sz="6" w:space="0" w:color="auto"/>
              <w:bottom w:val="nil"/>
            </w:tcBorders>
            <w:vAlign w:val="center"/>
          </w:tcPr>
          <w:p w14:paraId="13177C83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.080</w:t>
            </w:r>
          </w:p>
        </w:tc>
        <w:tc>
          <w:tcPr>
            <w:tcW w:w="0" w:type="auto"/>
            <w:tcBorders>
              <w:top w:val="single" w:sz="6" w:space="0" w:color="auto"/>
              <w:bottom w:val="nil"/>
            </w:tcBorders>
            <w:vAlign w:val="center"/>
          </w:tcPr>
          <w:p w14:paraId="07107573" w14:textId="3FAA35F1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 w:rsidR="002151BA">
              <w:rPr>
                <w:rFonts w:cs="Times New Roman"/>
                <w:szCs w:val="24"/>
              </w:rPr>
              <w:t>.7</w:t>
            </w:r>
            <w:r>
              <w:rPr>
                <w:rFonts w:cs="Times New Roman"/>
                <w:szCs w:val="24"/>
              </w:rPr>
              <w:t>25</w:t>
            </w:r>
          </w:p>
        </w:tc>
        <w:tc>
          <w:tcPr>
            <w:tcW w:w="0" w:type="auto"/>
            <w:tcBorders>
              <w:top w:val="single" w:sz="6" w:space="0" w:color="auto"/>
              <w:bottom w:val="nil"/>
            </w:tcBorders>
            <w:vAlign w:val="center"/>
          </w:tcPr>
          <w:p w14:paraId="1D7677AC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.849</w:t>
            </w:r>
          </w:p>
        </w:tc>
        <w:tc>
          <w:tcPr>
            <w:tcW w:w="0" w:type="auto"/>
            <w:tcBorders>
              <w:top w:val="single" w:sz="6" w:space="0" w:color="auto"/>
              <w:bottom w:val="nil"/>
            </w:tcBorders>
            <w:vAlign w:val="center"/>
          </w:tcPr>
          <w:p w14:paraId="64D9D27B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879</w:t>
            </w:r>
          </w:p>
        </w:tc>
        <w:tc>
          <w:tcPr>
            <w:tcW w:w="0" w:type="auto"/>
            <w:tcBorders>
              <w:top w:val="single" w:sz="6" w:space="0" w:color="auto"/>
              <w:bottom w:val="nil"/>
            </w:tcBorders>
            <w:vAlign w:val="center"/>
          </w:tcPr>
          <w:p w14:paraId="136CA016" w14:textId="75CEFB0C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 w:rsidR="0075192A">
              <w:rPr>
                <w:rFonts w:cs="Times New Roman"/>
                <w:szCs w:val="24"/>
              </w:rPr>
              <w:t>.9</w:t>
            </w:r>
            <w:r>
              <w:rPr>
                <w:rFonts w:cs="Times New Roman"/>
                <w:szCs w:val="24"/>
              </w:rPr>
              <w:t>96</w:t>
            </w:r>
          </w:p>
        </w:tc>
        <w:tc>
          <w:tcPr>
            <w:tcW w:w="0" w:type="auto"/>
            <w:tcBorders>
              <w:top w:val="single" w:sz="6" w:space="0" w:color="auto"/>
              <w:bottom w:val="nil"/>
            </w:tcBorders>
            <w:vAlign w:val="center"/>
          </w:tcPr>
          <w:p w14:paraId="494638F1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.068</w:t>
            </w:r>
          </w:p>
        </w:tc>
      </w:tr>
      <w:tr w:rsidR="00511629" w:rsidRPr="00024D55" w14:paraId="6ABF5B47" w14:textId="77777777" w:rsidTr="00132626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B2B7CEA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>
              <w:rPr>
                <w:rFonts w:cs="Times New Roman"/>
                <w:szCs w:val="24"/>
              </w:rPr>
              <w:t>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E641DE2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9</w:t>
            </w:r>
            <w:r>
              <w:rPr>
                <w:rFonts w:cs="Times New Roman"/>
                <w:szCs w:val="24"/>
              </w:rPr>
              <w:t>.95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1DB5120" w14:textId="0A03FB2E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 w:rsidR="002151BA">
              <w:rPr>
                <w:rFonts w:cs="Times New Roman"/>
                <w:szCs w:val="24"/>
              </w:rPr>
              <w:t>.1</w:t>
            </w:r>
            <w:r>
              <w:rPr>
                <w:rFonts w:cs="Times New Roman"/>
                <w:szCs w:val="24"/>
              </w:rPr>
              <w:t>9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5C4135D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4.49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E27AF5A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80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37EDE00" w14:textId="526F87BE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 w:rsidR="0075192A">
              <w:rPr>
                <w:rFonts w:cs="Times New Roman"/>
                <w:szCs w:val="24"/>
              </w:rPr>
              <w:t>.3</w:t>
            </w:r>
            <w:r>
              <w:rPr>
                <w:rFonts w:cs="Times New Roman"/>
                <w:szCs w:val="24"/>
              </w:rPr>
              <w:t>3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517525D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2.544</w:t>
            </w:r>
          </w:p>
        </w:tc>
      </w:tr>
      <w:tr w:rsidR="00F45F46" w:rsidRPr="00024D55" w14:paraId="04990AA5" w14:textId="77777777" w:rsidTr="00132626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0CE3CEF" w14:textId="1796241D" w:rsidR="00F45F46" w:rsidRDefault="00E46A25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98</w:t>
            </w:r>
            <w:r w:rsidR="00F13AEA" w:rsidRPr="009345CD">
              <w:rPr>
                <w:rFonts w:cs="Times New Roman"/>
                <w:szCs w:val="24"/>
                <w:vertAlign w:val="superscript"/>
              </w:rPr>
              <w:t>*</w:t>
            </w:r>
            <w:r w:rsidR="00F13AEA">
              <w:rPr>
                <w:rFonts w:cs="Times New Roman"/>
                <w:szCs w:val="24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3045D56" w14:textId="249B1FDA" w:rsidR="00F45F46" w:rsidRDefault="00E9205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.1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97D9524" w14:textId="77777777" w:rsidR="00F45F46" w:rsidRDefault="00F45F4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1CF6B4F" w14:textId="77777777" w:rsidR="00F45F46" w:rsidRDefault="00F45F4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D547862" w14:textId="2AD59C96" w:rsidR="00F45F46" w:rsidRDefault="00E9205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9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C9B3AC5" w14:textId="77777777" w:rsidR="00F45F46" w:rsidRDefault="00F45F4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A2A5203" w14:textId="77777777" w:rsidR="00F45F46" w:rsidRDefault="00F45F46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511629" w:rsidRPr="00024D55" w14:paraId="56D29415" w14:textId="77777777" w:rsidTr="00132626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A1D940D" w14:textId="6EC03FA3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0</w:t>
            </w:r>
            <w:r>
              <w:rPr>
                <w:rFonts w:cs="Times New Roman"/>
                <w:szCs w:val="24"/>
              </w:rPr>
              <w:t>0</w:t>
            </w:r>
            <w:r w:rsidRPr="009345CD">
              <w:rPr>
                <w:rFonts w:cs="Times New Roman"/>
                <w:szCs w:val="24"/>
                <w:vertAlign w:val="superscript"/>
              </w:rPr>
              <w:t>*</w:t>
            </w:r>
            <w:r w:rsidR="00071019">
              <w:rPr>
                <w:rFonts w:cs="Times New Roman"/>
                <w:szCs w:val="24"/>
                <w:vertAlign w:val="superscript"/>
              </w:rPr>
              <w:t>b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BC587B8" w14:textId="194C4C1E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.211</w:t>
            </w:r>
            <w:r w:rsidR="00175D2B">
              <w:rPr>
                <w:rFonts w:cs="Times New Roman"/>
                <w:szCs w:val="24"/>
              </w:rPr>
              <w:t>(8)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3F4853F" w14:textId="567F87AE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5</w:t>
            </w:r>
            <w:r w:rsidR="00F244E7">
              <w:rPr>
                <w:rFonts w:cs="Times New Roman"/>
                <w:szCs w:val="24"/>
              </w:rPr>
              <w:t>.5</w:t>
            </w:r>
            <w:r>
              <w:rPr>
                <w:rFonts w:cs="Times New Roman"/>
                <w:szCs w:val="24"/>
              </w:rPr>
              <w:t>8</w:t>
            </w:r>
            <w:r w:rsidR="00F244E7">
              <w:rPr>
                <w:rFonts w:cs="Times New Roman"/>
                <w:szCs w:val="24"/>
              </w:rPr>
              <w:t>(4)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6A88ED7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B7C967D" w14:textId="57861920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862</w:t>
            </w:r>
            <w:r w:rsidR="00BB23B5">
              <w:rPr>
                <w:rFonts w:cs="Times New Roman"/>
                <w:szCs w:val="24"/>
              </w:rPr>
              <w:t>(6)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5A5FEB8" w14:textId="4EABE0D9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 w:rsidR="0075192A">
              <w:rPr>
                <w:rFonts w:cs="Times New Roman"/>
                <w:szCs w:val="24"/>
              </w:rPr>
              <w:t>.</w:t>
            </w: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9</w:t>
            </w:r>
            <w:r w:rsidR="0075192A">
              <w:rPr>
                <w:rFonts w:cs="Times New Roman"/>
                <w:szCs w:val="24"/>
              </w:rPr>
              <w:t>(3)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C29B35C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</w:p>
        </w:tc>
      </w:tr>
      <w:tr w:rsidR="00511629" w:rsidRPr="00024D55" w14:paraId="6B148C46" w14:textId="77777777" w:rsidTr="00132626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787C44A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0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E8242D7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9</w:t>
            </w:r>
            <w:r>
              <w:rPr>
                <w:rFonts w:cs="Times New Roman"/>
                <w:szCs w:val="24"/>
              </w:rPr>
              <w:t>.696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64B2AE4" w14:textId="5D26ED42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6</w:t>
            </w:r>
            <w:r w:rsidR="002151BA">
              <w:rPr>
                <w:rFonts w:cs="Times New Roman"/>
                <w:szCs w:val="24"/>
              </w:rPr>
              <w:t>.9</w:t>
            </w:r>
            <w:r>
              <w:rPr>
                <w:rFonts w:cs="Times New Roman"/>
                <w:szCs w:val="24"/>
              </w:rPr>
              <w:t>1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4CB93F2D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5.36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9B96CB9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634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98CEB11" w14:textId="5BD9441F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2</w:t>
            </w:r>
            <w:r w:rsidR="00D23C23">
              <w:rPr>
                <w:rFonts w:cs="Times New Roman"/>
                <w:szCs w:val="24"/>
              </w:rPr>
              <w:t>.8</w:t>
            </w:r>
            <w:r>
              <w:rPr>
                <w:rFonts w:cs="Times New Roman"/>
                <w:szCs w:val="24"/>
              </w:rPr>
              <w:t>7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E22E0BE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.241</w:t>
            </w:r>
          </w:p>
        </w:tc>
      </w:tr>
      <w:tr w:rsidR="00511629" w:rsidRPr="00024D55" w14:paraId="27012FB0" w14:textId="77777777" w:rsidTr="00132626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E563C90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1</w:t>
            </w:r>
            <w:r>
              <w:rPr>
                <w:rFonts w:cs="Times New Roman"/>
                <w:szCs w:val="24"/>
              </w:rPr>
              <w:t>50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1D5E1FC7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9</w:t>
            </w:r>
            <w:r>
              <w:rPr>
                <w:rFonts w:cs="Times New Roman"/>
                <w:szCs w:val="24"/>
              </w:rPr>
              <w:t>.477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EF5E95D" w14:textId="10DAE92F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7</w:t>
            </w:r>
            <w:r w:rsidR="002151BA">
              <w:rPr>
                <w:rFonts w:cs="Times New Roman"/>
                <w:szCs w:val="24"/>
              </w:rPr>
              <w:t>.5</w:t>
            </w:r>
            <w:r>
              <w:rPr>
                <w:rFonts w:cs="Times New Roman"/>
                <w:szCs w:val="24"/>
              </w:rPr>
              <w:t>9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B0666FA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6.21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3FA98EFD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48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66DF57A6" w14:textId="734E529E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3</w:t>
            </w:r>
            <w:r w:rsidR="00D23C23">
              <w:rPr>
                <w:rFonts w:cs="Times New Roman"/>
                <w:szCs w:val="24"/>
              </w:rPr>
              <w:t>.4</w:t>
            </w:r>
            <w:r>
              <w:rPr>
                <w:rFonts w:cs="Times New Roman"/>
                <w:szCs w:val="24"/>
              </w:rPr>
              <w:t>2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2132700C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3.981</w:t>
            </w:r>
          </w:p>
        </w:tc>
      </w:tr>
      <w:tr w:rsidR="00511629" w:rsidRPr="00024D55" w14:paraId="1FD181BB" w14:textId="77777777" w:rsidTr="00132626">
        <w:trPr>
          <w:jc w:val="center"/>
        </w:trPr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738F36AB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200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5831461D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9</w:t>
            </w:r>
            <w:r>
              <w:rPr>
                <w:rFonts w:cs="Times New Roman"/>
                <w:szCs w:val="24"/>
              </w:rPr>
              <w:t>.224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755BBA72" w14:textId="2AF6E48C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8</w:t>
            </w:r>
            <w:r w:rsidR="002151BA">
              <w:rPr>
                <w:rFonts w:cs="Times New Roman"/>
                <w:szCs w:val="24"/>
              </w:rPr>
              <w:t>.4</w:t>
            </w:r>
            <w:r>
              <w:rPr>
                <w:rFonts w:cs="Times New Roman"/>
                <w:szCs w:val="24"/>
              </w:rPr>
              <w:t>48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5B0CA78A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7.352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0F844A5A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5</w:t>
            </w:r>
            <w:r>
              <w:rPr>
                <w:rFonts w:cs="Times New Roman"/>
                <w:szCs w:val="24"/>
              </w:rPr>
              <w:t>.298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612523C7" w14:textId="7F652353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4</w:t>
            </w:r>
            <w:r w:rsidR="00D23C23">
              <w:rPr>
                <w:rFonts w:cs="Times New Roman"/>
                <w:szCs w:val="24"/>
              </w:rPr>
              <w:t>.1</w:t>
            </w:r>
            <w:r>
              <w:rPr>
                <w:rFonts w:cs="Times New Roman"/>
                <w:szCs w:val="24"/>
              </w:rPr>
              <w:t>64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center"/>
          </w:tcPr>
          <w:p w14:paraId="68DA7543" w14:textId="77777777" w:rsidR="00511629" w:rsidRDefault="00511629" w:rsidP="00CA135C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 w:hint="eastAsia"/>
                <w:szCs w:val="24"/>
              </w:rPr>
              <w:t>-</w:t>
            </w:r>
            <w:r>
              <w:rPr>
                <w:rFonts w:cs="Times New Roman"/>
                <w:szCs w:val="24"/>
              </w:rPr>
              <w:t>5.038</w:t>
            </w:r>
          </w:p>
        </w:tc>
      </w:tr>
    </w:tbl>
    <w:p w14:paraId="287CDE2C" w14:textId="77777777" w:rsidR="008B6119" w:rsidRDefault="00EB350E" w:rsidP="006127FD">
      <w:pPr>
        <w:spacing w:before="120" w:after="120"/>
      </w:pPr>
      <w:r>
        <w:t xml:space="preserve">The </w:t>
      </w:r>
      <w:r w:rsidR="00C84965">
        <w:t>pressure derivatives</w:t>
      </w:r>
      <w:r>
        <w:t xml:space="preserve"> are</w:t>
      </w:r>
      <w:r w:rsidR="000A4037">
        <w:t xml:space="preserve"> fitted based on the equation</w:t>
      </w:r>
      <w:proofErr w:type="gramStart"/>
      <w:r w:rsidR="000A4037">
        <w:t>:</w:t>
      </w:r>
      <w:r w:rsidR="00C84965">
        <w:t xml:space="preserve"> </w:t>
      </w:r>
      <w:proofErr w:type="gramEnd"/>
      <m:oMath>
        <m:r>
          <w:rPr>
            <w:rFonts w:ascii="Cambria Math" w:hAnsi="Cambria Math"/>
          </w:rPr>
          <m:t>V</m:t>
        </m:r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+(∂V/∂P)×P+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∂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V</m:t>
            </m:r>
          </m:num>
          <m:den>
            <m:r>
              <w:rPr>
                <w:rFonts w:ascii="Cambria Math" w:hAnsi="Cambria Math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)</m:t>
            </m:r>
          </m:den>
        </m:f>
        <m:r>
          <w:rPr>
            <w:rFonts w:ascii="Cambria Math" w:hAnsi="Cambria Math"/>
          </w:rPr>
          <m:t>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D1B09">
        <w:rPr>
          <w:rFonts w:hint="eastAsia"/>
        </w:rPr>
        <w:t>,</w:t>
      </w:r>
      <w:r w:rsidR="00DD1B09">
        <w:t xml:space="preserve"> and the temperature derivatives</w:t>
      </w:r>
      <w:r w:rsidR="00635B06">
        <w:t xml:space="preserve"> are based on</w:t>
      </w:r>
      <w:r w:rsidR="000A4037">
        <w:t xml:space="preserve"> </w:t>
      </w:r>
      <m:oMath>
        <m:r>
          <w:rPr>
            <w:rFonts w:ascii="Cambria Math" w:hAnsi="Cambria Math"/>
          </w:rPr>
          <m:t>V</m:t>
        </m:r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+(∂V/∂T)×(T-300)+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∂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V</m:t>
            </m:r>
          </m:num>
          <m:den>
            <m:r>
              <w:rPr>
                <w:rFonts w:ascii="Cambria Math" w:hAnsi="Cambria Math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T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)</m:t>
            </m:r>
          </m:den>
        </m:f>
        <m:r>
          <w:rPr>
            <w:rFonts w:ascii="Cambria Math" w:hAnsi="Cambria Math"/>
          </w:rPr>
          <m:t>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T-300)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7A1310">
        <w:t>, where</w:t>
      </w:r>
      <w:r w:rsidR="0069065A">
        <w:t xml:space="preserve"> </w:t>
      </w:r>
      <w:r w:rsidR="00C000B7" w:rsidRPr="00C000B7">
        <w:rPr>
          <w:i/>
        </w:rPr>
        <w:t>V</w:t>
      </w:r>
      <w:r w:rsidR="00C000B7">
        <w:t xml:space="preserve"> represents </w:t>
      </w:r>
      <w:r w:rsidR="00C000B7" w:rsidRPr="00C000B7">
        <w:rPr>
          <w:i/>
        </w:rPr>
        <w:t>V</w:t>
      </w:r>
      <w:r w:rsidR="00C000B7" w:rsidRPr="00C000B7">
        <w:rPr>
          <w:i/>
          <w:vertAlign w:val="subscript"/>
        </w:rPr>
        <w:t>P</w:t>
      </w:r>
      <w:r w:rsidR="00C000B7">
        <w:t xml:space="preserve"> or </w:t>
      </w:r>
      <w:r w:rsidR="00C000B7" w:rsidRPr="00C000B7">
        <w:rPr>
          <w:i/>
        </w:rPr>
        <w:t>V</w:t>
      </w:r>
      <w:r w:rsidR="00C000B7" w:rsidRPr="00C000B7">
        <w:rPr>
          <w:i/>
          <w:vertAlign w:val="subscript"/>
        </w:rPr>
        <w:t>S</w:t>
      </w:r>
      <w:r w:rsidR="00666C40">
        <w:t>;</w:t>
      </w:r>
      <w:r w:rsidR="000A4037">
        <w:t xml:space="preserve"> </w:t>
      </w:r>
      <w:r w:rsidR="00666C40" w:rsidRPr="002D52DB">
        <w:t>P is pressure in GPa</w:t>
      </w:r>
      <w:r w:rsidR="00666C40">
        <w:t>; T</w:t>
      </w:r>
      <w:r w:rsidR="00666C40" w:rsidRPr="002D52DB">
        <w:t xml:space="preserve"> is </w:t>
      </w:r>
      <w:r w:rsidR="00666C40">
        <w:t>temperature in Kelvin</w:t>
      </w:r>
      <w:r w:rsidR="00666C40">
        <w:rPr>
          <w:rFonts w:hint="eastAsia"/>
        </w:rPr>
        <w:t>.</w:t>
      </w:r>
      <w:r w:rsidR="00666C40">
        <w:t xml:space="preserve"> </w:t>
      </w:r>
      <w:r w:rsidR="000A4037">
        <w:t xml:space="preserve">The </w:t>
      </w:r>
      <w:r w:rsidR="000B2E3B">
        <w:t xml:space="preserve">fitting </w:t>
      </w:r>
      <w:r w:rsidR="000A4037">
        <w:t>range of temperature is 270-2000</w:t>
      </w:r>
      <w:r w:rsidR="000A4037" w:rsidRPr="00512102">
        <w:t xml:space="preserve"> </w:t>
      </w:r>
      <w:r w:rsidR="000A4037">
        <w:t>K</w:t>
      </w:r>
      <w:r w:rsidR="001C3D0F">
        <w:t xml:space="preserve"> and the range of temperature is 0-40 </w:t>
      </w:r>
      <w:proofErr w:type="gramStart"/>
      <w:r w:rsidR="001C3D0F">
        <w:t>GPa</w:t>
      </w:r>
      <w:proofErr w:type="gramEnd"/>
      <w:r w:rsidR="00CA0D06">
        <w:t>.</w:t>
      </w:r>
      <w:r w:rsidR="00D77DDB">
        <w:t xml:space="preserve"> </w:t>
      </w:r>
    </w:p>
    <w:p w14:paraId="7D33C0AE" w14:textId="500138AA" w:rsidR="00190AF5" w:rsidRPr="00475FA4" w:rsidRDefault="008B4EBF" w:rsidP="00190AF5">
      <w:pPr>
        <w:spacing w:before="120" w:after="120"/>
      </w:pPr>
      <w:r w:rsidRPr="00F914B3">
        <w:rPr>
          <w:vertAlign w:val="superscript"/>
        </w:rPr>
        <w:t>*</w:t>
      </w:r>
      <w:r>
        <w:rPr>
          <w:vertAlign w:val="superscript"/>
        </w:rPr>
        <w:t>a</w:t>
      </w:r>
      <w:r w:rsidR="009F1CFE">
        <w:t xml:space="preserve"> </w:t>
      </w:r>
      <w:r>
        <w:fldChar w:fldCharType="begin"/>
      </w:r>
      <w:r>
        <w:instrText xml:space="preserve"> ADDIN EN.CITE &lt;EndNote&gt;&lt;Cite AuthorYear="1"&gt;&lt;Author&gt;Weidner&lt;/Author&gt;&lt;Year&gt;1985&lt;/Year&gt;&lt;RecNum&gt;29&lt;/RecNum&gt;&lt;DisplayText&gt;Weidner and Ito (1985)&lt;/DisplayText&gt;&lt;record&gt;&lt;rec-number&gt;29&lt;/rec-number&gt;&lt;foreign-keys&gt;&lt;key app="EN" db-id="stt2pz0rqrvwviera9b5pdw2wxd9def5wrtr" timestamp="1490707131"&gt;29&lt;/key&gt;&lt;key app="ENWeb" db-id=""&gt;0&lt;/key&gt;&lt;/foreign-keys&gt;&lt;ref-type name="Journal Article"&gt;17&lt;/ref-type&gt;&lt;contributors&gt;&lt;authors&gt;&lt;author&gt;Weidner, D. J.&lt;/author&gt;&lt;author&gt;Ito, E.&lt;/author&gt;&lt;/authors&gt;&lt;/contributors&gt;&lt;auth-address&gt;Okayama Univ,Inst Study Earths Interior,Misasa,Tottori 68202,Japan&lt;/auth-address&gt;&lt;titles&gt;&lt;title&gt;&lt;style face="normal" font="default" size="100%"&gt;Elasticity of MgSiO&lt;/style&gt;&lt;style face="subscript" font="default" size="100%"&gt;3&lt;/style&gt;&lt;style face="normal" font="default" size="100%"&gt; in the ilmenite phase&lt;/style&gt;&lt;/title&gt;&lt;secondary-title&gt;Physics of the Earth and Planetary Interiors&lt;/secondary-title&gt;&lt;alt-title&gt;Phys Earth Planet In&lt;/alt-title&gt;&lt;/titles&gt;&lt;periodical&gt;&lt;full-title&gt;Physics of the Earth and Planetary Interiors&lt;/full-title&gt;&lt;/periodical&gt;&lt;pages&gt;65-70&lt;/pages&gt;&lt;volume&gt;40&lt;/volume&gt;&lt;number&gt;1&lt;/number&gt;&lt;section&gt;65&lt;/section&gt;&lt;dates&gt;&lt;year&gt;1985&lt;/year&gt;&lt;/dates&gt;&lt;isbn&gt;0031-9201&lt;/isbn&gt;&lt;accession-num&gt;WOS:A1985AQY0500005&lt;/accession-num&gt;&lt;urls&gt;&lt;related-urls&gt;&lt;url&gt;&lt;style face="underline" font="default" size="100%"&gt;&amp;lt;Go to ISI&amp;gt;://WOS:A1985AQY0500005&lt;/style&gt;&lt;/url&gt;&lt;/related-urls&gt;&lt;/urls&gt;&lt;electronic-resource-num&gt;Doi 10.1016/0031-9201(85)90006-8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Weidner and Ito (1985)</w:t>
      </w:r>
      <w:r>
        <w:fldChar w:fldCharType="end"/>
      </w:r>
      <w:r w:rsidR="00A91D11">
        <w:t>;</w:t>
      </w:r>
      <w:r>
        <w:t xml:space="preserve"> </w:t>
      </w:r>
      <w:r>
        <w:rPr>
          <w:vertAlign w:val="superscript"/>
        </w:rPr>
        <w:t>*</w:t>
      </w:r>
      <w:r>
        <w:rPr>
          <w:rFonts w:hint="eastAsia"/>
          <w:vertAlign w:val="superscript"/>
        </w:rPr>
        <w:t>b</w:t>
      </w:r>
      <w:r w:rsidR="009F1CFE">
        <w:t xml:space="preserve"> </w:t>
      </w:r>
      <w:r w:rsidR="00DE0BB8">
        <w:fldChar w:fldCharType="begin">
          <w:fldData xml:space="preserve">PEVuZE5vdGU+PENpdGUgQXV0aG9yWWVhcj0iMSI+PEF1dGhvcj5aaG91PC9BdXRob3I+PFllYXI+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</w:fldData>
        </w:fldChar>
      </w:r>
      <w:r w:rsidR="00DE0BB8">
        <w:instrText xml:space="preserve"> ADDIN EN.CITE </w:instrText>
      </w:r>
      <w:r w:rsidR="00DE0BB8">
        <w:fldChar w:fldCharType="begin">
          <w:fldData xml:space="preserve">PEVuZE5vdGU+PENpdGUgQXV0aG9yWWVhcj0iMSI+PEF1dGhvcj5aaG91PC9BdXRob3I+PFllYXI+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</w:fldData>
        </w:fldChar>
      </w:r>
      <w:r w:rsidR="00DE0BB8">
        <w:instrText xml:space="preserve"> ADDIN EN.CITE.DATA </w:instrText>
      </w:r>
      <w:r w:rsidR="00DE0BB8">
        <w:fldChar w:fldCharType="end"/>
      </w:r>
      <w:r w:rsidR="00DE0BB8">
        <w:fldChar w:fldCharType="separate"/>
      </w:r>
      <w:r w:rsidR="00DE0BB8">
        <w:rPr>
          <w:noProof/>
        </w:rPr>
        <w:t>Zhou et al. (2014)</w:t>
      </w:r>
      <w:r w:rsidR="00DE0BB8">
        <w:fldChar w:fldCharType="end"/>
      </w:r>
      <w:r w:rsidR="00E72D30">
        <w:t>.</w:t>
      </w:r>
      <w:r w:rsidR="00D625DF">
        <w:t xml:space="preserve"> </w:t>
      </w:r>
      <w:r w:rsidR="00190AF5">
        <w:t xml:space="preserve">Their respective methods are shown in the caption of Table S1. The </w:t>
      </w:r>
      <w:r w:rsidR="00190AF5" w:rsidRPr="007F79C0">
        <w:t>experimental data</w:t>
      </w:r>
      <w:r w:rsidR="00190AF5">
        <w:t xml:space="preserve"> are marked by </w:t>
      </w:r>
      <w:r w:rsidR="00190AF5" w:rsidRPr="007E2C5E">
        <w:t>*</w:t>
      </w:r>
      <w:r w:rsidR="00190AF5">
        <w:t>, and the data without symbols are from this study</w:t>
      </w:r>
      <w:r w:rsidR="00190AF5" w:rsidRPr="007F79C0">
        <w:t>.</w:t>
      </w:r>
    </w:p>
    <w:p w14:paraId="2C8EAA92" w14:textId="60CEEBAA" w:rsidR="00D32859" w:rsidRPr="00190AF5" w:rsidRDefault="00D32859" w:rsidP="006127FD">
      <w:pPr>
        <w:spacing w:before="120" w:after="120"/>
      </w:pPr>
    </w:p>
    <w:p w14:paraId="0FE691D1" w14:textId="73E525BF" w:rsidR="00C223C4" w:rsidRPr="001E1AC8" w:rsidRDefault="00C223C4" w:rsidP="001E1AC8">
      <w:pPr>
        <w:widowControl/>
        <w:spacing w:line="240" w:lineRule="auto"/>
        <w:jc w:val="left"/>
        <w:rPr>
          <w:b/>
        </w:rPr>
      </w:pPr>
    </w:p>
    <w:p w14:paraId="75BB32BE" w14:textId="3927F5AC" w:rsidR="007D59AB" w:rsidRPr="00882A9F" w:rsidRDefault="00CF11D3" w:rsidP="00160B0F">
      <w:pPr>
        <w:rPr>
          <w:rFonts w:asciiTheme="minorHAnsi" w:hAnsiTheme="minorHAnsi" w:cstheme="minorHAnsi"/>
          <w:b/>
          <w:sz w:val="20"/>
          <w:szCs w:val="20"/>
        </w:rPr>
      </w:pPr>
      <w:r w:rsidRPr="00425B73">
        <w:rPr>
          <w:rFonts w:asciiTheme="minorHAnsi" w:hAnsiTheme="minorHAnsi" w:cstheme="minorHAnsi"/>
          <w:b/>
          <w:sz w:val="20"/>
          <w:szCs w:val="20"/>
        </w:rPr>
        <w:lastRenderedPageBreak/>
        <w:t>References</w:t>
      </w:r>
    </w:p>
    <w:p w14:paraId="70CB06A2" w14:textId="77777777" w:rsidR="00C70540" w:rsidRPr="00C70540" w:rsidRDefault="007D59AB" w:rsidP="003C609F">
      <w:pPr>
        <w:pStyle w:val="EndNoteBibliography"/>
        <w:ind w:left="284" w:hangingChars="142" w:hanging="284"/>
      </w:pPr>
      <w:r w:rsidRPr="00A15B3B">
        <w:rPr>
          <w:rFonts w:asciiTheme="minorHAnsi" w:hAnsiTheme="minorHAnsi" w:cstheme="minorHAnsi"/>
          <w:szCs w:val="20"/>
        </w:rPr>
        <w:fldChar w:fldCharType="begin"/>
      </w:r>
      <w:r w:rsidRPr="00A15B3B">
        <w:rPr>
          <w:rFonts w:asciiTheme="minorHAnsi" w:hAnsiTheme="minorHAnsi" w:cstheme="minorHAnsi"/>
          <w:szCs w:val="20"/>
        </w:rPr>
        <w:instrText xml:space="preserve"> ADDIN EN.REFLIST </w:instrText>
      </w:r>
      <w:r w:rsidRPr="00A15B3B">
        <w:rPr>
          <w:rFonts w:asciiTheme="minorHAnsi" w:hAnsiTheme="minorHAnsi" w:cstheme="minorHAnsi"/>
          <w:szCs w:val="20"/>
        </w:rPr>
        <w:fldChar w:fldCharType="separate"/>
      </w:r>
      <w:r w:rsidR="00C70540" w:rsidRPr="00C70540">
        <w:t>Da Silva, C.R.S., Karki, B.B., Stixrude, L., Wentzcovitch, R.M., 1999. Ab initio study of the elastic behavior of MgSiO</w:t>
      </w:r>
      <w:r w:rsidR="00C70540" w:rsidRPr="00C70540">
        <w:rPr>
          <w:vertAlign w:val="subscript"/>
        </w:rPr>
        <w:t>3</w:t>
      </w:r>
      <w:r w:rsidR="00C70540" w:rsidRPr="00C70540">
        <w:t xml:space="preserve"> ilmenite at high pressure. Geophysical Research Letters 26, 943-946.</w:t>
      </w:r>
    </w:p>
    <w:p w14:paraId="1AE51391" w14:textId="77777777" w:rsidR="00C70540" w:rsidRPr="00C70540" w:rsidRDefault="00C70540" w:rsidP="003C609F">
      <w:pPr>
        <w:pStyle w:val="EndNoteBibliography"/>
        <w:ind w:left="284" w:hangingChars="142" w:hanging="284"/>
      </w:pPr>
      <w:r w:rsidRPr="00C70540">
        <w:t>Li, L., Weidner, D.J., Brodholt, J., Alfe, D., Price, G.D., 2009. Ab initio molecular dynamics study of elasticity of akimotoite MgSiO</w:t>
      </w:r>
      <w:r w:rsidRPr="00C70540">
        <w:rPr>
          <w:vertAlign w:val="subscript"/>
        </w:rPr>
        <w:t>3</w:t>
      </w:r>
      <w:r w:rsidRPr="00C70540">
        <w:t xml:space="preserve"> at mantle conditions. Physics of the Earth and Planetary Interiors 173, 115-120.</w:t>
      </w:r>
    </w:p>
    <w:p w14:paraId="621E4AB1" w14:textId="77777777" w:rsidR="00C70540" w:rsidRPr="00C70540" w:rsidRDefault="00C70540" w:rsidP="003C609F">
      <w:pPr>
        <w:pStyle w:val="EndNoteBibliography"/>
        <w:ind w:left="284" w:hangingChars="142" w:hanging="284"/>
      </w:pPr>
      <w:r w:rsidRPr="00C70540">
        <w:t>Matsui, M., Akaogi, M., Matsumoto, T., 1987. Computational model of the structural and elastic properties of the ilmenite and perovskite phases of MgSiO</w:t>
      </w:r>
      <w:r w:rsidRPr="00C70540">
        <w:rPr>
          <w:vertAlign w:val="subscript"/>
        </w:rPr>
        <w:t>3</w:t>
      </w:r>
      <w:r w:rsidRPr="00C70540">
        <w:t>. Physics and Chemistry of Minerals 14, 101-106.</w:t>
      </w:r>
    </w:p>
    <w:p w14:paraId="70A4F59F" w14:textId="77777777" w:rsidR="00C70540" w:rsidRPr="00C70540" w:rsidRDefault="00C70540" w:rsidP="003C609F">
      <w:pPr>
        <w:pStyle w:val="EndNoteBibliography"/>
        <w:ind w:left="284" w:hangingChars="142" w:hanging="284"/>
      </w:pPr>
      <w:r w:rsidRPr="00C70540">
        <w:t>Weidner, D.J., Ito, E., 1985. Elasticity of MgSiO</w:t>
      </w:r>
      <w:r w:rsidRPr="00C70540">
        <w:rPr>
          <w:vertAlign w:val="subscript"/>
        </w:rPr>
        <w:t>3</w:t>
      </w:r>
      <w:r w:rsidRPr="00C70540">
        <w:t xml:space="preserve"> in the ilmenite phase. Physics of the Earth and Planetary Interiors 40, 65-70.</w:t>
      </w:r>
    </w:p>
    <w:p w14:paraId="42FABE35" w14:textId="77777777" w:rsidR="00C70540" w:rsidRPr="00C70540" w:rsidRDefault="00C70540" w:rsidP="003C609F">
      <w:pPr>
        <w:pStyle w:val="EndNoteBibliography"/>
        <w:ind w:left="284" w:hangingChars="142" w:hanging="284"/>
      </w:pPr>
      <w:r w:rsidRPr="00C70540">
        <w:t>Zhang, Y.G., Zhao, D.P., Matsui, M., 2005. Anisotropy of akimotoite: A molecular dynamics study. Physics of the Earth and Planetary Interiors 151, 309-319.</w:t>
      </w:r>
    </w:p>
    <w:p w14:paraId="66592AD9" w14:textId="77777777" w:rsidR="00C70540" w:rsidRPr="00C70540" w:rsidRDefault="00C70540" w:rsidP="003C609F">
      <w:pPr>
        <w:pStyle w:val="EndNoteBibliography"/>
        <w:ind w:left="284" w:hangingChars="142" w:hanging="284"/>
      </w:pPr>
      <w:r w:rsidRPr="00C70540">
        <w:t>Zhou, C.Y., Greaux, S., Nishiyama, N., Irifune, T., Higo, Y., 2014. Sound velocities measurement on MgSiO</w:t>
      </w:r>
      <w:r w:rsidRPr="00C70540">
        <w:rPr>
          <w:vertAlign w:val="subscript"/>
        </w:rPr>
        <w:t>3</w:t>
      </w:r>
      <w:r w:rsidRPr="00C70540">
        <w:t xml:space="preserve"> akimotoite at high pressures and high temperatures with simultaneous in situ X-ray diffraction and ultrasonic study. Physics of the Earth and Planetary Interiors 228, 97-105.</w:t>
      </w:r>
    </w:p>
    <w:p w14:paraId="4310BDDB" w14:textId="01243D88" w:rsidR="002532D8" w:rsidRPr="009117F9" w:rsidRDefault="007D59AB" w:rsidP="003C609F">
      <w:pPr>
        <w:spacing w:line="240" w:lineRule="auto"/>
        <w:ind w:left="284" w:hangingChars="142" w:hanging="284"/>
        <w:rPr>
          <w:rFonts w:asciiTheme="minorHAnsi" w:hAnsiTheme="minorHAnsi" w:cstheme="minorHAnsi"/>
          <w:sz w:val="20"/>
          <w:szCs w:val="20"/>
        </w:rPr>
      </w:pPr>
      <w:r w:rsidRPr="00A15B3B">
        <w:rPr>
          <w:rFonts w:asciiTheme="minorHAnsi" w:hAnsiTheme="minorHAnsi" w:cstheme="minorHAnsi"/>
          <w:sz w:val="20"/>
          <w:szCs w:val="20"/>
        </w:rPr>
        <w:fldChar w:fldCharType="end"/>
      </w:r>
    </w:p>
    <w:sectPr w:rsidR="002532D8" w:rsidRPr="009117F9" w:rsidSect="003522A7">
      <w:footnotePr>
        <w:numFmt w:val="chicago"/>
      </w:footnotePr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F4FBA08" w14:textId="77777777" w:rsidR="007512A6" w:rsidRDefault="007512A6" w:rsidP="005918AD">
      <w:pPr>
        <w:ind w:right="240"/>
      </w:pPr>
      <w:r>
        <w:separator/>
      </w:r>
    </w:p>
  </w:endnote>
  <w:endnote w:type="continuationSeparator" w:id="0">
    <w:p w14:paraId="2776566E" w14:textId="77777777" w:rsidR="007512A6" w:rsidRDefault="007512A6" w:rsidP="005918AD">
      <w:pPr>
        <w:ind w:right="24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altName w:val="Arial Unicode MS"/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Helvetica">
    <w:panose1 w:val="020B0604020202020204"/>
    <w:charset w:val="00"/>
    <w:family w:val="auto"/>
    <w:pitch w:val="variable"/>
    <w:sig w:usb0="E00002FF" w:usb1="5000785B" w:usb2="00000000" w:usb3="00000000" w:csb0="0000019F" w:csb1="00000000"/>
  </w:font>
  <w:font w:name="AdvOTc8fb9ce9">
    <w:altName w:val="Arial Unicode MS"/>
    <w:charset w:val="86"/>
    <w:family w:val="auto"/>
    <w:pitch w:val="default"/>
    <w:sig w:usb0="00000000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07974BF" w14:textId="77777777" w:rsidR="007512A6" w:rsidRDefault="007512A6" w:rsidP="005918AD">
      <w:pPr>
        <w:ind w:right="240"/>
      </w:pPr>
      <w:r>
        <w:separator/>
      </w:r>
    </w:p>
  </w:footnote>
  <w:footnote w:type="continuationSeparator" w:id="0">
    <w:p w14:paraId="643F8CB8" w14:textId="77777777" w:rsidR="007512A6" w:rsidRDefault="007512A6" w:rsidP="005918AD">
      <w:pPr>
        <w:ind w:right="240"/>
      </w:pPr>
      <w:r>
        <w:continuationSeparator/>
      </w:r>
    </w:p>
  </w:footnote>
  <w:footnote w:id="1">
    <w:p w14:paraId="34F0DED9" w14:textId="77777777" w:rsidR="002C3E47" w:rsidRDefault="002C3E47" w:rsidP="002C3E47">
      <w:pPr>
        <w:pStyle w:val="a8"/>
      </w:pPr>
      <w:r>
        <w:rPr>
          <w:rStyle w:val="aa"/>
        </w:rPr>
        <w:t>*</w:t>
      </w:r>
      <w:r>
        <w:t xml:space="preserve"> </w:t>
      </w:r>
      <w:r w:rsidRPr="007E3B3E">
        <w:rPr>
          <w:rFonts w:cs="Times New Roman"/>
          <w:kern w:val="0"/>
          <w:sz w:val="22"/>
        </w:rPr>
        <w:t>Co</w:t>
      </w:r>
      <w:r w:rsidRPr="007E3B3E">
        <w:rPr>
          <w:rFonts w:eastAsia="AdvOTc8fb9ce9" w:cs="Times New Roman"/>
          <w:kern w:val="0"/>
          <w:sz w:val="22"/>
        </w:rPr>
        <w:t>rrespondences and requests for materials should be addressed to Z</w:t>
      </w:r>
      <w:r>
        <w:rPr>
          <w:rFonts w:eastAsia="AdvOTc8fb9ce9" w:cs="Times New Roman" w:hint="eastAsia"/>
          <w:kern w:val="0"/>
          <w:sz w:val="22"/>
        </w:rPr>
        <w:t>honqqing</w:t>
      </w:r>
      <w:r w:rsidRPr="007E3B3E">
        <w:rPr>
          <w:rFonts w:eastAsia="AdvOTc8fb9ce9" w:cs="Times New Roman"/>
          <w:kern w:val="0"/>
          <w:sz w:val="22"/>
        </w:rPr>
        <w:t xml:space="preserve"> Wu (wuzq10@ustc.edu.cn)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FB41FA9"/>
    <w:multiLevelType w:val="hybridMultilevel"/>
    <w:tmpl w:val="42BED536"/>
    <w:lvl w:ilvl="0" w:tplc="D876D202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1" w15:restartNumberingAfterBreak="0">
    <w:nsid w:val="16032F4C"/>
    <w:multiLevelType w:val="hybridMultilevel"/>
    <w:tmpl w:val="DFFC4A12"/>
    <w:lvl w:ilvl="0" w:tplc="A33240F8">
      <w:start w:val="1"/>
      <w:numFmt w:val="decimal"/>
      <w:lvlText w:val="%1."/>
      <w:lvlJc w:val="left"/>
      <w:pPr>
        <w:ind w:left="601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1" w:hanging="420"/>
      </w:pPr>
    </w:lvl>
    <w:lvl w:ilvl="2" w:tplc="0409001B" w:tentative="1">
      <w:start w:val="1"/>
      <w:numFmt w:val="lowerRoman"/>
      <w:lvlText w:val="%3."/>
      <w:lvlJc w:val="right"/>
      <w:pPr>
        <w:ind w:left="1501" w:hanging="420"/>
      </w:pPr>
    </w:lvl>
    <w:lvl w:ilvl="3" w:tplc="0409000F" w:tentative="1">
      <w:start w:val="1"/>
      <w:numFmt w:val="decimal"/>
      <w:lvlText w:val="%4."/>
      <w:lvlJc w:val="left"/>
      <w:pPr>
        <w:ind w:left="1921" w:hanging="420"/>
      </w:pPr>
    </w:lvl>
    <w:lvl w:ilvl="4" w:tplc="04090019" w:tentative="1">
      <w:start w:val="1"/>
      <w:numFmt w:val="lowerLetter"/>
      <w:lvlText w:val="%5)"/>
      <w:lvlJc w:val="left"/>
      <w:pPr>
        <w:ind w:left="2341" w:hanging="420"/>
      </w:pPr>
    </w:lvl>
    <w:lvl w:ilvl="5" w:tplc="0409001B" w:tentative="1">
      <w:start w:val="1"/>
      <w:numFmt w:val="lowerRoman"/>
      <w:lvlText w:val="%6."/>
      <w:lvlJc w:val="right"/>
      <w:pPr>
        <w:ind w:left="2761" w:hanging="420"/>
      </w:pPr>
    </w:lvl>
    <w:lvl w:ilvl="6" w:tplc="0409000F" w:tentative="1">
      <w:start w:val="1"/>
      <w:numFmt w:val="decimal"/>
      <w:lvlText w:val="%7."/>
      <w:lvlJc w:val="left"/>
      <w:pPr>
        <w:ind w:left="3181" w:hanging="420"/>
      </w:pPr>
    </w:lvl>
    <w:lvl w:ilvl="7" w:tplc="04090019" w:tentative="1">
      <w:start w:val="1"/>
      <w:numFmt w:val="lowerLetter"/>
      <w:lvlText w:val="%8)"/>
      <w:lvlJc w:val="left"/>
      <w:pPr>
        <w:ind w:left="3601" w:hanging="420"/>
      </w:pPr>
    </w:lvl>
    <w:lvl w:ilvl="8" w:tplc="0409001B" w:tentative="1">
      <w:start w:val="1"/>
      <w:numFmt w:val="lowerRoman"/>
      <w:lvlText w:val="%9."/>
      <w:lvlJc w:val="right"/>
      <w:pPr>
        <w:ind w:left="4021" w:hanging="420"/>
      </w:pPr>
    </w:lvl>
  </w:abstractNum>
  <w:abstractNum w:abstractNumId="2" w15:restartNumberingAfterBreak="0">
    <w:nsid w:val="33E345B5"/>
    <w:multiLevelType w:val="hybridMultilevel"/>
    <w:tmpl w:val="D8F83D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3F573DCA"/>
    <w:multiLevelType w:val="hybridMultilevel"/>
    <w:tmpl w:val="44EA39EA"/>
    <w:lvl w:ilvl="0" w:tplc="B85875C4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4" w15:restartNumberingAfterBreak="0">
    <w:nsid w:val="424512F5"/>
    <w:multiLevelType w:val="multilevel"/>
    <w:tmpl w:val="279E51B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547B2BF7"/>
    <w:multiLevelType w:val="hybridMultilevel"/>
    <w:tmpl w:val="031A7B70"/>
    <w:lvl w:ilvl="0" w:tplc="FD16FFE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651A51F8"/>
    <w:multiLevelType w:val="hybridMultilevel"/>
    <w:tmpl w:val="1B46BD56"/>
    <w:lvl w:ilvl="0" w:tplc="D34A51F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68055AD8"/>
    <w:multiLevelType w:val="multilevel"/>
    <w:tmpl w:val="B0565376"/>
    <w:lvl w:ilvl="0">
      <w:start w:val="4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8" w15:restartNumberingAfterBreak="0">
    <w:nsid w:val="6CD62C4E"/>
    <w:multiLevelType w:val="hybridMultilevel"/>
    <w:tmpl w:val="76644FB2"/>
    <w:lvl w:ilvl="0" w:tplc="5896E1D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7F3A3111"/>
    <w:multiLevelType w:val="hybridMultilevel"/>
    <w:tmpl w:val="A4C0DBB6"/>
    <w:lvl w:ilvl="0" w:tplc="A4026644">
      <w:start w:val="1"/>
      <w:numFmt w:val="decimal"/>
      <w:lvlText w:val="%1.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num w:numId="1">
    <w:abstractNumId w:val="5"/>
  </w:num>
  <w:num w:numId="2">
    <w:abstractNumId w:val="4"/>
  </w:num>
  <w:num w:numId="3">
    <w:abstractNumId w:val="7"/>
  </w:num>
  <w:num w:numId="4">
    <w:abstractNumId w:val="3"/>
  </w:num>
  <w:num w:numId="5">
    <w:abstractNumId w:val="9"/>
  </w:num>
  <w:num w:numId="6">
    <w:abstractNumId w:val="6"/>
  </w:num>
  <w:num w:numId="7">
    <w:abstractNumId w:val="0"/>
  </w:num>
  <w:num w:numId="8">
    <w:abstractNumId w:val="8"/>
  </w:num>
  <w:num w:numId="9">
    <w:abstractNumId w:val="1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chicago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arth Planet Sci Letter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tt2pz0rqrvwviera9b5pdw2wxd9def5wrtr&quot;&gt;aki&lt;record-ids&gt;&lt;item&gt;5&lt;/item&gt;&lt;item&gt;6&lt;/item&gt;&lt;item&gt;11&lt;/item&gt;&lt;item&gt;27&lt;/item&gt;&lt;item&gt;29&lt;/item&gt;&lt;item&gt;1744&lt;/item&gt;&lt;/record-ids&gt;&lt;/item&gt;&lt;/Libraries&gt;"/>
  </w:docVars>
  <w:rsids>
    <w:rsidRoot w:val="00E0424F"/>
    <w:rsid w:val="0000010F"/>
    <w:rsid w:val="0000068E"/>
    <w:rsid w:val="00000E53"/>
    <w:rsid w:val="000013CC"/>
    <w:rsid w:val="000017D3"/>
    <w:rsid w:val="000017DA"/>
    <w:rsid w:val="000019B4"/>
    <w:rsid w:val="00001CC3"/>
    <w:rsid w:val="0000226A"/>
    <w:rsid w:val="0000250E"/>
    <w:rsid w:val="00002879"/>
    <w:rsid w:val="00002BF0"/>
    <w:rsid w:val="00002C93"/>
    <w:rsid w:val="00003020"/>
    <w:rsid w:val="000032B4"/>
    <w:rsid w:val="00003425"/>
    <w:rsid w:val="000034DB"/>
    <w:rsid w:val="00003709"/>
    <w:rsid w:val="0000376D"/>
    <w:rsid w:val="00003F8A"/>
    <w:rsid w:val="00004038"/>
    <w:rsid w:val="000042C3"/>
    <w:rsid w:val="000045DA"/>
    <w:rsid w:val="000047C3"/>
    <w:rsid w:val="00004828"/>
    <w:rsid w:val="00004B16"/>
    <w:rsid w:val="0000500F"/>
    <w:rsid w:val="00005327"/>
    <w:rsid w:val="000056ED"/>
    <w:rsid w:val="00005B56"/>
    <w:rsid w:val="00005CC3"/>
    <w:rsid w:val="00005ED9"/>
    <w:rsid w:val="000062C5"/>
    <w:rsid w:val="000064A8"/>
    <w:rsid w:val="000065DA"/>
    <w:rsid w:val="0000674A"/>
    <w:rsid w:val="000069EE"/>
    <w:rsid w:val="00006B08"/>
    <w:rsid w:val="00006D2E"/>
    <w:rsid w:val="00007213"/>
    <w:rsid w:val="00007BD6"/>
    <w:rsid w:val="00007CDE"/>
    <w:rsid w:val="000109DC"/>
    <w:rsid w:val="00010E7B"/>
    <w:rsid w:val="00010FBC"/>
    <w:rsid w:val="000110DE"/>
    <w:rsid w:val="0001110D"/>
    <w:rsid w:val="000113F6"/>
    <w:rsid w:val="0001160A"/>
    <w:rsid w:val="00012042"/>
    <w:rsid w:val="0001205D"/>
    <w:rsid w:val="000123B0"/>
    <w:rsid w:val="00012626"/>
    <w:rsid w:val="0001289A"/>
    <w:rsid w:val="000132DB"/>
    <w:rsid w:val="000133B9"/>
    <w:rsid w:val="0001498E"/>
    <w:rsid w:val="00014A33"/>
    <w:rsid w:val="00014D1F"/>
    <w:rsid w:val="00014E06"/>
    <w:rsid w:val="00014FD3"/>
    <w:rsid w:val="0001519B"/>
    <w:rsid w:val="0001564E"/>
    <w:rsid w:val="00015F57"/>
    <w:rsid w:val="00016C42"/>
    <w:rsid w:val="00016E48"/>
    <w:rsid w:val="00017083"/>
    <w:rsid w:val="00017105"/>
    <w:rsid w:val="0001723B"/>
    <w:rsid w:val="000172F1"/>
    <w:rsid w:val="0001754A"/>
    <w:rsid w:val="000179FB"/>
    <w:rsid w:val="00017B5F"/>
    <w:rsid w:val="00017BAE"/>
    <w:rsid w:val="00017D05"/>
    <w:rsid w:val="00017DB5"/>
    <w:rsid w:val="00017E4E"/>
    <w:rsid w:val="00017E72"/>
    <w:rsid w:val="00020A9E"/>
    <w:rsid w:val="0002101C"/>
    <w:rsid w:val="00021262"/>
    <w:rsid w:val="0002131E"/>
    <w:rsid w:val="000219EE"/>
    <w:rsid w:val="00021AA5"/>
    <w:rsid w:val="00021D16"/>
    <w:rsid w:val="00021F75"/>
    <w:rsid w:val="00022717"/>
    <w:rsid w:val="00022776"/>
    <w:rsid w:val="00022B18"/>
    <w:rsid w:val="00022BF1"/>
    <w:rsid w:val="000231C9"/>
    <w:rsid w:val="0002335F"/>
    <w:rsid w:val="00023901"/>
    <w:rsid w:val="00023D8B"/>
    <w:rsid w:val="000240F0"/>
    <w:rsid w:val="00024298"/>
    <w:rsid w:val="00024557"/>
    <w:rsid w:val="00024929"/>
    <w:rsid w:val="00024949"/>
    <w:rsid w:val="00024D55"/>
    <w:rsid w:val="000250D1"/>
    <w:rsid w:val="000257BD"/>
    <w:rsid w:val="00025934"/>
    <w:rsid w:val="00025B85"/>
    <w:rsid w:val="00025CB0"/>
    <w:rsid w:val="00025FB1"/>
    <w:rsid w:val="00026688"/>
    <w:rsid w:val="00026D15"/>
    <w:rsid w:val="00026E53"/>
    <w:rsid w:val="00026F68"/>
    <w:rsid w:val="0002713B"/>
    <w:rsid w:val="000275D4"/>
    <w:rsid w:val="00027AFF"/>
    <w:rsid w:val="00027C30"/>
    <w:rsid w:val="00027D85"/>
    <w:rsid w:val="000303B7"/>
    <w:rsid w:val="00030A4C"/>
    <w:rsid w:val="00030A59"/>
    <w:rsid w:val="00030C7F"/>
    <w:rsid w:val="00030E56"/>
    <w:rsid w:val="00031042"/>
    <w:rsid w:val="000310E3"/>
    <w:rsid w:val="000312F7"/>
    <w:rsid w:val="0003190D"/>
    <w:rsid w:val="0003198C"/>
    <w:rsid w:val="00031D5F"/>
    <w:rsid w:val="000321B8"/>
    <w:rsid w:val="0003229E"/>
    <w:rsid w:val="00032695"/>
    <w:rsid w:val="00033049"/>
    <w:rsid w:val="000334B9"/>
    <w:rsid w:val="000334D4"/>
    <w:rsid w:val="0003380E"/>
    <w:rsid w:val="00033D44"/>
    <w:rsid w:val="00033F27"/>
    <w:rsid w:val="00034190"/>
    <w:rsid w:val="000341BA"/>
    <w:rsid w:val="000342EC"/>
    <w:rsid w:val="00034607"/>
    <w:rsid w:val="00034616"/>
    <w:rsid w:val="00034890"/>
    <w:rsid w:val="00034AEE"/>
    <w:rsid w:val="00035C03"/>
    <w:rsid w:val="00035DD6"/>
    <w:rsid w:val="00035E3D"/>
    <w:rsid w:val="00035EC0"/>
    <w:rsid w:val="00036054"/>
    <w:rsid w:val="00036147"/>
    <w:rsid w:val="0003619E"/>
    <w:rsid w:val="000361F8"/>
    <w:rsid w:val="00036288"/>
    <w:rsid w:val="000363C3"/>
    <w:rsid w:val="000366FC"/>
    <w:rsid w:val="00036CF7"/>
    <w:rsid w:val="00036EE5"/>
    <w:rsid w:val="00037050"/>
    <w:rsid w:val="00037356"/>
    <w:rsid w:val="0003740A"/>
    <w:rsid w:val="0004002E"/>
    <w:rsid w:val="000403AD"/>
    <w:rsid w:val="00040956"/>
    <w:rsid w:val="00040F81"/>
    <w:rsid w:val="0004101C"/>
    <w:rsid w:val="000410CE"/>
    <w:rsid w:val="000415DB"/>
    <w:rsid w:val="00041DC3"/>
    <w:rsid w:val="00042325"/>
    <w:rsid w:val="000423EE"/>
    <w:rsid w:val="00042E86"/>
    <w:rsid w:val="00042F37"/>
    <w:rsid w:val="0004305F"/>
    <w:rsid w:val="00043577"/>
    <w:rsid w:val="00043589"/>
    <w:rsid w:val="0004365B"/>
    <w:rsid w:val="00043734"/>
    <w:rsid w:val="000437B3"/>
    <w:rsid w:val="00043959"/>
    <w:rsid w:val="000443EE"/>
    <w:rsid w:val="00044571"/>
    <w:rsid w:val="000449A3"/>
    <w:rsid w:val="000449E9"/>
    <w:rsid w:val="00044C2C"/>
    <w:rsid w:val="00044CF2"/>
    <w:rsid w:val="00045000"/>
    <w:rsid w:val="00045402"/>
    <w:rsid w:val="000461B4"/>
    <w:rsid w:val="000468C6"/>
    <w:rsid w:val="00046A88"/>
    <w:rsid w:val="00047065"/>
    <w:rsid w:val="00047532"/>
    <w:rsid w:val="00047536"/>
    <w:rsid w:val="00047AD8"/>
    <w:rsid w:val="00047D02"/>
    <w:rsid w:val="000509E9"/>
    <w:rsid w:val="00050F3D"/>
    <w:rsid w:val="00051053"/>
    <w:rsid w:val="00051143"/>
    <w:rsid w:val="000517E0"/>
    <w:rsid w:val="000517FB"/>
    <w:rsid w:val="00051C28"/>
    <w:rsid w:val="00051DE5"/>
    <w:rsid w:val="00051DF4"/>
    <w:rsid w:val="00052242"/>
    <w:rsid w:val="000525D2"/>
    <w:rsid w:val="0005266E"/>
    <w:rsid w:val="000527F5"/>
    <w:rsid w:val="00052DB1"/>
    <w:rsid w:val="00052FA9"/>
    <w:rsid w:val="00053047"/>
    <w:rsid w:val="000532B1"/>
    <w:rsid w:val="0005391F"/>
    <w:rsid w:val="00053D31"/>
    <w:rsid w:val="00053E67"/>
    <w:rsid w:val="00054011"/>
    <w:rsid w:val="0005414C"/>
    <w:rsid w:val="00054A82"/>
    <w:rsid w:val="00054D92"/>
    <w:rsid w:val="000552AD"/>
    <w:rsid w:val="00055378"/>
    <w:rsid w:val="000562A5"/>
    <w:rsid w:val="00056492"/>
    <w:rsid w:val="0005652E"/>
    <w:rsid w:val="00056AA8"/>
    <w:rsid w:val="00056E0D"/>
    <w:rsid w:val="000571EC"/>
    <w:rsid w:val="00057498"/>
    <w:rsid w:val="000575B4"/>
    <w:rsid w:val="00057EBD"/>
    <w:rsid w:val="00060216"/>
    <w:rsid w:val="000602CC"/>
    <w:rsid w:val="00060463"/>
    <w:rsid w:val="00060BEA"/>
    <w:rsid w:val="0006100B"/>
    <w:rsid w:val="000610BC"/>
    <w:rsid w:val="0006179A"/>
    <w:rsid w:val="00061A9E"/>
    <w:rsid w:val="00061AFA"/>
    <w:rsid w:val="00061BAB"/>
    <w:rsid w:val="00061CE0"/>
    <w:rsid w:val="00061D9A"/>
    <w:rsid w:val="000623A4"/>
    <w:rsid w:val="00062440"/>
    <w:rsid w:val="00062694"/>
    <w:rsid w:val="00062E50"/>
    <w:rsid w:val="00062FE7"/>
    <w:rsid w:val="00063485"/>
    <w:rsid w:val="000635E9"/>
    <w:rsid w:val="00063731"/>
    <w:rsid w:val="00063A1B"/>
    <w:rsid w:val="00063DAC"/>
    <w:rsid w:val="00063FA4"/>
    <w:rsid w:val="00064076"/>
    <w:rsid w:val="00064301"/>
    <w:rsid w:val="00064583"/>
    <w:rsid w:val="0006459E"/>
    <w:rsid w:val="0006468A"/>
    <w:rsid w:val="00064CC6"/>
    <w:rsid w:val="00064EA3"/>
    <w:rsid w:val="00065286"/>
    <w:rsid w:val="00065677"/>
    <w:rsid w:val="00065A62"/>
    <w:rsid w:val="00065ADC"/>
    <w:rsid w:val="00065D7B"/>
    <w:rsid w:val="00065F21"/>
    <w:rsid w:val="000660F2"/>
    <w:rsid w:val="00066B59"/>
    <w:rsid w:val="00066E0C"/>
    <w:rsid w:val="000672A5"/>
    <w:rsid w:val="00067B61"/>
    <w:rsid w:val="00067CAA"/>
    <w:rsid w:val="00070023"/>
    <w:rsid w:val="000706AD"/>
    <w:rsid w:val="0007090C"/>
    <w:rsid w:val="00070D01"/>
    <w:rsid w:val="00071019"/>
    <w:rsid w:val="00071132"/>
    <w:rsid w:val="0007130F"/>
    <w:rsid w:val="00071346"/>
    <w:rsid w:val="00071608"/>
    <w:rsid w:val="00071827"/>
    <w:rsid w:val="00071846"/>
    <w:rsid w:val="00071867"/>
    <w:rsid w:val="000718B6"/>
    <w:rsid w:val="00071A69"/>
    <w:rsid w:val="00072C98"/>
    <w:rsid w:val="00072D3B"/>
    <w:rsid w:val="00072EA9"/>
    <w:rsid w:val="00073131"/>
    <w:rsid w:val="00073485"/>
    <w:rsid w:val="00073786"/>
    <w:rsid w:val="00073BC0"/>
    <w:rsid w:val="000740CC"/>
    <w:rsid w:val="00074205"/>
    <w:rsid w:val="00074313"/>
    <w:rsid w:val="00074A9F"/>
    <w:rsid w:val="00074D8A"/>
    <w:rsid w:val="00074F44"/>
    <w:rsid w:val="00075012"/>
    <w:rsid w:val="0007504E"/>
    <w:rsid w:val="00075888"/>
    <w:rsid w:val="00075C6E"/>
    <w:rsid w:val="000760EF"/>
    <w:rsid w:val="000761D8"/>
    <w:rsid w:val="000765C5"/>
    <w:rsid w:val="00076A71"/>
    <w:rsid w:val="00076A98"/>
    <w:rsid w:val="00076B96"/>
    <w:rsid w:val="00076C0D"/>
    <w:rsid w:val="00076C27"/>
    <w:rsid w:val="00076C2D"/>
    <w:rsid w:val="00077257"/>
    <w:rsid w:val="00077D91"/>
    <w:rsid w:val="00077EA3"/>
    <w:rsid w:val="00077EFF"/>
    <w:rsid w:val="000801CB"/>
    <w:rsid w:val="00080260"/>
    <w:rsid w:val="0008098B"/>
    <w:rsid w:val="00080CFF"/>
    <w:rsid w:val="00080F80"/>
    <w:rsid w:val="000814CB"/>
    <w:rsid w:val="0008177C"/>
    <w:rsid w:val="00081848"/>
    <w:rsid w:val="00081A7D"/>
    <w:rsid w:val="00081EAF"/>
    <w:rsid w:val="00081FBB"/>
    <w:rsid w:val="00081FFB"/>
    <w:rsid w:val="0008279D"/>
    <w:rsid w:val="00082845"/>
    <w:rsid w:val="00082C57"/>
    <w:rsid w:val="00082CEB"/>
    <w:rsid w:val="00082D8F"/>
    <w:rsid w:val="00083608"/>
    <w:rsid w:val="00083876"/>
    <w:rsid w:val="000840EB"/>
    <w:rsid w:val="0008468A"/>
    <w:rsid w:val="000846D6"/>
    <w:rsid w:val="0008476E"/>
    <w:rsid w:val="00084BA5"/>
    <w:rsid w:val="00084DD1"/>
    <w:rsid w:val="00086420"/>
    <w:rsid w:val="00086683"/>
    <w:rsid w:val="000866F0"/>
    <w:rsid w:val="00086D18"/>
    <w:rsid w:val="00086F58"/>
    <w:rsid w:val="0008717A"/>
    <w:rsid w:val="0008799A"/>
    <w:rsid w:val="00087D3F"/>
    <w:rsid w:val="00087D63"/>
    <w:rsid w:val="00087F99"/>
    <w:rsid w:val="000902C1"/>
    <w:rsid w:val="00090539"/>
    <w:rsid w:val="000907E9"/>
    <w:rsid w:val="00090863"/>
    <w:rsid w:val="00090929"/>
    <w:rsid w:val="00090F67"/>
    <w:rsid w:val="000910A2"/>
    <w:rsid w:val="000910CE"/>
    <w:rsid w:val="00091269"/>
    <w:rsid w:val="000912D6"/>
    <w:rsid w:val="0009135B"/>
    <w:rsid w:val="0009135E"/>
    <w:rsid w:val="000917BB"/>
    <w:rsid w:val="00091BB8"/>
    <w:rsid w:val="00091C51"/>
    <w:rsid w:val="00091E51"/>
    <w:rsid w:val="0009206C"/>
    <w:rsid w:val="00092876"/>
    <w:rsid w:val="00092EAF"/>
    <w:rsid w:val="000937C4"/>
    <w:rsid w:val="000945C0"/>
    <w:rsid w:val="0009498C"/>
    <w:rsid w:val="000949FC"/>
    <w:rsid w:val="00094E47"/>
    <w:rsid w:val="00094ED1"/>
    <w:rsid w:val="00095953"/>
    <w:rsid w:val="000959E0"/>
    <w:rsid w:val="00095C5B"/>
    <w:rsid w:val="00095CE1"/>
    <w:rsid w:val="00095D69"/>
    <w:rsid w:val="00096050"/>
    <w:rsid w:val="00096372"/>
    <w:rsid w:val="000966F0"/>
    <w:rsid w:val="00096763"/>
    <w:rsid w:val="00096AE7"/>
    <w:rsid w:val="00096F98"/>
    <w:rsid w:val="00097015"/>
    <w:rsid w:val="000970CC"/>
    <w:rsid w:val="00097302"/>
    <w:rsid w:val="00097326"/>
    <w:rsid w:val="00097397"/>
    <w:rsid w:val="00097AC4"/>
    <w:rsid w:val="00097B9F"/>
    <w:rsid w:val="00097E97"/>
    <w:rsid w:val="000A020D"/>
    <w:rsid w:val="000A03A2"/>
    <w:rsid w:val="000A06EF"/>
    <w:rsid w:val="000A0AA8"/>
    <w:rsid w:val="000A0AAD"/>
    <w:rsid w:val="000A0CD5"/>
    <w:rsid w:val="000A0D71"/>
    <w:rsid w:val="000A10BD"/>
    <w:rsid w:val="000A121B"/>
    <w:rsid w:val="000A1291"/>
    <w:rsid w:val="000A142F"/>
    <w:rsid w:val="000A1882"/>
    <w:rsid w:val="000A1B15"/>
    <w:rsid w:val="000A1B61"/>
    <w:rsid w:val="000A1BE6"/>
    <w:rsid w:val="000A219F"/>
    <w:rsid w:val="000A2355"/>
    <w:rsid w:val="000A30B3"/>
    <w:rsid w:val="000A3113"/>
    <w:rsid w:val="000A35CE"/>
    <w:rsid w:val="000A363F"/>
    <w:rsid w:val="000A3713"/>
    <w:rsid w:val="000A3DDE"/>
    <w:rsid w:val="000A4037"/>
    <w:rsid w:val="000A4044"/>
    <w:rsid w:val="000A4305"/>
    <w:rsid w:val="000A4526"/>
    <w:rsid w:val="000A4563"/>
    <w:rsid w:val="000A5196"/>
    <w:rsid w:val="000A51B6"/>
    <w:rsid w:val="000A559E"/>
    <w:rsid w:val="000A57E6"/>
    <w:rsid w:val="000A5823"/>
    <w:rsid w:val="000A583E"/>
    <w:rsid w:val="000A6343"/>
    <w:rsid w:val="000A6565"/>
    <w:rsid w:val="000A6571"/>
    <w:rsid w:val="000A6975"/>
    <w:rsid w:val="000A6A42"/>
    <w:rsid w:val="000A6B81"/>
    <w:rsid w:val="000A6C5A"/>
    <w:rsid w:val="000A7280"/>
    <w:rsid w:val="000A72F2"/>
    <w:rsid w:val="000A7A3B"/>
    <w:rsid w:val="000B03B7"/>
    <w:rsid w:val="000B040B"/>
    <w:rsid w:val="000B0C5A"/>
    <w:rsid w:val="000B1058"/>
    <w:rsid w:val="000B1410"/>
    <w:rsid w:val="000B1BC9"/>
    <w:rsid w:val="000B1C8C"/>
    <w:rsid w:val="000B1CE4"/>
    <w:rsid w:val="000B1FF2"/>
    <w:rsid w:val="000B2034"/>
    <w:rsid w:val="000B2869"/>
    <w:rsid w:val="000B2B1B"/>
    <w:rsid w:val="000B2B5D"/>
    <w:rsid w:val="000B2C07"/>
    <w:rsid w:val="000B2DB4"/>
    <w:rsid w:val="000B2E3B"/>
    <w:rsid w:val="000B3185"/>
    <w:rsid w:val="000B3BE6"/>
    <w:rsid w:val="000B3C24"/>
    <w:rsid w:val="000B424D"/>
    <w:rsid w:val="000B4C73"/>
    <w:rsid w:val="000B4CD2"/>
    <w:rsid w:val="000B515E"/>
    <w:rsid w:val="000B5715"/>
    <w:rsid w:val="000B5AEE"/>
    <w:rsid w:val="000B5C49"/>
    <w:rsid w:val="000B60CE"/>
    <w:rsid w:val="000B6A0B"/>
    <w:rsid w:val="000B6AFD"/>
    <w:rsid w:val="000B6B04"/>
    <w:rsid w:val="000B6E0F"/>
    <w:rsid w:val="000B73A9"/>
    <w:rsid w:val="000B7534"/>
    <w:rsid w:val="000B7901"/>
    <w:rsid w:val="000B79C5"/>
    <w:rsid w:val="000B7A4F"/>
    <w:rsid w:val="000B7C04"/>
    <w:rsid w:val="000C0972"/>
    <w:rsid w:val="000C120D"/>
    <w:rsid w:val="000C1B5E"/>
    <w:rsid w:val="000C2578"/>
    <w:rsid w:val="000C28B3"/>
    <w:rsid w:val="000C2AB4"/>
    <w:rsid w:val="000C2CCB"/>
    <w:rsid w:val="000C2E66"/>
    <w:rsid w:val="000C2FFD"/>
    <w:rsid w:val="000C333E"/>
    <w:rsid w:val="000C3483"/>
    <w:rsid w:val="000C3CCD"/>
    <w:rsid w:val="000C3E0B"/>
    <w:rsid w:val="000C3FF9"/>
    <w:rsid w:val="000C42FB"/>
    <w:rsid w:val="000C4494"/>
    <w:rsid w:val="000C4991"/>
    <w:rsid w:val="000C4E73"/>
    <w:rsid w:val="000C53F7"/>
    <w:rsid w:val="000C56E9"/>
    <w:rsid w:val="000C5922"/>
    <w:rsid w:val="000C5A10"/>
    <w:rsid w:val="000C5E1E"/>
    <w:rsid w:val="000C5FC7"/>
    <w:rsid w:val="000C67F2"/>
    <w:rsid w:val="000C77A1"/>
    <w:rsid w:val="000C79E1"/>
    <w:rsid w:val="000C7C23"/>
    <w:rsid w:val="000D0164"/>
    <w:rsid w:val="000D0196"/>
    <w:rsid w:val="000D0853"/>
    <w:rsid w:val="000D1366"/>
    <w:rsid w:val="000D1A6B"/>
    <w:rsid w:val="000D1B06"/>
    <w:rsid w:val="000D1E96"/>
    <w:rsid w:val="000D1FCE"/>
    <w:rsid w:val="000D1FE1"/>
    <w:rsid w:val="000D26DE"/>
    <w:rsid w:val="000D26EA"/>
    <w:rsid w:val="000D28A5"/>
    <w:rsid w:val="000D29CF"/>
    <w:rsid w:val="000D32D0"/>
    <w:rsid w:val="000D36A7"/>
    <w:rsid w:val="000D384D"/>
    <w:rsid w:val="000D38C2"/>
    <w:rsid w:val="000D3DDB"/>
    <w:rsid w:val="000D3E5E"/>
    <w:rsid w:val="000D3ECB"/>
    <w:rsid w:val="000D42AC"/>
    <w:rsid w:val="000D49E7"/>
    <w:rsid w:val="000D5387"/>
    <w:rsid w:val="000D57C8"/>
    <w:rsid w:val="000D5941"/>
    <w:rsid w:val="000D6261"/>
    <w:rsid w:val="000D68B3"/>
    <w:rsid w:val="000D6C3F"/>
    <w:rsid w:val="000D6CC1"/>
    <w:rsid w:val="000D6E50"/>
    <w:rsid w:val="000D73EB"/>
    <w:rsid w:val="000E09A6"/>
    <w:rsid w:val="000E1435"/>
    <w:rsid w:val="000E1450"/>
    <w:rsid w:val="000E15DB"/>
    <w:rsid w:val="000E1689"/>
    <w:rsid w:val="000E1B29"/>
    <w:rsid w:val="000E1B4C"/>
    <w:rsid w:val="000E1BA0"/>
    <w:rsid w:val="000E200F"/>
    <w:rsid w:val="000E2052"/>
    <w:rsid w:val="000E20D3"/>
    <w:rsid w:val="000E22F1"/>
    <w:rsid w:val="000E2303"/>
    <w:rsid w:val="000E2835"/>
    <w:rsid w:val="000E2BDC"/>
    <w:rsid w:val="000E2E59"/>
    <w:rsid w:val="000E347D"/>
    <w:rsid w:val="000E3696"/>
    <w:rsid w:val="000E36D5"/>
    <w:rsid w:val="000E380D"/>
    <w:rsid w:val="000E3C29"/>
    <w:rsid w:val="000E40E3"/>
    <w:rsid w:val="000E43D3"/>
    <w:rsid w:val="000E44BB"/>
    <w:rsid w:val="000E45ED"/>
    <w:rsid w:val="000E4E48"/>
    <w:rsid w:val="000E5137"/>
    <w:rsid w:val="000E524E"/>
    <w:rsid w:val="000E57BE"/>
    <w:rsid w:val="000E5B07"/>
    <w:rsid w:val="000E639A"/>
    <w:rsid w:val="000E6586"/>
    <w:rsid w:val="000E65BE"/>
    <w:rsid w:val="000E692E"/>
    <w:rsid w:val="000E6BA0"/>
    <w:rsid w:val="000E6C80"/>
    <w:rsid w:val="000E6E26"/>
    <w:rsid w:val="000E6EBF"/>
    <w:rsid w:val="000E7038"/>
    <w:rsid w:val="000E78DD"/>
    <w:rsid w:val="000E7967"/>
    <w:rsid w:val="000E7F6A"/>
    <w:rsid w:val="000F0C4C"/>
    <w:rsid w:val="000F120D"/>
    <w:rsid w:val="000F12AD"/>
    <w:rsid w:val="000F14DC"/>
    <w:rsid w:val="000F1535"/>
    <w:rsid w:val="000F170C"/>
    <w:rsid w:val="000F1A0B"/>
    <w:rsid w:val="000F1EF8"/>
    <w:rsid w:val="000F2252"/>
    <w:rsid w:val="000F2402"/>
    <w:rsid w:val="000F2414"/>
    <w:rsid w:val="000F2783"/>
    <w:rsid w:val="000F27D8"/>
    <w:rsid w:val="000F2B66"/>
    <w:rsid w:val="000F2D40"/>
    <w:rsid w:val="000F2D8E"/>
    <w:rsid w:val="000F3451"/>
    <w:rsid w:val="000F3FC6"/>
    <w:rsid w:val="000F439E"/>
    <w:rsid w:val="000F45A1"/>
    <w:rsid w:val="000F468B"/>
    <w:rsid w:val="000F4FDF"/>
    <w:rsid w:val="000F503B"/>
    <w:rsid w:val="000F51AB"/>
    <w:rsid w:val="000F52F6"/>
    <w:rsid w:val="000F534D"/>
    <w:rsid w:val="000F53D1"/>
    <w:rsid w:val="000F5652"/>
    <w:rsid w:val="000F56DD"/>
    <w:rsid w:val="000F5887"/>
    <w:rsid w:val="000F59EE"/>
    <w:rsid w:val="000F5AB5"/>
    <w:rsid w:val="000F5F08"/>
    <w:rsid w:val="000F71C8"/>
    <w:rsid w:val="000F7376"/>
    <w:rsid w:val="000F759F"/>
    <w:rsid w:val="000F7CD8"/>
    <w:rsid w:val="001005BD"/>
    <w:rsid w:val="00100ABA"/>
    <w:rsid w:val="00100B9B"/>
    <w:rsid w:val="00100C1E"/>
    <w:rsid w:val="001013A0"/>
    <w:rsid w:val="00101573"/>
    <w:rsid w:val="00101681"/>
    <w:rsid w:val="00101724"/>
    <w:rsid w:val="00101893"/>
    <w:rsid w:val="001019DA"/>
    <w:rsid w:val="00101C77"/>
    <w:rsid w:val="0010208A"/>
    <w:rsid w:val="001020ED"/>
    <w:rsid w:val="00102516"/>
    <w:rsid w:val="00102CF9"/>
    <w:rsid w:val="00103442"/>
    <w:rsid w:val="0010372E"/>
    <w:rsid w:val="00103833"/>
    <w:rsid w:val="00103A82"/>
    <w:rsid w:val="00103F34"/>
    <w:rsid w:val="00103F64"/>
    <w:rsid w:val="001045D5"/>
    <w:rsid w:val="001046ED"/>
    <w:rsid w:val="001052E3"/>
    <w:rsid w:val="00105339"/>
    <w:rsid w:val="001058B8"/>
    <w:rsid w:val="00105933"/>
    <w:rsid w:val="00105998"/>
    <w:rsid w:val="00105B16"/>
    <w:rsid w:val="00105D35"/>
    <w:rsid w:val="00105D67"/>
    <w:rsid w:val="0010631A"/>
    <w:rsid w:val="00106822"/>
    <w:rsid w:val="00106930"/>
    <w:rsid w:val="00106973"/>
    <w:rsid w:val="00106B52"/>
    <w:rsid w:val="00107012"/>
    <w:rsid w:val="001076AE"/>
    <w:rsid w:val="001077FC"/>
    <w:rsid w:val="00107B40"/>
    <w:rsid w:val="00107ED4"/>
    <w:rsid w:val="0011083B"/>
    <w:rsid w:val="0011093A"/>
    <w:rsid w:val="00110B40"/>
    <w:rsid w:val="001110D4"/>
    <w:rsid w:val="00111224"/>
    <w:rsid w:val="00111277"/>
    <w:rsid w:val="001115E5"/>
    <w:rsid w:val="00111979"/>
    <w:rsid w:val="00111A56"/>
    <w:rsid w:val="00111B33"/>
    <w:rsid w:val="00111F48"/>
    <w:rsid w:val="00112078"/>
    <w:rsid w:val="00112287"/>
    <w:rsid w:val="001122E0"/>
    <w:rsid w:val="001124E4"/>
    <w:rsid w:val="0011282C"/>
    <w:rsid w:val="0011283A"/>
    <w:rsid w:val="001139C1"/>
    <w:rsid w:val="00113A08"/>
    <w:rsid w:val="00113A3D"/>
    <w:rsid w:val="00113F28"/>
    <w:rsid w:val="001141AC"/>
    <w:rsid w:val="0011424E"/>
    <w:rsid w:val="0011453D"/>
    <w:rsid w:val="00114641"/>
    <w:rsid w:val="00114E58"/>
    <w:rsid w:val="00115106"/>
    <w:rsid w:val="001151BC"/>
    <w:rsid w:val="001151CD"/>
    <w:rsid w:val="00115B16"/>
    <w:rsid w:val="00115D8D"/>
    <w:rsid w:val="00115EB8"/>
    <w:rsid w:val="00116698"/>
    <w:rsid w:val="001168E6"/>
    <w:rsid w:val="00116A74"/>
    <w:rsid w:val="00116C1E"/>
    <w:rsid w:val="00116DF4"/>
    <w:rsid w:val="001171A5"/>
    <w:rsid w:val="001172F1"/>
    <w:rsid w:val="00117663"/>
    <w:rsid w:val="00117915"/>
    <w:rsid w:val="00117A9E"/>
    <w:rsid w:val="00117E26"/>
    <w:rsid w:val="0012003B"/>
    <w:rsid w:val="0012024F"/>
    <w:rsid w:val="001203BF"/>
    <w:rsid w:val="001207A7"/>
    <w:rsid w:val="001208A2"/>
    <w:rsid w:val="00120CF7"/>
    <w:rsid w:val="00120D66"/>
    <w:rsid w:val="00120F07"/>
    <w:rsid w:val="00121056"/>
    <w:rsid w:val="0012131A"/>
    <w:rsid w:val="00121B9E"/>
    <w:rsid w:val="00121BE0"/>
    <w:rsid w:val="00121E8D"/>
    <w:rsid w:val="00122BFD"/>
    <w:rsid w:val="001236F1"/>
    <w:rsid w:val="00123740"/>
    <w:rsid w:val="001237A1"/>
    <w:rsid w:val="001237A3"/>
    <w:rsid w:val="00123A4E"/>
    <w:rsid w:val="001240D4"/>
    <w:rsid w:val="001243A2"/>
    <w:rsid w:val="00124583"/>
    <w:rsid w:val="00124AAA"/>
    <w:rsid w:val="00124ABB"/>
    <w:rsid w:val="00124BB7"/>
    <w:rsid w:val="00124CEB"/>
    <w:rsid w:val="00124EC2"/>
    <w:rsid w:val="00124FA1"/>
    <w:rsid w:val="0012530D"/>
    <w:rsid w:val="00125352"/>
    <w:rsid w:val="00125584"/>
    <w:rsid w:val="001256C3"/>
    <w:rsid w:val="0012573F"/>
    <w:rsid w:val="001258BC"/>
    <w:rsid w:val="00125F5D"/>
    <w:rsid w:val="001261CC"/>
    <w:rsid w:val="00126609"/>
    <w:rsid w:val="001269AE"/>
    <w:rsid w:val="00127EAA"/>
    <w:rsid w:val="00127FF2"/>
    <w:rsid w:val="001305A5"/>
    <w:rsid w:val="00130ED9"/>
    <w:rsid w:val="00130FD1"/>
    <w:rsid w:val="001312AA"/>
    <w:rsid w:val="001312C0"/>
    <w:rsid w:val="001318B9"/>
    <w:rsid w:val="00131D74"/>
    <w:rsid w:val="001320E4"/>
    <w:rsid w:val="001325B6"/>
    <w:rsid w:val="00132626"/>
    <w:rsid w:val="00133683"/>
    <w:rsid w:val="0013373C"/>
    <w:rsid w:val="00133784"/>
    <w:rsid w:val="00133FCC"/>
    <w:rsid w:val="001341CE"/>
    <w:rsid w:val="0013446D"/>
    <w:rsid w:val="00134925"/>
    <w:rsid w:val="001352FF"/>
    <w:rsid w:val="001358E5"/>
    <w:rsid w:val="001359B2"/>
    <w:rsid w:val="00135AFA"/>
    <w:rsid w:val="00136198"/>
    <w:rsid w:val="0013690D"/>
    <w:rsid w:val="00136BB5"/>
    <w:rsid w:val="00136D4B"/>
    <w:rsid w:val="00136DB6"/>
    <w:rsid w:val="001372C2"/>
    <w:rsid w:val="00137380"/>
    <w:rsid w:val="0013746C"/>
    <w:rsid w:val="00137667"/>
    <w:rsid w:val="00137AD7"/>
    <w:rsid w:val="00137C2D"/>
    <w:rsid w:val="00137E25"/>
    <w:rsid w:val="00137E94"/>
    <w:rsid w:val="00140281"/>
    <w:rsid w:val="001406BA"/>
    <w:rsid w:val="001407CE"/>
    <w:rsid w:val="00140807"/>
    <w:rsid w:val="00140918"/>
    <w:rsid w:val="00140921"/>
    <w:rsid w:val="0014092A"/>
    <w:rsid w:val="00140D1D"/>
    <w:rsid w:val="001410B2"/>
    <w:rsid w:val="00141D1D"/>
    <w:rsid w:val="00141DCC"/>
    <w:rsid w:val="00141FFE"/>
    <w:rsid w:val="001420A4"/>
    <w:rsid w:val="0014242A"/>
    <w:rsid w:val="00142538"/>
    <w:rsid w:val="001425C6"/>
    <w:rsid w:val="001426B0"/>
    <w:rsid w:val="00142716"/>
    <w:rsid w:val="00142D2C"/>
    <w:rsid w:val="00142DED"/>
    <w:rsid w:val="00142DEE"/>
    <w:rsid w:val="0014307C"/>
    <w:rsid w:val="00143386"/>
    <w:rsid w:val="0014370F"/>
    <w:rsid w:val="00143716"/>
    <w:rsid w:val="001439F4"/>
    <w:rsid w:val="0014416E"/>
    <w:rsid w:val="0014432B"/>
    <w:rsid w:val="001449E5"/>
    <w:rsid w:val="00144CC2"/>
    <w:rsid w:val="00144F77"/>
    <w:rsid w:val="00145393"/>
    <w:rsid w:val="001453D1"/>
    <w:rsid w:val="00145B83"/>
    <w:rsid w:val="00145DFE"/>
    <w:rsid w:val="00146208"/>
    <w:rsid w:val="00146305"/>
    <w:rsid w:val="00146316"/>
    <w:rsid w:val="0014759E"/>
    <w:rsid w:val="001475BE"/>
    <w:rsid w:val="001476A2"/>
    <w:rsid w:val="00147761"/>
    <w:rsid w:val="001479CB"/>
    <w:rsid w:val="00147C6F"/>
    <w:rsid w:val="00150117"/>
    <w:rsid w:val="0015023D"/>
    <w:rsid w:val="00150C7F"/>
    <w:rsid w:val="00150EB1"/>
    <w:rsid w:val="00151044"/>
    <w:rsid w:val="00151B0B"/>
    <w:rsid w:val="00151B87"/>
    <w:rsid w:val="00151D21"/>
    <w:rsid w:val="00151F13"/>
    <w:rsid w:val="00152244"/>
    <w:rsid w:val="001526E9"/>
    <w:rsid w:val="00152C58"/>
    <w:rsid w:val="00152F72"/>
    <w:rsid w:val="0015349B"/>
    <w:rsid w:val="00153845"/>
    <w:rsid w:val="001539DA"/>
    <w:rsid w:val="00153AAF"/>
    <w:rsid w:val="00153E15"/>
    <w:rsid w:val="00154160"/>
    <w:rsid w:val="00154168"/>
    <w:rsid w:val="00154250"/>
    <w:rsid w:val="00154267"/>
    <w:rsid w:val="001549FD"/>
    <w:rsid w:val="00155293"/>
    <w:rsid w:val="001555ED"/>
    <w:rsid w:val="00155B6A"/>
    <w:rsid w:val="00156508"/>
    <w:rsid w:val="00156B20"/>
    <w:rsid w:val="00156C2D"/>
    <w:rsid w:val="00156F57"/>
    <w:rsid w:val="00156F78"/>
    <w:rsid w:val="001570C7"/>
    <w:rsid w:val="001575AE"/>
    <w:rsid w:val="00157706"/>
    <w:rsid w:val="00157AD1"/>
    <w:rsid w:val="00157BF5"/>
    <w:rsid w:val="00157DF2"/>
    <w:rsid w:val="00157E03"/>
    <w:rsid w:val="00157E64"/>
    <w:rsid w:val="0016017B"/>
    <w:rsid w:val="00160239"/>
    <w:rsid w:val="00160532"/>
    <w:rsid w:val="00160894"/>
    <w:rsid w:val="00160B0F"/>
    <w:rsid w:val="00160C5C"/>
    <w:rsid w:val="00160DB0"/>
    <w:rsid w:val="00160EC7"/>
    <w:rsid w:val="00161497"/>
    <w:rsid w:val="00161509"/>
    <w:rsid w:val="00161511"/>
    <w:rsid w:val="00161581"/>
    <w:rsid w:val="001618AF"/>
    <w:rsid w:val="00161957"/>
    <w:rsid w:val="00161D9B"/>
    <w:rsid w:val="001623BE"/>
    <w:rsid w:val="00162563"/>
    <w:rsid w:val="00162744"/>
    <w:rsid w:val="001628D5"/>
    <w:rsid w:val="00163008"/>
    <w:rsid w:val="0016325A"/>
    <w:rsid w:val="00163309"/>
    <w:rsid w:val="0016357E"/>
    <w:rsid w:val="0016359D"/>
    <w:rsid w:val="00163937"/>
    <w:rsid w:val="00163E40"/>
    <w:rsid w:val="001642B5"/>
    <w:rsid w:val="001643DA"/>
    <w:rsid w:val="001648B0"/>
    <w:rsid w:val="00164A3E"/>
    <w:rsid w:val="00164C25"/>
    <w:rsid w:val="001650BF"/>
    <w:rsid w:val="00165197"/>
    <w:rsid w:val="0016535C"/>
    <w:rsid w:val="0016547F"/>
    <w:rsid w:val="001656CB"/>
    <w:rsid w:val="00165C52"/>
    <w:rsid w:val="00165D60"/>
    <w:rsid w:val="001665A8"/>
    <w:rsid w:val="00166D7B"/>
    <w:rsid w:val="00166E98"/>
    <w:rsid w:val="00166EFD"/>
    <w:rsid w:val="0016739F"/>
    <w:rsid w:val="001700C1"/>
    <w:rsid w:val="00170356"/>
    <w:rsid w:val="00170403"/>
    <w:rsid w:val="00170520"/>
    <w:rsid w:val="0017067A"/>
    <w:rsid w:val="00170719"/>
    <w:rsid w:val="0017081B"/>
    <w:rsid w:val="00171429"/>
    <w:rsid w:val="00171765"/>
    <w:rsid w:val="00171C4A"/>
    <w:rsid w:val="00171CD2"/>
    <w:rsid w:val="001721D4"/>
    <w:rsid w:val="001724C0"/>
    <w:rsid w:val="0017293D"/>
    <w:rsid w:val="00172CB8"/>
    <w:rsid w:val="00172F06"/>
    <w:rsid w:val="001730A8"/>
    <w:rsid w:val="001732D1"/>
    <w:rsid w:val="00173596"/>
    <w:rsid w:val="001738FD"/>
    <w:rsid w:val="0017397A"/>
    <w:rsid w:val="00174049"/>
    <w:rsid w:val="00174579"/>
    <w:rsid w:val="00174727"/>
    <w:rsid w:val="00174CB7"/>
    <w:rsid w:val="0017531A"/>
    <w:rsid w:val="0017561B"/>
    <w:rsid w:val="0017573C"/>
    <w:rsid w:val="00175D2B"/>
    <w:rsid w:val="0017601A"/>
    <w:rsid w:val="0017649F"/>
    <w:rsid w:val="00176505"/>
    <w:rsid w:val="00176845"/>
    <w:rsid w:val="00176AB6"/>
    <w:rsid w:val="00176C50"/>
    <w:rsid w:val="00176D39"/>
    <w:rsid w:val="00176E77"/>
    <w:rsid w:val="00176F0F"/>
    <w:rsid w:val="00177180"/>
    <w:rsid w:val="001772B0"/>
    <w:rsid w:val="0017731F"/>
    <w:rsid w:val="00177851"/>
    <w:rsid w:val="00177D70"/>
    <w:rsid w:val="00177DE4"/>
    <w:rsid w:val="00177ED5"/>
    <w:rsid w:val="001807EE"/>
    <w:rsid w:val="001808CD"/>
    <w:rsid w:val="0018106D"/>
    <w:rsid w:val="001811CF"/>
    <w:rsid w:val="0018138D"/>
    <w:rsid w:val="0018140F"/>
    <w:rsid w:val="0018171F"/>
    <w:rsid w:val="001818CD"/>
    <w:rsid w:val="00181A72"/>
    <w:rsid w:val="0018226A"/>
    <w:rsid w:val="00182452"/>
    <w:rsid w:val="0018288E"/>
    <w:rsid w:val="00182A60"/>
    <w:rsid w:val="00183045"/>
    <w:rsid w:val="00183151"/>
    <w:rsid w:val="0018377B"/>
    <w:rsid w:val="00183780"/>
    <w:rsid w:val="0018394F"/>
    <w:rsid w:val="00183A00"/>
    <w:rsid w:val="00183A37"/>
    <w:rsid w:val="00183B90"/>
    <w:rsid w:val="00183DE0"/>
    <w:rsid w:val="0018409C"/>
    <w:rsid w:val="00184249"/>
    <w:rsid w:val="00184595"/>
    <w:rsid w:val="00184C55"/>
    <w:rsid w:val="00184E93"/>
    <w:rsid w:val="00184F1E"/>
    <w:rsid w:val="00184FD1"/>
    <w:rsid w:val="0018510F"/>
    <w:rsid w:val="00185378"/>
    <w:rsid w:val="001856CA"/>
    <w:rsid w:val="00185CD3"/>
    <w:rsid w:val="00185D01"/>
    <w:rsid w:val="00185D68"/>
    <w:rsid w:val="00185FDE"/>
    <w:rsid w:val="001862C1"/>
    <w:rsid w:val="0018639E"/>
    <w:rsid w:val="00186409"/>
    <w:rsid w:val="00186841"/>
    <w:rsid w:val="00186AD0"/>
    <w:rsid w:val="00186E65"/>
    <w:rsid w:val="00187127"/>
    <w:rsid w:val="00187844"/>
    <w:rsid w:val="001878CD"/>
    <w:rsid w:val="001879E0"/>
    <w:rsid w:val="0019019C"/>
    <w:rsid w:val="0019021A"/>
    <w:rsid w:val="00190238"/>
    <w:rsid w:val="001906BB"/>
    <w:rsid w:val="00190AF5"/>
    <w:rsid w:val="00190CF1"/>
    <w:rsid w:val="0019120E"/>
    <w:rsid w:val="001912B9"/>
    <w:rsid w:val="001915EF"/>
    <w:rsid w:val="00191BAB"/>
    <w:rsid w:val="00191CB9"/>
    <w:rsid w:val="00191E58"/>
    <w:rsid w:val="0019290F"/>
    <w:rsid w:val="001929AE"/>
    <w:rsid w:val="0019345A"/>
    <w:rsid w:val="0019355C"/>
    <w:rsid w:val="00193DB0"/>
    <w:rsid w:val="00193F81"/>
    <w:rsid w:val="001940D6"/>
    <w:rsid w:val="0019416C"/>
    <w:rsid w:val="001943CE"/>
    <w:rsid w:val="001948AB"/>
    <w:rsid w:val="00194D76"/>
    <w:rsid w:val="0019508B"/>
    <w:rsid w:val="001956A7"/>
    <w:rsid w:val="00195C56"/>
    <w:rsid w:val="00196024"/>
    <w:rsid w:val="0019611C"/>
    <w:rsid w:val="001961E3"/>
    <w:rsid w:val="00196382"/>
    <w:rsid w:val="0019642A"/>
    <w:rsid w:val="00196665"/>
    <w:rsid w:val="00196909"/>
    <w:rsid w:val="00196CEC"/>
    <w:rsid w:val="00196EF6"/>
    <w:rsid w:val="00196EFB"/>
    <w:rsid w:val="0019713E"/>
    <w:rsid w:val="00197431"/>
    <w:rsid w:val="00197562"/>
    <w:rsid w:val="00197CE5"/>
    <w:rsid w:val="001A0081"/>
    <w:rsid w:val="001A01C6"/>
    <w:rsid w:val="001A06D2"/>
    <w:rsid w:val="001A0C5D"/>
    <w:rsid w:val="001A105A"/>
    <w:rsid w:val="001A1183"/>
    <w:rsid w:val="001A1458"/>
    <w:rsid w:val="001A1E0E"/>
    <w:rsid w:val="001A2899"/>
    <w:rsid w:val="001A2B51"/>
    <w:rsid w:val="001A2E34"/>
    <w:rsid w:val="001A3232"/>
    <w:rsid w:val="001A32DB"/>
    <w:rsid w:val="001A3397"/>
    <w:rsid w:val="001A34B5"/>
    <w:rsid w:val="001A3861"/>
    <w:rsid w:val="001A39F8"/>
    <w:rsid w:val="001A3B7C"/>
    <w:rsid w:val="001A444E"/>
    <w:rsid w:val="001A44B9"/>
    <w:rsid w:val="001A4ACD"/>
    <w:rsid w:val="001A4C52"/>
    <w:rsid w:val="001A4E41"/>
    <w:rsid w:val="001A4E99"/>
    <w:rsid w:val="001A50AA"/>
    <w:rsid w:val="001A5DAF"/>
    <w:rsid w:val="001A5DE1"/>
    <w:rsid w:val="001A6212"/>
    <w:rsid w:val="001A63D0"/>
    <w:rsid w:val="001A66B2"/>
    <w:rsid w:val="001A6DA6"/>
    <w:rsid w:val="001A73D9"/>
    <w:rsid w:val="001A747F"/>
    <w:rsid w:val="001A74EA"/>
    <w:rsid w:val="001A7745"/>
    <w:rsid w:val="001A7972"/>
    <w:rsid w:val="001A7D66"/>
    <w:rsid w:val="001B0056"/>
    <w:rsid w:val="001B0C95"/>
    <w:rsid w:val="001B0E48"/>
    <w:rsid w:val="001B147F"/>
    <w:rsid w:val="001B1583"/>
    <w:rsid w:val="001B17FD"/>
    <w:rsid w:val="001B1AD8"/>
    <w:rsid w:val="001B1B60"/>
    <w:rsid w:val="001B210C"/>
    <w:rsid w:val="001B22BD"/>
    <w:rsid w:val="001B238A"/>
    <w:rsid w:val="001B241E"/>
    <w:rsid w:val="001B2965"/>
    <w:rsid w:val="001B2E19"/>
    <w:rsid w:val="001B3019"/>
    <w:rsid w:val="001B31C4"/>
    <w:rsid w:val="001B3AEE"/>
    <w:rsid w:val="001B3D3E"/>
    <w:rsid w:val="001B4AA7"/>
    <w:rsid w:val="001B4E2E"/>
    <w:rsid w:val="001B4F36"/>
    <w:rsid w:val="001B4F40"/>
    <w:rsid w:val="001B5194"/>
    <w:rsid w:val="001B5205"/>
    <w:rsid w:val="001B5492"/>
    <w:rsid w:val="001B59ED"/>
    <w:rsid w:val="001B5CA6"/>
    <w:rsid w:val="001B5D58"/>
    <w:rsid w:val="001B5DBC"/>
    <w:rsid w:val="001B60D5"/>
    <w:rsid w:val="001B63EC"/>
    <w:rsid w:val="001B643F"/>
    <w:rsid w:val="001B6FC7"/>
    <w:rsid w:val="001B78B9"/>
    <w:rsid w:val="001B7BA3"/>
    <w:rsid w:val="001B7C7C"/>
    <w:rsid w:val="001B7FEB"/>
    <w:rsid w:val="001B7FED"/>
    <w:rsid w:val="001C0085"/>
    <w:rsid w:val="001C0178"/>
    <w:rsid w:val="001C07CB"/>
    <w:rsid w:val="001C08B2"/>
    <w:rsid w:val="001C09DA"/>
    <w:rsid w:val="001C0A07"/>
    <w:rsid w:val="001C0B36"/>
    <w:rsid w:val="001C0F7C"/>
    <w:rsid w:val="001C145C"/>
    <w:rsid w:val="001C1481"/>
    <w:rsid w:val="001C1CDE"/>
    <w:rsid w:val="001C1F14"/>
    <w:rsid w:val="001C2039"/>
    <w:rsid w:val="001C2178"/>
    <w:rsid w:val="001C2198"/>
    <w:rsid w:val="001C2703"/>
    <w:rsid w:val="001C2985"/>
    <w:rsid w:val="001C2C7C"/>
    <w:rsid w:val="001C34DD"/>
    <w:rsid w:val="001C39E0"/>
    <w:rsid w:val="001C3B8A"/>
    <w:rsid w:val="001C3D0F"/>
    <w:rsid w:val="001C3E26"/>
    <w:rsid w:val="001C4182"/>
    <w:rsid w:val="001C42A3"/>
    <w:rsid w:val="001C42A4"/>
    <w:rsid w:val="001C42EA"/>
    <w:rsid w:val="001C4563"/>
    <w:rsid w:val="001C489F"/>
    <w:rsid w:val="001C4B6D"/>
    <w:rsid w:val="001C4E18"/>
    <w:rsid w:val="001C4EA7"/>
    <w:rsid w:val="001C4F38"/>
    <w:rsid w:val="001C56D7"/>
    <w:rsid w:val="001C59AF"/>
    <w:rsid w:val="001C5BF4"/>
    <w:rsid w:val="001C646E"/>
    <w:rsid w:val="001C7028"/>
    <w:rsid w:val="001C716B"/>
    <w:rsid w:val="001C726C"/>
    <w:rsid w:val="001C7339"/>
    <w:rsid w:val="001C740E"/>
    <w:rsid w:val="001C7D3B"/>
    <w:rsid w:val="001C7D84"/>
    <w:rsid w:val="001D017C"/>
    <w:rsid w:val="001D03B7"/>
    <w:rsid w:val="001D08A3"/>
    <w:rsid w:val="001D1289"/>
    <w:rsid w:val="001D1A30"/>
    <w:rsid w:val="001D1AE7"/>
    <w:rsid w:val="001D1BC6"/>
    <w:rsid w:val="001D1FA8"/>
    <w:rsid w:val="001D2513"/>
    <w:rsid w:val="001D318A"/>
    <w:rsid w:val="001D35A1"/>
    <w:rsid w:val="001D3C98"/>
    <w:rsid w:val="001D3D39"/>
    <w:rsid w:val="001D4015"/>
    <w:rsid w:val="001D43A8"/>
    <w:rsid w:val="001D44D0"/>
    <w:rsid w:val="001D4A10"/>
    <w:rsid w:val="001D4F40"/>
    <w:rsid w:val="001D4F44"/>
    <w:rsid w:val="001D52D4"/>
    <w:rsid w:val="001D56B0"/>
    <w:rsid w:val="001D5927"/>
    <w:rsid w:val="001D5946"/>
    <w:rsid w:val="001D5B2B"/>
    <w:rsid w:val="001D6407"/>
    <w:rsid w:val="001D68F0"/>
    <w:rsid w:val="001D69B3"/>
    <w:rsid w:val="001D6A3B"/>
    <w:rsid w:val="001D6A92"/>
    <w:rsid w:val="001D7ECD"/>
    <w:rsid w:val="001E023F"/>
    <w:rsid w:val="001E10A8"/>
    <w:rsid w:val="001E1212"/>
    <w:rsid w:val="001E1326"/>
    <w:rsid w:val="001E17A3"/>
    <w:rsid w:val="001E17E5"/>
    <w:rsid w:val="001E18BA"/>
    <w:rsid w:val="001E1AC8"/>
    <w:rsid w:val="001E1B63"/>
    <w:rsid w:val="001E1CC7"/>
    <w:rsid w:val="001E253D"/>
    <w:rsid w:val="001E2545"/>
    <w:rsid w:val="001E2C54"/>
    <w:rsid w:val="001E32A4"/>
    <w:rsid w:val="001E3349"/>
    <w:rsid w:val="001E3462"/>
    <w:rsid w:val="001E3575"/>
    <w:rsid w:val="001E36E8"/>
    <w:rsid w:val="001E377F"/>
    <w:rsid w:val="001E3848"/>
    <w:rsid w:val="001E38F4"/>
    <w:rsid w:val="001E3935"/>
    <w:rsid w:val="001E3F39"/>
    <w:rsid w:val="001E48C5"/>
    <w:rsid w:val="001E4D05"/>
    <w:rsid w:val="001E4EB6"/>
    <w:rsid w:val="001E4F4C"/>
    <w:rsid w:val="001E5043"/>
    <w:rsid w:val="001E5189"/>
    <w:rsid w:val="001E5467"/>
    <w:rsid w:val="001E5EE5"/>
    <w:rsid w:val="001E6042"/>
    <w:rsid w:val="001E6510"/>
    <w:rsid w:val="001E6630"/>
    <w:rsid w:val="001E6AEE"/>
    <w:rsid w:val="001E6BC7"/>
    <w:rsid w:val="001E6BC9"/>
    <w:rsid w:val="001E6D3F"/>
    <w:rsid w:val="001E6DB0"/>
    <w:rsid w:val="001E6F79"/>
    <w:rsid w:val="001E71B5"/>
    <w:rsid w:val="001E7ED4"/>
    <w:rsid w:val="001F0CAF"/>
    <w:rsid w:val="001F117C"/>
    <w:rsid w:val="001F1243"/>
    <w:rsid w:val="001F13D9"/>
    <w:rsid w:val="001F1514"/>
    <w:rsid w:val="001F156D"/>
    <w:rsid w:val="001F169C"/>
    <w:rsid w:val="001F182B"/>
    <w:rsid w:val="001F1C57"/>
    <w:rsid w:val="001F1E02"/>
    <w:rsid w:val="001F23E7"/>
    <w:rsid w:val="001F2517"/>
    <w:rsid w:val="001F2555"/>
    <w:rsid w:val="001F2D95"/>
    <w:rsid w:val="001F2DB4"/>
    <w:rsid w:val="001F2E94"/>
    <w:rsid w:val="001F2F29"/>
    <w:rsid w:val="001F31B8"/>
    <w:rsid w:val="001F3CA2"/>
    <w:rsid w:val="001F3ED9"/>
    <w:rsid w:val="001F41A1"/>
    <w:rsid w:val="001F43B5"/>
    <w:rsid w:val="001F4793"/>
    <w:rsid w:val="001F4A5E"/>
    <w:rsid w:val="001F4B60"/>
    <w:rsid w:val="001F4E56"/>
    <w:rsid w:val="001F4E77"/>
    <w:rsid w:val="001F5A1F"/>
    <w:rsid w:val="001F5CC5"/>
    <w:rsid w:val="001F6618"/>
    <w:rsid w:val="001F66EA"/>
    <w:rsid w:val="001F68DA"/>
    <w:rsid w:val="001F6A61"/>
    <w:rsid w:val="001F6F24"/>
    <w:rsid w:val="001F7E28"/>
    <w:rsid w:val="002002D1"/>
    <w:rsid w:val="0020039E"/>
    <w:rsid w:val="002004E4"/>
    <w:rsid w:val="0020053A"/>
    <w:rsid w:val="0020070E"/>
    <w:rsid w:val="0020081A"/>
    <w:rsid w:val="002009A2"/>
    <w:rsid w:val="00200B8F"/>
    <w:rsid w:val="00200C00"/>
    <w:rsid w:val="00200DCF"/>
    <w:rsid w:val="00201285"/>
    <w:rsid w:val="002016B4"/>
    <w:rsid w:val="00201A35"/>
    <w:rsid w:val="00201BBC"/>
    <w:rsid w:val="00201BCB"/>
    <w:rsid w:val="00202BFF"/>
    <w:rsid w:val="00202CE5"/>
    <w:rsid w:val="00202ECB"/>
    <w:rsid w:val="002031D9"/>
    <w:rsid w:val="002031E3"/>
    <w:rsid w:val="00203460"/>
    <w:rsid w:val="002034AF"/>
    <w:rsid w:val="00203AFF"/>
    <w:rsid w:val="00203BC8"/>
    <w:rsid w:val="00203D1F"/>
    <w:rsid w:val="00203DE0"/>
    <w:rsid w:val="002041DE"/>
    <w:rsid w:val="0020445E"/>
    <w:rsid w:val="00204A26"/>
    <w:rsid w:val="00204D0A"/>
    <w:rsid w:val="00204E51"/>
    <w:rsid w:val="00205544"/>
    <w:rsid w:val="00205623"/>
    <w:rsid w:val="002058FA"/>
    <w:rsid w:val="00205982"/>
    <w:rsid w:val="00205C09"/>
    <w:rsid w:val="00205E36"/>
    <w:rsid w:val="00205E38"/>
    <w:rsid w:val="0020634B"/>
    <w:rsid w:val="00206380"/>
    <w:rsid w:val="00206600"/>
    <w:rsid w:val="0020687A"/>
    <w:rsid w:val="00206A67"/>
    <w:rsid w:val="00206D89"/>
    <w:rsid w:val="00207B94"/>
    <w:rsid w:val="00207B98"/>
    <w:rsid w:val="00207C9D"/>
    <w:rsid w:val="00207D87"/>
    <w:rsid w:val="00207FAF"/>
    <w:rsid w:val="00210194"/>
    <w:rsid w:val="00210246"/>
    <w:rsid w:val="0021057D"/>
    <w:rsid w:val="00210758"/>
    <w:rsid w:val="0021075D"/>
    <w:rsid w:val="002109C4"/>
    <w:rsid w:val="00210A67"/>
    <w:rsid w:val="00210DBA"/>
    <w:rsid w:val="00210E61"/>
    <w:rsid w:val="00210E98"/>
    <w:rsid w:val="002111C1"/>
    <w:rsid w:val="00211305"/>
    <w:rsid w:val="0021137D"/>
    <w:rsid w:val="002114E8"/>
    <w:rsid w:val="00211F96"/>
    <w:rsid w:val="00212AA6"/>
    <w:rsid w:val="00212E19"/>
    <w:rsid w:val="00212F21"/>
    <w:rsid w:val="00213199"/>
    <w:rsid w:val="002131B9"/>
    <w:rsid w:val="002133C5"/>
    <w:rsid w:val="0021345F"/>
    <w:rsid w:val="00213D08"/>
    <w:rsid w:val="00213D1B"/>
    <w:rsid w:val="00213DD4"/>
    <w:rsid w:val="00214122"/>
    <w:rsid w:val="002144D1"/>
    <w:rsid w:val="00214596"/>
    <w:rsid w:val="00214C51"/>
    <w:rsid w:val="00214EF2"/>
    <w:rsid w:val="002151BA"/>
    <w:rsid w:val="00215306"/>
    <w:rsid w:val="00215AFE"/>
    <w:rsid w:val="002160E0"/>
    <w:rsid w:val="00216323"/>
    <w:rsid w:val="0021666B"/>
    <w:rsid w:val="00216A10"/>
    <w:rsid w:val="00216FF5"/>
    <w:rsid w:val="00217080"/>
    <w:rsid w:val="00217362"/>
    <w:rsid w:val="0021757D"/>
    <w:rsid w:val="00217617"/>
    <w:rsid w:val="00217977"/>
    <w:rsid w:val="00220167"/>
    <w:rsid w:val="00220783"/>
    <w:rsid w:val="00220B0F"/>
    <w:rsid w:val="00220F3C"/>
    <w:rsid w:val="0022109B"/>
    <w:rsid w:val="002212CB"/>
    <w:rsid w:val="0022147F"/>
    <w:rsid w:val="00221567"/>
    <w:rsid w:val="0022160D"/>
    <w:rsid w:val="002217BC"/>
    <w:rsid w:val="00221A0C"/>
    <w:rsid w:val="00221D65"/>
    <w:rsid w:val="00221EB2"/>
    <w:rsid w:val="0022209B"/>
    <w:rsid w:val="002220A6"/>
    <w:rsid w:val="0022225C"/>
    <w:rsid w:val="00222995"/>
    <w:rsid w:val="002229B7"/>
    <w:rsid w:val="00222B55"/>
    <w:rsid w:val="00222C5E"/>
    <w:rsid w:val="00222CC6"/>
    <w:rsid w:val="00222EC0"/>
    <w:rsid w:val="00222F49"/>
    <w:rsid w:val="002235CF"/>
    <w:rsid w:val="00223617"/>
    <w:rsid w:val="00223CEE"/>
    <w:rsid w:val="00223DB5"/>
    <w:rsid w:val="00223EAE"/>
    <w:rsid w:val="00223FC3"/>
    <w:rsid w:val="002240FD"/>
    <w:rsid w:val="002241F0"/>
    <w:rsid w:val="0022441F"/>
    <w:rsid w:val="002244A7"/>
    <w:rsid w:val="0022489C"/>
    <w:rsid w:val="00224B88"/>
    <w:rsid w:val="00224BAC"/>
    <w:rsid w:val="00224E42"/>
    <w:rsid w:val="00224EC5"/>
    <w:rsid w:val="00224F7B"/>
    <w:rsid w:val="00225038"/>
    <w:rsid w:val="0022526E"/>
    <w:rsid w:val="002252F2"/>
    <w:rsid w:val="002255D1"/>
    <w:rsid w:val="00225FA6"/>
    <w:rsid w:val="0022617B"/>
    <w:rsid w:val="00226205"/>
    <w:rsid w:val="00226536"/>
    <w:rsid w:val="002266A1"/>
    <w:rsid w:val="00226853"/>
    <w:rsid w:val="00227087"/>
    <w:rsid w:val="00227178"/>
    <w:rsid w:val="002273B7"/>
    <w:rsid w:val="00227A16"/>
    <w:rsid w:val="00230201"/>
    <w:rsid w:val="00230277"/>
    <w:rsid w:val="002304C7"/>
    <w:rsid w:val="002304CD"/>
    <w:rsid w:val="002313EA"/>
    <w:rsid w:val="002314BB"/>
    <w:rsid w:val="00231876"/>
    <w:rsid w:val="00231EBB"/>
    <w:rsid w:val="00232303"/>
    <w:rsid w:val="00232406"/>
    <w:rsid w:val="00232829"/>
    <w:rsid w:val="0023283B"/>
    <w:rsid w:val="002328C0"/>
    <w:rsid w:val="00232BBB"/>
    <w:rsid w:val="00232E75"/>
    <w:rsid w:val="00232E77"/>
    <w:rsid w:val="002333A2"/>
    <w:rsid w:val="00233ABD"/>
    <w:rsid w:val="00233B28"/>
    <w:rsid w:val="00233EAD"/>
    <w:rsid w:val="002340B9"/>
    <w:rsid w:val="00234A02"/>
    <w:rsid w:val="002353E4"/>
    <w:rsid w:val="00235493"/>
    <w:rsid w:val="0023558D"/>
    <w:rsid w:val="00235D70"/>
    <w:rsid w:val="00235F94"/>
    <w:rsid w:val="00236051"/>
    <w:rsid w:val="002362E9"/>
    <w:rsid w:val="00236324"/>
    <w:rsid w:val="00236708"/>
    <w:rsid w:val="00236E4D"/>
    <w:rsid w:val="00236EC6"/>
    <w:rsid w:val="00236F84"/>
    <w:rsid w:val="002370D9"/>
    <w:rsid w:val="00237568"/>
    <w:rsid w:val="0023757C"/>
    <w:rsid w:val="002376BA"/>
    <w:rsid w:val="002378BA"/>
    <w:rsid w:val="002378D8"/>
    <w:rsid w:val="00237C24"/>
    <w:rsid w:val="002402F9"/>
    <w:rsid w:val="00240425"/>
    <w:rsid w:val="00240581"/>
    <w:rsid w:val="002405B5"/>
    <w:rsid w:val="002407F8"/>
    <w:rsid w:val="00240E6F"/>
    <w:rsid w:val="00241243"/>
    <w:rsid w:val="002418E2"/>
    <w:rsid w:val="002418F2"/>
    <w:rsid w:val="00241C4B"/>
    <w:rsid w:val="00241F46"/>
    <w:rsid w:val="00242307"/>
    <w:rsid w:val="0024273F"/>
    <w:rsid w:val="00242A2D"/>
    <w:rsid w:val="00242AEF"/>
    <w:rsid w:val="00242F13"/>
    <w:rsid w:val="0024326C"/>
    <w:rsid w:val="00243317"/>
    <w:rsid w:val="00243419"/>
    <w:rsid w:val="00243AFB"/>
    <w:rsid w:val="002440CE"/>
    <w:rsid w:val="00244376"/>
    <w:rsid w:val="002449E2"/>
    <w:rsid w:val="00244B6C"/>
    <w:rsid w:val="00244C27"/>
    <w:rsid w:val="00244FBC"/>
    <w:rsid w:val="00245012"/>
    <w:rsid w:val="0024547A"/>
    <w:rsid w:val="00245EDB"/>
    <w:rsid w:val="00246573"/>
    <w:rsid w:val="00246B07"/>
    <w:rsid w:val="00246C64"/>
    <w:rsid w:val="00246DC3"/>
    <w:rsid w:val="00247082"/>
    <w:rsid w:val="00247921"/>
    <w:rsid w:val="00250007"/>
    <w:rsid w:val="002500D4"/>
    <w:rsid w:val="00250B0B"/>
    <w:rsid w:val="00250ECF"/>
    <w:rsid w:val="0025124A"/>
    <w:rsid w:val="0025156F"/>
    <w:rsid w:val="002517AE"/>
    <w:rsid w:val="00251B77"/>
    <w:rsid w:val="00251DE8"/>
    <w:rsid w:val="00251E89"/>
    <w:rsid w:val="0025227F"/>
    <w:rsid w:val="002523EA"/>
    <w:rsid w:val="00252471"/>
    <w:rsid w:val="00252563"/>
    <w:rsid w:val="00252735"/>
    <w:rsid w:val="00252C54"/>
    <w:rsid w:val="00252D20"/>
    <w:rsid w:val="00252D3C"/>
    <w:rsid w:val="00252EB9"/>
    <w:rsid w:val="00253081"/>
    <w:rsid w:val="0025321C"/>
    <w:rsid w:val="002532D8"/>
    <w:rsid w:val="002536D3"/>
    <w:rsid w:val="00253F06"/>
    <w:rsid w:val="00254167"/>
    <w:rsid w:val="00254362"/>
    <w:rsid w:val="00254574"/>
    <w:rsid w:val="002545E5"/>
    <w:rsid w:val="00254879"/>
    <w:rsid w:val="00254DA0"/>
    <w:rsid w:val="00254F2C"/>
    <w:rsid w:val="00254FF2"/>
    <w:rsid w:val="002550A5"/>
    <w:rsid w:val="0025510B"/>
    <w:rsid w:val="00255204"/>
    <w:rsid w:val="002556AD"/>
    <w:rsid w:val="002556AF"/>
    <w:rsid w:val="00255812"/>
    <w:rsid w:val="00255AF6"/>
    <w:rsid w:val="00256036"/>
    <w:rsid w:val="00256433"/>
    <w:rsid w:val="0025657C"/>
    <w:rsid w:val="00256BA0"/>
    <w:rsid w:val="00256C66"/>
    <w:rsid w:val="00256D36"/>
    <w:rsid w:val="00257649"/>
    <w:rsid w:val="00257852"/>
    <w:rsid w:val="00257989"/>
    <w:rsid w:val="00257CBB"/>
    <w:rsid w:val="00257D08"/>
    <w:rsid w:val="00257F81"/>
    <w:rsid w:val="002602B0"/>
    <w:rsid w:val="002604BD"/>
    <w:rsid w:val="002609F3"/>
    <w:rsid w:val="00260A0D"/>
    <w:rsid w:val="00260D05"/>
    <w:rsid w:val="00261033"/>
    <w:rsid w:val="0026132E"/>
    <w:rsid w:val="00261B4F"/>
    <w:rsid w:val="00261B9F"/>
    <w:rsid w:val="00261C4F"/>
    <w:rsid w:val="00261F98"/>
    <w:rsid w:val="00262302"/>
    <w:rsid w:val="00262911"/>
    <w:rsid w:val="00263354"/>
    <w:rsid w:val="0026348D"/>
    <w:rsid w:val="002646DF"/>
    <w:rsid w:val="002648C4"/>
    <w:rsid w:val="00264A13"/>
    <w:rsid w:val="00264D8A"/>
    <w:rsid w:val="0026524D"/>
    <w:rsid w:val="002652B6"/>
    <w:rsid w:val="0026551D"/>
    <w:rsid w:val="00265905"/>
    <w:rsid w:val="00265B41"/>
    <w:rsid w:val="00265B50"/>
    <w:rsid w:val="00265B88"/>
    <w:rsid w:val="00265D76"/>
    <w:rsid w:val="0026657C"/>
    <w:rsid w:val="002665A2"/>
    <w:rsid w:val="00266728"/>
    <w:rsid w:val="0026687C"/>
    <w:rsid w:val="00266DCB"/>
    <w:rsid w:val="0026718C"/>
    <w:rsid w:val="00267239"/>
    <w:rsid w:val="0026735A"/>
    <w:rsid w:val="00267B7D"/>
    <w:rsid w:val="00267BFA"/>
    <w:rsid w:val="0027026C"/>
    <w:rsid w:val="002707E5"/>
    <w:rsid w:val="00270FCC"/>
    <w:rsid w:val="00271010"/>
    <w:rsid w:val="00271287"/>
    <w:rsid w:val="00271A46"/>
    <w:rsid w:val="00271E59"/>
    <w:rsid w:val="00271F52"/>
    <w:rsid w:val="002720BF"/>
    <w:rsid w:val="00272114"/>
    <w:rsid w:val="002722FC"/>
    <w:rsid w:val="00272471"/>
    <w:rsid w:val="002727E8"/>
    <w:rsid w:val="00272A95"/>
    <w:rsid w:val="00272E03"/>
    <w:rsid w:val="00273040"/>
    <w:rsid w:val="00273950"/>
    <w:rsid w:val="00274042"/>
    <w:rsid w:val="002740A4"/>
    <w:rsid w:val="002740FB"/>
    <w:rsid w:val="00274261"/>
    <w:rsid w:val="00274374"/>
    <w:rsid w:val="00274735"/>
    <w:rsid w:val="00275733"/>
    <w:rsid w:val="00275D1A"/>
    <w:rsid w:val="00275FBB"/>
    <w:rsid w:val="0027603F"/>
    <w:rsid w:val="00276048"/>
    <w:rsid w:val="00276617"/>
    <w:rsid w:val="002766B0"/>
    <w:rsid w:val="00276A74"/>
    <w:rsid w:val="00277514"/>
    <w:rsid w:val="0027764B"/>
    <w:rsid w:val="00277986"/>
    <w:rsid w:val="00277FED"/>
    <w:rsid w:val="002803BF"/>
    <w:rsid w:val="002806EB"/>
    <w:rsid w:val="0028073F"/>
    <w:rsid w:val="002814B4"/>
    <w:rsid w:val="002819C5"/>
    <w:rsid w:val="00281C8E"/>
    <w:rsid w:val="0028283D"/>
    <w:rsid w:val="002829BF"/>
    <w:rsid w:val="0028336A"/>
    <w:rsid w:val="00283423"/>
    <w:rsid w:val="0028374C"/>
    <w:rsid w:val="00283D94"/>
    <w:rsid w:val="002841EC"/>
    <w:rsid w:val="0028495A"/>
    <w:rsid w:val="00284975"/>
    <w:rsid w:val="002849C9"/>
    <w:rsid w:val="00284DEB"/>
    <w:rsid w:val="00285400"/>
    <w:rsid w:val="00286255"/>
    <w:rsid w:val="002863E9"/>
    <w:rsid w:val="0028667B"/>
    <w:rsid w:val="00286C87"/>
    <w:rsid w:val="00286F80"/>
    <w:rsid w:val="002870ED"/>
    <w:rsid w:val="00287979"/>
    <w:rsid w:val="0028799C"/>
    <w:rsid w:val="00287CB8"/>
    <w:rsid w:val="00287D05"/>
    <w:rsid w:val="00287F2C"/>
    <w:rsid w:val="0029040B"/>
    <w:rsid w:val="0029056A"/>
    <w:rsid w:val="00290DF8"/>
    <w:rsid w:val="00290E36"/>
    <w:rsid w:val="002912C3"/>
    <w:rsid w:val="002913F9"/>
    <w:rsid w:val="00291920"/>
    <w:rsid w:val="00291985"/>
    <w:rsid w:val="00291B5E"/>
    <w:rsid w:val="0029227A"/>
    <w:rsid w:val="00292E0E"/>
    <w:rsid w:val="00292F49"/>
    <w:rsid w:val="00293539"/>
    <w:rsid w:val="0029370F"/>
    <w:rsid w:val="00293876"/>
    <w:rsid w:val="00293D74"/>
    <w:rsid w:val="00293F5E"/>
    <w:rsid w:val="0029459D"/>
    <w:rsid w:val="002945EB"/>
    <w:rsid w:val="0029497D"/>
    <w:rsid w:val="002949C7"/>
    <w:rsid w:val="00294CEE"/>
    <w:rsid w:val="00294CFF"/>
    <w:rsid w:val="002958FE"/>
    <w:rsid w:val="00295BE7"/>
    <w:rsid w:val="00295DED"/>
    <w:rsid w:val="00295E2B"/>
    <w:rsid w:val="0029626B"/>
    <w:rsid w:val="0029631D"/>
    <w:rsid w:val="00296511"/>
    <w:rsid w:val="002968E2"/>
    <w:rsid w:val="002968FF"/>
    <w:rsid w:val="00297494"/>
    <w:rsid w:val="002975CE"/>
    <w:rsid w:val="002976C1"/>
    <w:rsid w:val="00297D48"/>
    <w:rsid w:val="00297F0A"/>
    <w:rsid w:val="002A003C"/>
    <w:rsid w:val="002A0225"/>
    <w:rsid w:val="002A09A4"/>
    <w:rsid w:val="002A0A5E"/>
    <w:rsid w:val="002A0B51"/>
    <w:rsid w:val="002A192A"/>
    <w:rsid w:val="002A1BBF"/>
    <w:rsid w:val="002A1BDE"/>
    <w:rsid w:val="002A1E1E"/>
    <w:rsid w:val="002A1EC9"/>
    <w:rsid w:val="002A267C"/>
    <w:rsid w:val="002A30F3"/>
    <w:rsid w:val="002A355F"/>
    <w:rsid w:val="002A3808"/>
    <w:rsid w:val="002A3AF8"/>
    <w:rsid w:val="002A3C30"/>
    <w:rsid w:val="002A3CDD"/>
    <w:rsid w:val="002A4392"/>
    <w:rsid w:val="002A563A"/>
    <w:rsid w:val="002A5BE8"/>
    <w:rsid w:val="002A5CED"/>
    <w:rsid w:val="002A603B"/>
    <w:rsid w:val="002A6237"/>
    <w:rsid w:val="002A6253"/>
    <w:rsid w:val="002A63E3"/>
    <w:rsid w:val="002A6B35"/>
    <w:rsid w:val="002A6D98"/>
    <w:rsid w:val="002A6DFD"/>
    <w:rsid w:val="002A6E45"/>
    <w:rsid w:val="002A6F4D"/>
    <w:rsid w:val="002A72D4"/>
    <w:rsid w:val="002A73C5"/>
    <w:rsid w:val="002A7B51"/>
    <w:rsid w:val="002A7B6A"/>
    <w:rsid w:val="002B0516"/>
    <w:rsid w:val="002B05AD"/>
    <w:rsid w:val="002B092A"/>
    <w:rsid w:val="002B0C50"/>
    <w:rsid w:val="002B0F7C"/>
    <w:rsid w:val="002B156A"/>
    <w:rsid w:val="002B1683"/>
    <w:rsid w:val="002B1ABD"/>
    <w:rsid w:val="002B2406"/>
    <w:rsid w:val="002B2480"/>
    <w:rsid w:val="002B268F"/>
    <w:rsid w:val="002B28E7"/>
    <w:rsid w:val="002B2CC0"/>
    <w:rsid w:val="002B2DCF"/>
    <w:rsid w:val="002B3211"/>
    <w:rsid w:val="002B32E2"/>
    <w:rsid w:val="002B35A5"/>
    <w:rsid w:val="002B3967"/>
    <w:rsid w:val="002B3F6D"/>
    <w:rsid w:val="002B404B"/>
    <w:rsid w:val="002B41E6"/>
    <w:rsid w:val="002B4945"/>
    <w:rsid w:val="002B4FDA"/>
    <w:rsid w:val="002B50A6"/>
    <w:rsid w:val="002B5645"/>
    <w:rsid w:val="002B599B"/>
    <w:rsid w:val="002B5BD7"/>
    <w:rsid w:val="002B5CF0"/>
    <w:rsid w:val="002B5D20"/>
    <w:rsid w:val="002B5D8E"/>
    <w:rsid w:val="002B5E50"/>
    <w:rsid w:val="002B61F6"/>
    <w:rsid w:val="002B65C9"/>
    <w:rsid w:val="002B6A77"/>
    <w:rsid w:val="002B6AF9"/>
    <w:rsid w:val="002B70BB"/>
    <w:rsid w:val="002B71B5"/>
    <w:rsid w:val="002B72BD"/>
    <w:rsid w:val="002B72E8"/>
    <w:rsid w:val="002B740D"/>
    <w:rsid w:val="002B7553"/>
    <w:rsid w:val="002B7A48"/>
    <w:rsid w:val="002B7BDB"/>
    <w:rsid w:val="002C002A"/>
    <w:rsid w:val="002C02B6"/>
    <w:rsid w:val="002C0488"/>
    <w:rsid w:val="002C08B1"/>
    <w:rsid w:val="002C08C7"/>
    <w:rsid w:val="002C0B8D"/>
    <w:rsid w:val="002C0EC3"/>
    <w:rsid w:val="002C18D9"/>
    <w:rsid w:val="002C1C97"/>
    <w:rsid w:val="002C1E7C"/>
    <w:rsid w:val="002C1E83"/>
    <w:rsid w:val="002C226D"/>
    <w:rsid w:val="002C26C0"/>
    <w:rsid w:val="002C2A3A"/>
    <w:rsid w:val="002C2C9A"/>
    <w:rsid w:val="002C2D01"/>
    <w:rsid w:val="002C31E4"/>
    <w:rsid w:val="002C3478"/>
    <w:rsid w:val="002C38C4"/>
    <w:rsid w:val="002C3E47"/>
    <w:rsid w:val="002C3F70"/>
    <w:rsid w:val="002C487B"/>
    <w:rsid w:val="002C4B40"/>
    <w:rsid w:val="002C5400"/>
    <w:rsid w:val="002C56E0"/>
    <w:rsid w:val="002C57C9"/>
    <w:rsid w:val="002C5A59"/>
    <w:rsid w:val="002C6A1E"/>
    <w:rsid w:val="002C6A3B"/>
    <w:rsid w:val="002C6EEA"/>
    <w:rsid w:val="002C6FBA"/>
    <w:rsid w:val="002C7750"/>
    <w:rsid w:val="002C78AB"/>
    <w:rsid w:val="002C7B76"/>
    <w:rsid w:val="002C7C87"/>
    <w:rsid w:val="002C7CD5"/>
    <w:rsid w:val="002C7DF5"/>
    <w:rsid w:val="002C7E7E"/>
    <w:rsid w:val="002D0292"/>
    <w:rsid w:val="002D0307"/>
    <w:rsid w:val="002D0C58"/>
    <w:rsid w:val="002D0FD3"/>
    <w:rsid w:val="002D1130"/>
    <w:rsid w:val="002D129A"/>
    <w:rsid w:val="002D13D0"/>
    <w:rsid w:val="002D14E7"/>
    <w:rsid w:val="002D1B95"/>
    <w:rsid w:val="002D1DAC"/>
    <w:rsid w:val="002D21EA"/>
    <w:rsid w:val="002D22F0"/>
    <w:rsid w:val="002D25E4"/>
    <w:rsid w:val="002D3293"/>
    <w:rsid w:val="002D348F"/>
    <w:rsid w:val="002D351A"/>
    <w:rsid w:val="002D369A"/>
    <w:rsid w:val="002D38BA"/>
    <w:rsid w:val="002D3F0F"/>
    <w:rsid w:val="002D4406"/>
    <w:rsid w:val="002D4A4A"/>
    <w:rsid w:val="002D4B6A"/>
    <w:rsid w:val="002D4FE9"/>
    <w:rsid w:val="002D5414"/>
    <w:rsid w:val="002D557E"/>
    <w:rsid w:val="002D5E92"/>
    <w:rsid w:val="002D6263"/>
    <w:rsid w:val="002D6A7F"/>
    <w:rsid w:val="002D6AC2"/>
    <w:rsid w:val="002D72BD"/>
    <w:rsid w:val="002D79A4"/>
    <w:rsid w:val="002E0104"/>
    <w:rsid w:val="002E0857"/>
    <w:rsid w:val="002E0911"/>
    <w:rsid w:val="002E094A"/>
    <w:rsid w:val="002E0F66"/>
    <w:rsid w:val="002E150B"/>
    <w:rsid w:val="002E20BD"/>
    <w:rsid w:val="002E2795"/>
    <w:rsid w:val="002E2A41"/>
    <w:rsid w:val="002E2CCA"/>
    <w:rsid w:val="002E2E05"/>
    <w:rsid w:val="002E44B4"/>
    <w:rsid w:val="002E46AA"/>
    <w:rsid w:val="002E4A67"/>
    <w:rsid w:val="002E4B89"/>
    <w:rsid w:val="002E4CA5"/>
    <w:rsid w:val="002E4CD0"/>
    <w:rsid w:val="002E4E54"/>
    <w:rsid w:val="002E51B9"/>
    <w:rsid w:val="002E5293"/>
    <w:rsid w:val="002E57B0"/>
    <w:rsid w:val="002E57C3"/>
    <w:rsid w:val="002E5B2C"/>
    <w:rsid w:val="002E5F65"/>
    <w:rsid w:val="002E6009"/>
    <w:rsid w:val="002E655F"/>
    <w:rsid w:val="002E670B"/>
    <w:rsid w:val="002E6752"/>
    <w:rsid w:val="002E6A4F"/>
    <w:rsid w:val="002E6C9B"/>
    <w:rsid w:val="002E6DCA"/>
    <w:rsid w:val="002E71BF"/>
    <w:rsid w:val="002E743F"/>
    <w:rsid w:val="002E7736"/>
    <w:rsid w:val="002E790D"/>
    <w:rsid w:val="002F0970"/>
    <w:rsid w:val="002F0B2B"/>
    <w:rsid w:val="002F0D62"/>
    <w:rsid w:val="002F1683"/>
    <w:rsid w:val="002F1684"/>
    <w:rsid w:val="002F1BA5"/>
    <w:rsid w:val="002F1C3E"/>
    <w:rsid w:val="002F1C46"/>
    <w:rsid w:val="002F25A2"/>
    <w:rsid w:val="002F27D6"/>
    <w:rsid w:val="002F281B"/>
    <w:rsid w:val="002F2A96"/>
    <w:rsid w:val="002F2B72"/>
    <w:rsid w:val="002F3269"/>
    <w:rsid w:val="002F361A"/>
    <w:rsid w:val="002F3791"/>
    <w:rsid w:val="002F39AA"/>
    <w:rsid w:val="002F3A2D"/>
    <w:rsid w:val="002F3A69"/>
    <w:rsid w:val="002F3BFE"/>
    <w:rsid w:val="002F3FCA"/>
    <w:rsid w:val="002F40D9"/>
    <w:rsid w:val="002F41F1"/>
    <w:rsid w:val="002F42DD"/>
    <w:rsid w:val="002F48A5"/>
    <w:rsid w:val="002F49F4"/>
    <w:rsid w:val="002F512D"/>
    <w:rsid w:val="002F5A9F"/>
    <w:rsid w:val="002F5B5F"/>
    <w:rsid w:val="002F5DB5"/>
    <w:rsid w:val="002F6754"/>
    <w:rsid w:val="002F68A0"/>
    <w:rsid w:val="002F68C1"/>
    <w:rsid w:val="002F6C92"/>
    <w:rsid w:val="002F6DCA"/>
    <w:rsid w:val="002F6F9B"/>
    <w:rsid w:val="002F702E"/>
    <w:rsid w:val="002F759B"/>
    <w:rsid w:val="002F761C"/>
    <w:rsid w:val="002F77CD"/>
    <w:rsid w:val="002F7999"/>
    <w:rsid w:val="002F7A93"/>
    <w:rsid w:val="002F7C96"/>
    <w:rsid w:val="00300255"/>
    <w:rsid w:val="00300A1D"/>
    <w:rsid w:val="00300AD1"/>
    <w:rsid w:val="0030122D"/>
    <w:rsid w:val="003013D8"/>
    <w:rsid w:val="00301900"/>
    <w:rsid w:val="00302087"/>
    <w:rsid w:val="00302183"/>
    <w:rsid w:val="00302279"/>
    <w:rsid w:val="00302B80"/>
    <w:rsid w:val="0030300F"/>
    <w:rsid w:val="00303197"/>
    <w:rsid w:val="0030320E"/>
    <w:rsid w:val="003033AE"/>
    <w:rsid w:val="00303499"/>
    <w:rsid w:val="003035A2"/>
    <w:rsid w:val="00303BAE"/>
    <w:rsid w:val="00304537"/>
    <w:rsid w:val="0030455B"/>
    <w:rsid w:val="003046FF"/>
    <w:rsid w:val="0030482B"/>
    <w:rsid w:val="003048CB"/>
    <w:rsid w:val="00304C9A"/>
    <w:rsid w:val="00304DFA"/>
    <w:rsid w:val="00304E7D"/>
    <w:rsid w:val="00305099"/>
    <w:rsid w:val="003050C4"/>
    <w:rsid w:val="0030514C"/>
    <w:rsid w:val="003055C9"/>
    <w:rsid w:val="00305E97"/>
    <w:rsid w:val="003060D0"/>
    <w:rsid w:val="0030610C"/>
    <w:rsid w:val="0030651D"/>
    <w:rsid w:val="00307246"/>
    <w:rsid w:val="003073E5"/>
    <w:rsid w:val="003108C4"/>
    <w:rsid w:val="003109CC"/>
    <w:rsid w:val="00310B8D"/>
    <w:rsid w:val="00310EF7"/>
    <w:rsid w:val="003112C8"/>
    <w:rsid w:val="003113C2"/>
    <w:rsid w:val="00311442"/>
    <w:rsid w:val="00311599"/>
    <w:rsid w:val="00311A54"/>
    <w:rsid w:val="00311C86"/>
    <w:rsid w:val="00311FF9"/>
    <w:rsid w:val="0031271F"/>
    <w:rsid w:val="00312C85"/>
    <w:rsid w:val="0031310D"/>
    <w:rsid w:val="0031339A"/>
    <w:rsid w:val="003135FA"/>
    <w:rsid w:val="00313976"/>
    <w:rsid w:val="00313ECD"/>
    <w:rsid w:val="00313F96"/>
    <w:rsid w:val="0031432A"/>
    <w:rsid w:val="00314596"/>
    <w:rsid w:val="00314EDA"/>
    <w:rsid w:val="00315365"/>
    <w:rsid w:val="003157A0"/>
    <w:rsid w:val="00315CB3"/>
    <w:rsid w:val="00315E7D"/>
    <w:rsid w:val="00315EEF"/>
    <w:rsid w:val="00315F23"/>
    <w:rsid w:val="0031614F"/>
    <w:rsid w:val="0031646A"/>
    <w:rsid w:val="00316B2F"/>
    <w:rsid w:val="00316EDA"/>
    <w:rsid w:val="00316F11"/>
    <w:rsid w:val="00317393"/>
    <w:rsid w:val="003174D3"/>
    <w:rsid w:val="0032009C"/>
    <w:rsid w:val="00320AC8"/>
    <w:rsid w:val="00320D5F"/>
    <w:rsid w:val="00321030"/>
    <w:rsid w:val="0032167A"/>
    <w:rsid w:val="0032170E"/>
    <w:rsid w:val="00321822"/>
    <w:rsid w:val="00321905"/>
    <w:rsid w:val="0032197B"/>
    <w:rsid w:val="00321AFB"/>
    <w:rsid w:val="0032274C"/>
    <w:rsid w:val="003227E1"/>
    <w:rsid w:val="0032280C"/>
    <w:rsid w:val="0032281B"/>
    <w:rsid w:val="003228FD"/>
    <w:rsid w:val="003229B5"/>
    <w:rsid w:val="00322C6F"/>
    <w:rsid w:val="00322EC3"/>
    <w:rsid w:val="00323368"/>
    <w:rsid w:val="0032367C"/>
    <w:rsid w:val="00324060"/>
    <w:rsid w:val="003242AB"/>
    <w:rsid w:val="003243D3"/>
    <w:rsid w:val="003246BF"/>
    <w:rsid w:val="003246D2"/>
    <w:rsid w:val="003251E3"/>
    <w:rsid w:val="00325780"/>
    <w:rsid w:val="00325BBA"/>
    <w:rsid w:val="00325F12"/>
    <w:rsid w:val="00326259"/>
    <w:rsid w:val="003268BD"/>
    <w:rsid w:val="00326E66"/>
    <w:rsid w:val="00327149"/>
    <w:rsid w:val="003273F6"/>
    <w:rsid w:val="0033061B"/>
    <w:rsid w:val="00330A9B"/>
    <w:rsid w:val="00330D18"/>
    <w:rsid w:val="00330DED"/>
    <w:rsid w:val="00331303"/>
    <w:rsid w:val="003315DB"/>
    <w:rsid w:val="00331706"/>
    <w:rsid w:val="003317CB"/>
    <w:rsid w:val="00331810"/>
    <w:rsid w:val="00331A71"/>
    <w:rsid w:val="00331E1F"/>
    <w:rsid w:val="00332669"/>
    <w:rsid w:val="00332CB6"/>
    <w:rsid w:val="00332D64"/>
    <w:rsid w:val="00332EF2"/>
    <w:rsid w:val="00333101"/>
    <w:rsid w:val="003333E4"/>
    <w:rsid w:val="00333459"/>
    <w:rsid w:val="003339F1"/>
    <w:rsid w:val="00333FD5"/>
    <w:rsid w:val="0033407A"/>
    <w:rsid w:val="0033465C"/>
    <w:rsid w:val="00334664"/>
    <w:rsid w:val="00334AA9"/>
    <w:rsid w:val="003359AF"/>
    <w:rsid w:val="00335B11"/>
    <w:rsid w:val="00336465"/>
    <w:rsid w:val="00336668"/>
    <w:rsid w:val="00336797"/>
    <w:rsid w:val="00336F47"/>
    <w:rsid w:val="0033714B"/>
    <w:rsid w:val="003371D9"/>
    <w:rsid w:val="003376BB"/>
    <w:rsid w:val="00337914"/>
    <w:rsid w:val="00337C41"/>
    <w:rsid w:val="00337C72"/>
    <w:rsid w:val="0034027B"/>
    <w:rsid w:val="003407EE"/>
    <w:rsid w:val="00340818"/>
    <w:rsid w:val="003409D3"/>
    <w:rsid w:val="00340A90"/>
    <w:rsid w:val="00340EE9"/>
    <w:rsid w:val="003410A5"/>
    <w:rsid w:val="003412CD"/>
    <w:rsid w:val="003413BF"/>
    <w:rsid w:val="00341564"/>
    <w:rsid w:val="00341CA3"/>
    <w:rsid w:val="00341E6C"/>
    <w:rsid w:val="003421CF"/>
    <w:rsid w:val="003422B5"/>
    <w:rsid w:val="00342385"/>
    <w:rsid w:val="003424C2"/>
    <w:rsid w:val="003427A1"/>
    <w:rsid w:val="00342AC8"/>
    <w:rsid w:val="00342B82"/>
    <w:rsid w:val="00342DA6"/>
    <w:rsid w:val="00342EE2"/>
    <w:rsid w:val="00342F77"/>
    <w:rsid w:val="003431A0"/>
    <w:rsid w:val="0034331D"/>
    <w:rsid w:val="003435EF"/>
    <w:rsid w:val="00343854"/>
    <w:rsid w:val="00343936"/>
    <w:rsid w:val="00343E86"/>
    <w:rsid w:val="0034401E"/>
    <w:rsid w:val="0034411D"/>
    <w:rsid w:val="00344193"/>
    <w:rsid w:val="003449F0"/>
    <w:rsid w:val="00344C38"/>
    <w:rsid w:val="00345193"/>
    <w:rsid w:val="00345379"/>
    <w:rsid w:val="003455A1"/>
    <w:rsid w:val="00345E82"/>
    <w:rsid w:val="003465DC"/>
    <w:rsid w:val="003465F7"/>
    <w:rsid w:val="00346790"/>
    <w:rsid w:val="00346975"/>
    <w:rsid w:val="00346A6F"/>
    <w:rsid w:val="00346B66"/>
    <w:rsid w:val="003470F5"/>
    <w:rsid w:val="00347388"/>
    <w:rsid w:val="0034752B"/>
    <w:rsid w:val="003476AB"/>
    <w:rsid w:val="003500C3"/>
    <w:rsid w:val="003500F1"/>
    <w:rsid w:val="00350709"/>
    <w:rsid w:val="0035088E"/>
    <w:rsid w:val="003509DA"/>
    <w:rsid w:val="00350C7B"/>
    <w:rsid w:val="003513DF"/>
    <w:rsid w:val="003516A3"/>
    <w:rsid w:val="00351AEF"/>
    <w:rsid w:val="00351B28"/>
    <w:rsid w:val="00351B66"/>
    <w:rsid w:val="00351EE5"/>
    <w:rsid w:val="00351F79"/>
    <w:rsid w:val="00352149"/>
    <w:rsid w:val="003522A7"/>
    <w:rsid w:val="003528D6"/>
    <w:rsid w:val="00352D84"/>
    <w:rsid w:val="00353389"/>
    <w:rsid w:val="00353769"/>
    <w:rsid w:val="0035381D"/>
    <w:rsid w:val="0035387C"/>
    <w:rsid w:val="003541BD"/>
    <w:rsid w:val="0035449E"/>
    <w:rsid w:val="00354501"/>
    <w:rsid w:val="00354662"/>
    <w:rsid w:val="003547F0"/>
    <w:rsid w:val="003548D3"/>
    <w:rsid w:val="00354BF3"/>
    <w:rsid w:val="00354D37"/>
    <w:rsid w:val="00354E5C"/>
    <w:rsid w:val="00354FC8"/>
    <w:rsid w:val="003553E4"/>
    <w:rsid w:val="00355707"/>
    <w:rsid w:val="003560E8"/>
    <w:rsid w:val="003561C2"/>
    <w:rsid w:val="00356704"/>
    <w:rsid w:val="00357587"/>
    <w:rsid w:val="00357659"/>
    <w:rsid w:val="00357725"/>
    <w:rsid w:val="003577C5"/>
    <w:rsid w:val="003579EB"/>
    <w:rsid w:val="00357A39"/>
    <w:rsid w:val="00357ADC"/>
    <w:rsid w:val="00357BDC"/>
    <w:rsid w:val="0036005D"/>
    <w:rsid w:val="00360521"/>
    <w:rsid w:val="00360661"/>
    <w:rsid w:val="00360897"/>
    <w:rsid w:val="00360A31"/>
    <w:rsid w:val="00360AC7"/>
    <w:rsid w:val="00360B98"/>
    <w:rsid w:val="00360E14"/>
    <w:rsid w:val="00360E43"/>
    <w:rsid w:val="003610C8"/>
    <w:rsid w:val="003612FD"/>
    <w:rsid w:val="003614B2"/>
    <w:rsid w:val="00361662"/>
    <w:rsid w:val="00361E2B"/>
    <w:rsid w:val="00361EF9"/>
    <w:rsid w:val="003622C7"/>
    <w:rsid w:val="00362674"/>
    <w:rsid w:val="00362CDC"/>
    <w:rsid w:val="003633D9"/>
    <w:rsid w:val="003633F1"/>
    <w:rsid w:val="003635E2"/>
    <w:rsid w:val="0036367D"/>
    <w:rsid w:val="003639A7"/>
    <w:rsid w:val="00363AA1"/>
    <w:rsid w:val="00363F9E"/>
    <w:rsid w:val="003641F9"/>
    <w:rsid w:val="00364550"/>
    <w:rsid w:val="003648D6"/>
    <w:rsid w:val="00364E8A"/>
    <w:rsid w:val="00364EBE"/>
    <w:rsid w:val="00364FD6"/>
    <w:rsid w:val="0036522F"/>
    <w:rsid w:val="00365503"/>
    <w:rsid w:val="00365770"/>
    <w:rsid w:val="00365A5E"/>
    <w:rsid w:val="00366332"/>
    <w:rsid w:val="00366612"/>
    <w:rsid w:val="003669C4"/>
    <w:rsid w:val="00366C61"/>
    <w:rsid w:val="00366EE8"/>
    <w:rsid w:val="0036719E"/>
    <w:rsid w:val="00367654"/>
    <w:rsid w:val="00367AAD"/>
    <w:rsid w:val="00367BB0"/>
    <w:rsid w:val="00367D04"/>
    <w:rsid w:val="00367E36"/>
    <w:rsid w:val="00370068"/>
    <w:rsid w:val="00370347"/>
    <w:rsid w:val="00370B48"/>
    <w:rsid w:val="00370BCD"/>
    <w:rsid w:val="00370C19"/>
    <w:rsid w:val="003710AF"/>
    <w:rsid w:val="0037114A"/>
    <w:rsid w:val="00371953"/>
    <w:rsid w:val="00371A5A"/>
    <w:rsid w:val="00371BB1"/>
    <w:rsid w:val="00371D99"/>
    <w:rsid w:val="003720B5"/>
    <w:rsid w:val="0037220C"/>
    <w:rsid w:val="00372247"/>
    <w:rsid w:val="003725A9"/>
    <w:rsid w:val="003727DB"/>
    <w:rsid w:val="00372A30"/>
    <w:rsid w:val="00372C49"/>
    <w:rsid w:val="00372C53"/>
    <w:rsid w:val="00372ED7"/>
    <w:rsid w:val="00373359"/>
    <w:rsid w:val="00373722"/>
    <w:rsid w:val="0037396C"/>
    <w:rsid w:val="00373E1E"/>
    <w:rsid w:val="00373ED8"/>
    <w:rsid w:val="00373FD0"/>
    <w:rsid w:val="003742ED"/>
    <w:rsid w:val="003743F5"/>
    <w:rsid w:val="00374724"/>
    <w:rsid w:val="00374BC7"/>
    <w:rsid w:val="00374D46"/>
    <w:rsid w:val="00374D69"/>
    <w:rsid w:val="00374E2D"/>
    <w:rsid w:val="00375397"/>
    <w:rsid w:val="003753DC"/>
    <w:rsid w:val="00375584"/>
    <w:rsid w:val="003756CE"/>
    <w:rsid w:val="003758C0"/>
    <w:rsid w:val="00375B8C"/>
    <w:rsid w:val="00375C96"/>
    <w:rsid w:val="00375E0B"/>
    <w:rsid w:val="00376885"/>
    <w:rsid w:val="00376DE5"/>
    <w:rsid w:val="003771FD"/>
    <w:rsid w:val="0037739B"/>
    <w:rsid w:val="00377487"/>
    <w:rsid w:val="003777C4"/>
    <w:rsid w:val="003777D6"/>
    <w:rsid w:val="00377A16"/>
    <w:rsid w:val="00377C12"/>
    <w:rsid w:val="003801FA"/>
    <w:rsid w:val="00380898"/>
    <w:rsid w:val="003808C4"/>
    <w:rsid w:val="00380990"/>
    <w:rsid w:val="00380E22"/>
    <w:rsid w:val="00380FAF"/>
    <w:rsid w:val="00381088"/>
    <w:rsid w:val="003810D3"/>
    <w:rsid w:val="003810ED"/>
    <w:rsid w:val="00381176"/>
    <w:rsid w:val="00381349"/>
    <w:rsid w:val="00381855"/>
    <w:rsid w:val="00381A1F"/>
    <w:rsid w:val="00381A32"/>
    <w:rsid w:val="00381D84"/>
    <w:rsid w:val="00381F82"/>
    <w:rsid w:val="00382407"/>
    <w:rsid w:val="00382AB5"/>
    <w:rsid w:val="00383531"/>
    <w:rsid w:val="00384241"/>
    <w:rsid w:val="003848FE"/>
    <w:rsid w:val="00384A81"/>
    <w:rsid w:val="00384CBD"/>
    <w:rsid w:val="00384E32"/>
    <w:rsid w:val="00384FAC"/>
    <w:rsid w:val="0038512D"/>
    <w:rsid w:val="0038577F"/>
    <w:rsid w:val="00385858"/>
    <w:rsid w:val="00385BCC"/>
    <w:rsid w:val="00385C13"/>
    <w:rsid w:val="00385DD8"/>
    <w:rsid w:val="0038660D"/>
    <w:rsid w:val="003869A3"/>
    <w:rsid w:val="00386A74"/>
    <w:rsid w:val="00386A99"/>
    <w:rsid w:val="00386BE2"/>
    <w:rsid w:val="00386C59"/>
    <w:rsid w:val="0038708B"/>
    <w:rsid w:val="003870B6"/>
    <w:rsid w:val="003875FD"/>
    <w:rsid w:val="00387776"/>
    <w:rsid w:val="00387A00"/>
    <w:rsid w:val="00387C98"/>
    <w:rsid w:val="00387D97"/>
    <w:rsid w:val="00387DCC"/>
    <w:rsid w:val="00390063"/>
    <w:rsid w:val="003908CA"/>
    <w:rsid w:val="00390D15"/>
    <w:rsid w:val="00390E82"/>
    <w:rsid w:val="0039143D"/>
    <w:rsid w:val="00391627"/>
    <w:rsid w:val="003919AC"/>
    <w:rsid w:val="00391D79"/>
    <w:rsid w:val="00392602"/>
    <w:rsid w:val="00393829"/>
    <w:rsid w:val="003939F9"/>
    <w:rsid w:val="00393BA9"/>
    <w:rsid w:val="003944BC"/>
    <w:rsid w:val="00394918"/>
    <w:rsid w:val="0039496D"/>
    <w:rsid w:val="00394A71"/>
    <w:rsid w:val="003952EE"/>
    <w:rsid w:val="003956BE"/>
    <w:rsid w:val="00395F62"/>
    <w:rsid w:val="00396398"/>
    <w:rsid w:val="00396603"/>
    <w:rsid w:val="00396834"/>
    <w:rsid w:val="003968AB"/>
    <w:rsid w:val="00396A6F"/>
    <w:rsid w:val="00396FF7"/>
    <w:rsid w:val="00397279"/>
    <w:rsid w:val="003977C2"/>
    <w:rsid w:val="003978BA"/>
    <w:rsid w:val="00397995"/>
    <w:rsid w:val="003979D0"/>
    <w:rsid w:val="00397A9E"/>
    <w:rsid w:val="00397D5A"/>
    <w:rsid w:val="003A0139"/>
    <w:rsid w:val="003A0264"/>
    <w:rsid w:val="003A0F50"/>
    <w:rsid w:val="003A0FE7"/>
    <w:rsid w:val="003A189E"/>
    <w:rsid w:val="003A1A5E"/>
    <w:rsid w:val="003A1AEF"/>
    <w:rsid w:val="003A1B08"/>
    <w:rsid w:val="003A1BED"/>
    <w:rsid w:val="003A1BF6"/>
    <w:rsid w:val="003A1E9C"/>
    <w:rsid w:val="003A265D"/>
    <w:rsid w:val="003A26BA"/>
    <w:rsid w:val="003A2875"/>
    <w:rsid w:val="003A2900"/>
    <w:rsid w:val="003A2B06"/>
    <w:rsid w:val="003A2B1E"/>
    <w:rsid w:val="003A2B8A"/>
    <w:rsid w:val="003A323C"/>
    <w:rsid w:val="003A329E"/>
    <w:rsid w:val="003A3792"/>
    <w:rsid w:val="003A37CA"/>
    <w:rsid w:val="003A39CF"/>
    <w:rsid w:val="003A42B6"/>
    <w:rsid w:val="003A4614"/>
    <w:rsid w:val="003A483D"/>
    <w:rsid w:val="003A49D5"/>
    <w:rsid w:val="003A4B03"/>
    <w:rsid w:val="003A4E39"/>
    <w:rsid w:val="003A5177"/>
    <w:rsid w:val="003A589A"/>
    <w:rsid w:val="003A5B2D"/>
    <w:rsid w:val="003A5B62"/>
    <w:rsid w:val="003A604D"/>
    <w:rsid w:val="003A6208"/>
    <w:rsid w:val="003A635D"/>
    <w:rsid w:val="003A6749"/>
    <w:rsid w:val="003A6D59"/>
    <w:rsid w:val="003A6F6A"/>
    <w:rsid w:val="003B00CD"/>
    <w:rsid w:val="003B0100"/>
    <w:rsid w:val="003B05F3"/>
    <w:rsid w:val="003B069A"/>
    <w:rsid w:val="003B0BE1"/>
    <w:rsid w:val="003B0E6F"/>
    <w:rsid w:val="003B0F8C"/>
    <w:rsid w:val="003B13B3"/>
    <w:rsid w:val="003B1609"/>
    <w:rsid w:val="003B1838"/>
    <w:rsid w:val="003B1F62"/>
    <w:rsid w:val="003B2102"/>
    <w:rsid w:val="003B2225"/>
    <w:rsid w:val="003B232D"/>
    <w:rsid w:val="003B250F"/>
    <w:rsid w:val="003B260D"/>
    <w:rsid w:val="003B299C"/>
    <w:rsid w:val="003B2FF9"/>
    <w:rsid w:val="003B3100"/>
    <w:rsid w:val="003B3161"/>
    <w:rsid w:val="003B3494"/>
    <w:rsid w:val="003B3976"/>
    <w:rsid w:val="003B3DE9"/>
    <w:rsid w:val="003B40F4"/>
    <w:rsid w:val="003B430B"/>
    <w:rsid w:val="003B44BF"/>
    <w:rsid w:val="003B4762"/>
    <w:rsid w:val="003B4790"/>
    <w:rsid w:val="003B49EA"/>
    <w:rsid w:val="003B4B05"/>
    <w:rsid w:val="003B4CC7"/>
    <w:rsid w:val="003B5510"/>
    <w:rsid w:val="003B5D38"/>
    <w:rsid w:val="003B5DFC"/>
    <w:rsid w:val="003B5F4A"/>
    <w:rsid w:val="003B5F4C"/>
    <w:rsid w:val="003B5F75"/>
    <w:rsid w:val="003B6312"/>
    <w:rsid w:val="003B658E"/>
    <w:rsid w:val="003B65DF"/>
    <w:rsid w:val="003B66ED"/>
    <w:rsid w:val="003B69D6"/>
    <w:rsid w:val="003B6A4D"/>
    <w:rsid w:val="003B6BCB"/>
    <w:rsid w:val="003B70E2"/>
    <w:rsid w:val="003B7292"/>
    <w:rsid w:val="003B7351"/>
    <w:rsid w:val="003B79F2"/>
    <w:rsid w:val="003B7B15"/>
    <w:rsid w:val="003B7BF3"/>
    <w:rsid w:val="003B7F25"/>
    <w:rsid w:val="003C07D3"/>
    <w:rsid w:val="003C0CCE"/>
    <w:rsid w:val="003C1248"/>
    <w:rsid w:val="003C1786"/>
    <w:rsid w:val="003C189F"/>
    <w:rsid w:val="003C1EA0"/>
    <w:rsid w:val="003C2120"/>
    <w:rsid w:val="003C234A"/>
    <w:rsid w:val="003C2550"/>
    <w:rsid w:val="003C2697"/>
    <w:rsid w:val="003C26FE"/>
    <w:rsid w:val="003C27C8"/>
    <w:rsid w:val="003C2B7D"/>
    <w:rsid w:val="003C3776"/>
    <w:rsid w:val="003C3AB7"/>
    <w:rsid w:val="003C3C79"/>
    <w:rsid w:val="003C404B"/>
    <w:rsid w:val="003C4267"/>
    <w:rsid w:val="003C42C9"/>
    <w:rsid w:val="003C42F5"/>
    <w:rsid w:val="003C440E"/>
    <w:rsid w:val="003C4DD1"/>
    <w:rsid w:val="003C5293"/>
    <w:rsid w:val="003C5D3D"/>
    <w:rsid w:val="003C5DA1"/>
    <w:rsid w:val="003C5DB6"/>
    <w:rsid w:val="003C5E3A"/>
    <w:rsid w:val="003C609F"/>
    <w:rsid w:val="003C6206"/>
    <w:rsid w:val="003C6355"/>
    <w:rsid w:val="003C655E"/>
    <w:rsid w:val="003C65AB"/>
    <w:rsid w:val="003C6629"/>
    <w:rsid w:val="003C6997"/>
    <w:rsid w:val="003C718C"/>
    <w:rsid w:val="003C787E"/>
    <w:rsid w:val="003C7918"/>
    <w:rsid w:val="003C7DA1"/>
    <w:rsid w:val="003C7F1E"/>
    <w:rsid w:val="003D0085"/>
    <w:rsid w:val="003D0B0E"/>
    <w:rsid w:val="003D0F17"/>
    <w:rsid w:val="003D0F3C"/>
    <w:rsid w:val="003D10B6"/>
    <w:rsid w:val="003D1A16"/>
    <w:rsid w:val="003D1A9F"/>
    <w:rsid w:val="003D1AAA"/>
    <w:rsid w:val="003D1CD0"/>
    <w:rsid w:val="003D22EC"/>
    <w:rsid w:val="003D2842"/>
    <w:rsid w:val="003D2B69"/>
    <w:rsid w:val="003D3276"/>
    <w:rsid w:val="003D354B"/>
    <w:rsid w:val="003D3613"/>
    <w:rsid w:val="003D36CA"/>
    <w:rsid w:val="003D37CD"/>
    <w:rsid w:val="003D3A70"/>
    <w:rsid w:val="003D3B85"/>
    <w:rsid w:val="003D3DDC"/>
    <w:rsid w:val="003D3F95"/>
    <w:rsid w:val="003D46AA"/>
    <w:rsid w:val="003D4778"/>
    <w:rsid w:val="003D4C1C"/>
    <w:rsid w:val="003D5384"/>
    <w:rsid w:val="003D5396"/>
    <w:rsid w:val="003D5663"/>
    <w:rsid w:val="003D5A66"/>
    <w:rsid w:val="003D5CD4"/>
    <w:rsid w:val="003D5EEA"/>
    <w:rsid w:val="003D644E"/>
    <w:rsid w:val="003D6640"/>
    <w:rsid w:val="003D66A5"/>
    <w:rsid w:val="003D6F8A"/>
    <w:rsid w:val="003D7128"/>
    <w:rsid w:val="003D7282"/>
    <w:rsid w:val="003D72AE"/>
    <w:rsid w:val="003D7314"/>
    <w:rsid w:val="003D7321"/>
    <w:rsid w:val="003D7A53"/>
    <w:rsid w:val="003E0103"/>
    <w:rsid w:val="003E046C"/>
    <w:rsid w:val="003E066E"/>
    <w:rsid w:val="003E1205"/>
    <w:rsid w:val="003E162F"/>
    <w:rsid w:val="003E167C"/>
    <w:rsid w:val="003E18A1"/>
    <w:rsid w:val="003E1CA5"/>
    <w:rsid w:val="003E1D8E"/>
    <w:rsid w:val="003E2001"/>
    <w:rsid w:val="003E20D8"/>
    <w:rsid w:val="003E2DDC"/>
    <w:rsid w:val="003E2E5D"/>
    <w:rsid w:val="003E2F88"/>
    <w:rsid w:val="003E3139"/>
    <w:rsid w:val="003E3192"/>
    <w:rsid w:val="003E31CF"/>
    <w:rsid w:val="003E3754"/>
    <w:rsid w:val="003E39B7"/>
    <w:rsid w:val="003E3DE6"/>
    <w:rsid w:val="003E405E"/>
    <w:rsid w:val="003E4083"/>
    <w:rsid w:val="003E40C9"/>
    <w:rsid w:val="003E43E3"/>
    <w:rsid w:val="003E54E7"/>
    <w:rsid w:val="003E5A3A"/>
    <w:rsid w:val="003E5DC3"/>
    <w:rsid w:val="003E5F30"/>
    <w:rsid w:val="003E6523"/>
    <w:rsid w:val="003E678E"/>
    <w:rsid w:val="003E68A5"/>
    <w:rsid w:val="003E693C"/>
    <w:rsid w:val="003E6B1D"/>
    <w:rsid w:val="003E6DB3"/>
    <w:rsid w:val="003E6F2D"/>
    <w:rsid w:val="003E74F2"/>
    <w:rsid w:val="003E7904"/>
    <w:rsid w:val="003E7BE2"/>
    <w:rsid w:val="003E7DD4"/>
    <w:rsid w:val="003F0156"/>
    <w:rsid w:val="003F0CBE"/>
    <w:rsid w:val="003F108E"/>
    <w:rsid w:val="003F12B4"/>
    <w:rsid w:val="003F1321"/>
    <w:rsid w:val="003F15ED"/>
    <w:rsid w:val="003F1748"/>
    <w:rsid w:val="003F1983"/>
    <w:rsid w:val="003F1A7A"/>
    <w:rsid w:val="003F1AE2"/>
    <w:rsid w:val="003F1EC0"/>
    <w:rsid w:val="003F1F55"/>
    <w:rsid w:val="003F2378"/>
    <w:rsid w:val="003F2C0A"/>
    <w:rsid w:val="003F2CDE"/>
    <w:rsid w:val="003F3029"/>
    <w:rsid w:val="003F3245"/>
    <w:rsid w:val="003F32FF"/>
    <w:rsid w:val="003F3933"/>
    <w:rsid w:val="003F3E98"/>
    <w:rsid w:val="003F44B8"/>
    <w:rsid w:val="003F458A"/>
    <w:rsid w:val="003F4758"/>
    <w:rsid w:val="003F48D0"/>
    <w:rsid w:val="003F4CC3"/>
    <w:rsid w:val="003F518A"/>
    <w:rsid w:val="003F5A36"/>
    <w:rsid w:val="003F5BA3"/>
    <w:rsid w:val="003F61A8"/>
    <w:rsid w:val="003F666C"/>
    <w:rsid w:val="003F6B16"/>
    <w:rsid w:val="003F6C47"/>
    <w:rsid w:val="003F6CAB"/>
    <w:rsid w:val="003F6E6F"/>
    <w:rsid w:val="003F7049"/>
    <w:rsid w:val="003F7423"/>
    <w:rsid w:val="003F7562"/>
    <w:rsid w:val="003F7678"/>
    <w:rsid w:val="003F77B5"/>
    <w:rsid w:val="0040006E"/>
    <w:rsid w:val="004001FA"/>
    <w:rsid w:val="00401004"/>
    <w:rsid w:val="00401495"/>
    <w:rsid w:val="00401943"/>
    <w:rsid w:val="00401EFE"/>
    <w:rsid w:val="00402102"/>
    <w:rsid w:val="0040221E"/>
    <w:rsid w:val="004025EA"/>
    <w:rsid w:val="004029CB"/>
    <w:rsid w:val="00402E3A"/>
    <w:rsid w:val="0040318B"/>
    <w:rsid w:val="00403B9A"/>
    <w:rsid w:val="00403EB9"/>
    <w:rsid w:val="0040425E"/>
    <w:rsid w:val="00404297"/>
    <w:rsid w:val="004042D8"/>
    <w:rsid w:val="00404446"/>
    <w:rsid w:val="004044AA"/>
    <w:rsid w:val="004045F5"/>
    <w:rsid w:val="004047EF"/>
    <w:rsid w:val="004048D7"/>
    <w:rsid w:val="004049C8"/>
    <w:rsid w:val="00405139"/>
    <w:rsid w:val="00405BC5"/>
    <w:rsid w:val="004064EB"/>
    <w:rsid w:val="00406951"/>
    <w:rsid w:val="00406CF9"/>
    <w:rsid w:val="00406D6B"/>
    <w:rsid w:val="00407093"/>
    <w:rsid w:val="004071BF"/>
    <w:rsid w:val="0040775A"/>
    <w:rsid w:val="004077C0"/>
    <w:rsid w:val="00407A84"/>
    <w:rsid w:val="004100B9"/>
    <w:rsid w:val="0041020C"/>
    <w:rsid w:val="004107C4"/>
    <w:rsid w:val="004110E4"/>
    <w:rsid w:val="0041184C"/>
    <w:rsid w:val="004123E0"/>
    <w:rsid w:val="004129C9"/>
    <w:rsid w:val="00412C22"/>
    <w:rsid w:val="00412EC1"/>
    <w:rsid w:val="004134E3"/>
    <w:rsid w:val="00413CD9"/>
    <w:rsid w:val="00413E20"/>
    <w:rsid w:val="00413E78"/>
    <w:rsid w:val="00413EBC"/>
    <w:rsid w:val="0041480C"/>
    <w:rsid w:val="00414A68"/>
    <w:rsid w:val="00414D1E"/>
    <w:rsid w:val="00415097"/>
    <w:rsid w:val="004155AC"/>
    <w:rsid w:val="004159EA"/>
    <w:rsid w:val="00415B06"/>
    <w:rsid w:val="00415C94"/>
    <w:rsid w:val="00415E22"/>
    <w:rsid w:val="004161B8"/>
    <w:rsid w:val="00416352"/>
    <w:rsid w:val="00416552"/>
    <w:rsid w:val="00416594"/>
    <w:rsid w:val="004166C8"/>
    <w:rsid w:val="00416C19"/>
    <w:rsid w:val="00416FCE"/>
    <w:rsid w:val="00417267"/>
    <w:rsid w:val="00417582"/>
    <w:rsid w:val="00417BC5"/>
    <w:rsid w:val="00417DBF"/>
    <w:rsid w:val="00420004"/>
    <w:rsid w:val="0042020C"/>
    <w:rsid w:val="004207E8"/>
    <w:rsid w:val="00420A4A"/>
    <w:rsid w:val="00420EFC"/>
    <w:rsid w:val="004211C2"/>
    <w:rsid w:val="0042125D"/>
    <w:rsid w:val="0042170B"/>
    <w:rsid w:val="00421CA4"/>
    <w:rsid w:val="00421E8E"/>
    <w:rsid w:val="00421FE8"/>
    <w:rsid w:val="00422268"/>
    <w:rsid w:val="0042232B"/>
    <w:rsid w:val="004223C6"/>
    <w:rsid w:val="00422A02"/>
    <w:rsid w:val="00422DEC"/>
    <w:rsid w:val="0042324B"/>
    <w:rsid w:val="00423266"/>
    <w:rsid w:val="00423311"/>
    <w:rsid w:val="004234FB"/>
    <w:rsid w:val="004237E5"/>
    <w:rsid w:val="0042380A"/>
    <w:rsid w:val="00423D3B"/>
    <w:rsid w:val="0042408E"/>
    <w:rsid w:val="004240A0"/>
    <w:rsid w:val="004242F7"/>
    <w:rsid w:val="004244A3"/>
    <w:rsid w:val="00424B1F"/>
    <w:rsid w:val="00424F53"/>
    <w:rsid w:val="004250ED"/>
    <w:rsid w:val="0042554A"/>
    <w:rsid w:val="00425B73"/>
    <w:rsid w:val="00425DE6"/>
    <w:rsid w:val="00425E64"/>
    <w:rsid w:val="00425F45"/>
    <w:rsid w:val="004260CF"/>
    <w:rsid w:val="00426254"/>
    <w:rsid w:val="00426527"/>
    <w:rsid w:val="004265F1"/>
    <w:rsid w:val="00426759"/>
    <w:rsid w:val="004267D9"/>
    <w:rsid w:val="00426963"/>
    <w:rsid w:val="00426B18"/>
    <w:rsid w:val="00426D18"/>
    <w:rsid w:val="0042716F"/>
    <w:rsid w:val="004279BD"/>
    <w:rsid w:val="00427A08"/>
    <w:rsid w:val="00427BD8"/>
    <w:rsid w:val="00430084"/>
    <w:rsid w:val="004301FF"/>
    <w:rsid w:val="0043089D"/>
    <w:rsid w:val="00430A9C"/>
    <w:rsid w:val="00430C3D"/>
    <w:rsid w:val="00431DC0"/>
    <w:rsid w:val="004322D6"/>
    <w:rsid w:val="00432A7C"/>
    <w:rsid w:val="00433205"/>
    <w:rsid w:val="004332EE"/>
    <w:rsid w:val="0043335F"/>
    <w:rsid w:val="004334D3"/>
    <w:rsid w:val="00433ACF"/>
    <w:rsid w:val="00433B12"/>
    <w:rsid w:val="00433E05"/>
    <w:rsid w:val="0043438B"/>
    <w:rsid w:val="00434A73"/>
    <w:rsid w:val="00434A79"/>
    <w:rsid w:val="00434CC2"/>
    <w:rsid w:val="00434F15"/>
    <w:rsid w:val="004355F7"/>
    <w:rsid w:val="00435C04"/>
    <w:rsid w:val="00435C32"/>
    <w:rsid w:val="00435CB3"/>
    <w:rsid w:val="0043601E"/>
    <w:rsid w:val="00436192"/>
    <w:rsid w:val="004365C8"/>
    <w:rsid w:val="004366C4"/>
    <w:rsid w:val="00436928"/>
    <w:rsid w:val="00436998"/>
    <w:rsid w:val="004369A0"/>
    <w:rsid w:val="00436E20"/>
    <w:rsid w:val="00436FB3"/>
    <w:rsid w:val="00437253"/>
    <w:rsid w:val="0043736B"/>
    <w:rsid w:val="0043757E"/>
    <w:rsid w:val="004375B2"/>
    <w:rsid w:val="0043761C"/>
    <w:rsid w:val="004379E0"/>
    <w:rsid w:val="00437B9F"/>
    <w:rsid w:val="00437CAD"/>
    <w:rsid w:val="00437EB3"/>
    <w:rsid w:val="00437F38"/>
    <w:rsid w:val="004404D6"/>
    <w:rsid w:val="00440918"/>
    <w:rsid w:val="00440AD3"/>
    <w:rsid w:val="004415A9"/>
    <w:rsid w:val="00441B03"/>
    <w:rsid w:val="00441B84"/>
    <w:rsid w:val="00441D47"/>
    <w:rsid w:val="00441E72"/>
    <w:rsid w:val="00441F7F"/>
    <w:rsid w:val="00442546"/>
    <w:rsid w:val="00443307"/>
    <w:rsid w:val="00443771"/>
    <w:rsid w:val="00443B3F"/>
    <w:rsid w:val="00444270"/>
    <w:rsid w:val="00444540"/>
    <w:rsid w:val="00445139"/>
    <w:rsid w:val="00445443"/>
    <w:rsid w:val="0044564F"/>
    <w:rsid w:val="004456F6"/>
    <w:rsid w:val="00445821"/>
    <w:rsid w:val="00445885"/>
    <w:rsid w:val="00445CB3"/>
    <w:rsid w:val="00445CF6"/>
    <w:rsid w:val="00445EC0"/>
    <w:rsid w:val="004463DC"/>
    <w:rsid w:val="00446485"/>
    <w:rsid w:val="00446621"/>
    <w:rsid w:val="00446725"/>
    <w:rsid w:val="004469D3"/>
    <w:rsid w:val="00446DFA"/>
    <w:rsid w:val="00446F71"/>
    <w:rsid w:val="00447020"/>
    <w:rsid w:val="004470B5"/>
    <w:rsid w:val="00447130"/>
    <w:rsid w:val="004472FF"/>
    <w:rsid w:val="004477AD"/>
    <w:rsid w:val="00447808"/>
    <w:rsid w:val="0044785E"/>
    <w:rsid w:val="00447AA7"/>
    <w:rsid w:val="00447BD8"/>
    <w:rsid w:val="0045012C"/>
    <w:rsid w:val="00450504"/>
    <w:rsid w:val="00450609"/>
    <w:rsid w:val="004506E6"/>
    <w:rsid w:val="00451B35"/>
    <w:rsid w:val="00452AEF"/>
    <w:rsid w:val="00452B3F"/>
    <w:rsid w:val="00453770"/>
    <w:rsid w:val="00453FD4"/>
    <w:rsid w:val="0045457D"/>
    <w:rsid w:val="00454918"/>
    <w:rsid w:val="00454B35"/>
    <w:rsid w:val="00454D47"/>
    <w:rsid w:val="0045504C"/>
    <w:rsid w:val="004550FE"/>
    <w:rsid w:val="0045549C"/>
    <w:rsid w:val="00455511"/>
    <w:rsid w:val="00455694"/>
    <w:rsid w:val="00456192"/>
    <w:rsid w:val="0045675A"/>
    <w:rsid w:val="00456B54"/>
    <w:rsid w:val="00456CAE"/>
    <w:rsid w:val="0045776C"/>
    <w:rsid w:val="00457943"/>
    <w:rsid w:val="00457953"/>
    <w:rsid w:val="00457C48"/>
    <w:rsid w:val="00457D10"/>
    <w:rsid w:val="00460317"/>
    <w:rsid w:val="00460324"/>
    <w:rsid w:val="0046059D"/>
    <w:rsid w:val="00461070"/>
    <w:rsid w:val="00461327"/>
    <w:rsid w:val="00461332"/>
    <w:rsid w:val="004614AC"/>
    <w:rsid w:val="00461843"/>
    <w:rsid w:val="00461D47"/>
    <w:rsid w:val="00461DCB"/>
    <w:rsid w:val="00462132"/>
    <w:rsid w:val="00462133"/>
    <w:rsid w:val="004622F3"/>
    <w:rsid w:val="00462D82"/>
    <w:rsid w:val="00462E7F"/>
    <w:rsid w:val="004630FA"/>
    <w:rsid w:val="004635E2"/>
    <w:rsid w:val="00463C32"/>
    <w:rsid w:val="004641AC"/>
    <w:rsid w:val="0046421F"/>
    <w:rsid w:val="004642C2"/>
    <w:rsid w:val="00464D8E"/>
    <w:rsid w:val="00465861"/>
    <w:rsid w:val="00465A17"/>
    <w:rsid w:val="00465F52"/>
    <w:rsid w:val="00466151"/>
    <w:rsid w:val="004664B2"/>
    <w:rsid w:val="004665DA"/>
    <w:rsid w:val="0046687A"/>
    <w:rsid w:val="004668D2"/>
    <w:rsid w:val="00466C62"/>
    <w:rsid w:val="0046762F"/>
    <w:rsid w:val="0046776B"/>
    <w:rsid w:val="004678BB"/>
    <w:rsid w:val="00470145"/>
    <w:rsid w:val="004704E2"/>
    <w:rsid w:val="004709DE"/>
    <w:rsid w:val="00470F78"/>
    <w:rsid w:val="00471088"/>
    <w:rsid w:val="0047113B"/>
    <w:rsid w:val="004714C6"/>
    <w:rsid w:val="00471E06"/>
    <w:rsid w:val="00472052"/>
    <w:rsid w:val="0047260C"/>
    <w:rsid w:val="004726EA"/>
    <w:rsid w:val="00472B99"/>
    <w:rsid w:val="00472D75"/>
    <w:rsid w:val="00472E1A"/>
    <w:rsid w:val="00472EF6"/>
    <w:rsid w:val="00473151"/>
    <w:rsid w:val="0047327A"/>
    <w:rsid w:val="004736BF"/>
    <w:rsid w:val="00473830"/>
    <w:rsid w:val="00473B5E"/>
    <w:rsid w:val="00473C86"/>
    <w:rsid w:val="00473E86"/>
    <w:rsid w:val="0047427A"/>
    <w:rsid w:val="00474A2B"/>
    <w:rsid w:val="00475127"/>
    <w:rsid w:val="0047523E"/>
    <w:rsid w:val="00475349"/>
    <w:rsid w:val="0047550D"/>
    <w:rsid w:val="004759B9"/>
    <w:rsid w:val="00475D43"/>
    <w:rsid w:val="00475FA4"/>
    <w:rsid w:val="00476014"/>
    <w:rsid w:val="00476378"/>
    <w:rsid w:val="004765A0"/>
    <w:rsid w:val="00477377"/>
    <w:rsid w:val="004775BE"/>
    <w:rsid w:val="00477736"/>
    <w:rsid w:val="0047783A"/>
    <w:rsid w:val="00477C16"/>
    <w:rsid w:val="00477CE7"/>
    <w:rsid w:val="00477DF4"/>
    <w:rsid w:val="00480404"/>
    <w:rsid w:val="004805DB"/>
    <w:rsid w:val="004809E2"/>
    <w:rsid w:val="00480DE6"/>
    <w:rsid w:val="00480E32"/>
    <w:rsid w:val="00481106"/>
    <w:rsid w:val="00481168"/>
    <w:rsid w:val="00481192"/>
    <w:rsid w:val="004813DA"/>
    <w:rsid w:val="00481BA1"/>
    <w:rsid w:val="00481C81"/>
    <w:rsid w:val="00481E7B"/>
    <w:rsid w:val="00481EAE"/>
    <w:rsid w:val="0048268F"/>
    <w:rsid w:val="00482CB3"/>
    <w:rsid w:val="00482CF4"/>
    <w:rsid w:val="00483CF3"/>
    <w:rsid w:val="00484209"/>
    <w:rsid w:val="00484449"/>
    <w:rsid w:val="00484581"/>
    <w:rsid w:val="00484B10"/>
    <w:rsid w:val="00484C93"/>
    <w:rsid w:val="00484E2F"/>
    <w:rsid w:val="00485035"/>
    <w:rsid w:val="0048517A"/>
    <w:rsid w:val="00485438"/>
    <w:rsid w:val="00485ABF"/>
    <w:rsid w:val="004861F3"/>
    <w:rsid w:val="00486B65"/>
    <w:rsid w:val="00486E26"/>
    <w:rsid w:val="004871A4"/>
    <w:rsid w:val="004871DB"/>
    <w:rsid w:val="0048732F"/>
    <w:rsid w:val="0048740F"/>
    <w:rsid w:val="00487588"/>
    <w:rsid w:val="00487E8F"/>
    <w:rsid w:val="00487EE4"/>
    <w:rsid w:val="004901B7"/>
    <w:rsid w:val="00490725"/>
    <w:rsid w:val="004907E1"/>
    <w:rsid w:val="0049109F"/>
    <w:rsid w:val="004912A2"/>
    <w:rsid w:val="00491417"/>
    <w:rsid w:val="0049162D"/>
    <w:rsid w:val="00491ED5"/>
    <w:rsid w:val="0049233D"/>
    <w:rsid w:val="004927F3"/>
    <w:rsid w:val="00492BE5"/>
    <w:rsid w:val="00492BEC"/>
    <w:rsid w:val="00492D04"/>
    <w:rsid w:val="00492D19"/>
    <w:rsid w:val="00492E27"/>
    <w:rsid w:val="00492E58"/>
    <w:rsid w:val="004931A6"/>
    <w:rsid w:val="00493217"/>
    <w:rsid w:val="004934A3"/>
    <w:rsid w:val="004939D5"/>
    <w:rsid w:val="00493B68"/>
    <w:rsid w:val="00493FBE"/>
    <w:rsid w:val="0049464D"/>
    <w:rsid w:val="00494EFA"/>
    <w:rsid w:val="00494FEA"/>
    <w:rsid w:val="00495010"/>
    <w:rsid w:val="004952A7"/>
    <w:rsid w:val="0049555A"/>
    <w:rsid w:val="004955AA"/>
    <w:rsid w:val="00495F5B"/>
    <w:rsid w:val="0049615D"/>
    <w:rsid w:val="004968A7"/>
    <w:rsid w:val="004969A5"/>
    <w:rsid w:val="00496A10"/>
    <w:rsid w:val="00496B5D"/>
    <w:rsid w:val="00496E04"/>
    <w:rsid w:val="004970A6"/>
    <w:rsid w:val="00497628"/>
    <w:rsid w:val="00497A41"/>
    <w:rsid w:val="00497B48"/>
    <w:rsid w:val="00497DE8"/>
    <w:rsid w:val="00497E4E"/>
    <w:rsid w:val="004A0199"/>
    <w:rsid w:val="004A024F"/>
    <w:rsid w:val="004A03B6"/>
    <w:rsid w:val="004A0FA8"/>
    <w:rsid w:val="004A1000"/>
    <w:rsid w:val="004A1859"/>
    <w:rsid w:val="004A1DCB"/>
    <w:rsid w:val="004A1DED"/>
    <w:rsid w:val="004A2489"/>
    <w:rsid w:val="004A269C"/>
    <w:rsid w:val="004A2983"/>
    <w:rsid w:val="004A2BD8"/>
    <w:rsid w:val="004A2BEB"/>
    <w:rsid w:val="004A2F30"/>
    <w:rsid w:val="004A2F5C"/>
    <w:rsid w:val="004A344C"/>
    <w:rsid w:val="004A36B5"/>
    <w:rsid w:val="004A4146"/>
    <w:rsid w:val="004A4211"/>
    <w:rsid w:val="004A45AC"/>
    <w:rsid w:val="004A4889"/>
    <w:rsid w:val="004A4B31"/>
    <w:rsid w:val="004A52BE"/>
    <w:rsid w:val="004A5573"/>
    <w:rsid w:val="004A5A01"/>
    <w:rsid w:val="004A5AC8"/>
    <w:rsid w:val="004A5D44"/>
    <w:rsid w:val="004A5EF8"/>
    <w:rsid w:val="004A6172"/>
    <w:rsid w:val="004A67D3"/>
    <w:rsid w:val="004A6B70"/>
    <w:rsid w:val="004A6C0D"/>
    <w:rsid w:val="004A6D8C"/>
    <w:rsid w:val="004B04E1"/>
    <w:rsid w:val="004B08EE"/>
    <w:rsid w:val="004B0E70"/>
    <w:rsid w:val="004B0FAF"/>
    <w:rsid w:val="004B0FD0"/>
    <w:rsid w:val="004B1352"/>
    <w:rsid w:val="004B15DE"/>
    <w:rsid w:val="004B15FB"/>
    <w:rsid w:val="004B1C66"/>
    <w:rsid w:val="004B1E7E"/>
    <w:rsid w:val="004B22B4"/>
    <w:rsid w:val="004B22C2"/>
    <w:rsid w:val="004B27AE"/>
    <w:rsid w:val="004B2883"/>
    <w:rsid w:val="004B362E"/>
    <w:rsid w:val="004B3BAD"/>
    <w:rsid w:val="004B3E92"/>
    <w:rsid w:val="004B462B"/>
    <w:rsid w:val="004B4630"/>
    <w:rsid w:val="004B4885"/>
    <w:rsid w:val="004B4924"/>
    <w:rsid w:val="004B49A7"/>
    <w:rsid w:val="004B4D2A"/>
    <w:rsid w:val="004B587B"/>
    <w:rsid w:val="004B5B3B"/>
    <w:rsid w:val="004B5F6A"/>
    <w:rsid w:val="004B5F82"/>
    <w:rsid w:val="004B60FC"/>
    <w:rsid w:val="004B61A9"/>
    <w:rsid w:val="004B666B"/>
    <w:rsid w:val="004B6802"/>
    <w:rsid w:val="004B69F1"/>
    <w:rsid w:val="004B6AC1"/>
    <w:rsid w:val="004B6B2D"/>
    <w:rsid w:val="004B6B36"/>
    <w:rsid w:val="004B6B5D"/>
    <w:rsid w:val="004B6E46"/>
    <w:rsid w:val="004B77DD"/>
    <w:rsid w:val="004B7E34"/>
    <w:rsid w:val="004C1617"/>
    <w:rsid w:val="004C1AA9"/>
    <w:rsid w:val="004C1C3F"/>
    <w:rsid w:val="004C2189"/>
    <w:rsid w:val="004C27C8"/>
    <w:rsid w:val="004C33CA"/>
    <w:rsid w:val="004C33DF"/>
    <w:rsid w:val="004C35A6"/>
    <w:rsid w:val="004C35E6"/>
    <w:rsid w:val="004C4172"/>
    <w:rsid w:val="004C469B"/>
    <w:rsid w:val="004C5220"/>
    <w:rsid w:val="004C5559"/>
    <w:rsid w:val="004C5C60"/>
    <w:rsid w:val="004C5EB0"/>
    <w:rsid w:val="004C6B91"/>
    <w:rsid w:val="004C6E16"/>
    <w:rsid w:val="004C7B5A"/>
    <w:rsid w:val="004C7D1F"/>
    <w:rsid w:val="004C7DF7"/>
    <w:rsid w:val="004D062F"/>
    <w:rsid w:val="004D0762"/>
    <w:rsid w:val="004D07D3"/>
    <w:rsid w:val="004D0D5A"/>
    <w:rsid w:val="004D102A"/>
    <w:rsid w:val="004D1435"/>
    <w:rsid w:val="004D1437"/>
    <w:rsid w:val="004D150F"/>
    <w:rsid w:val="004D16F1"/>
    <w:rsid w:val="004D1D15"/>
    <w:rsid w:val="004D1E01"/>
    <w:rsid w:val="004D1EC9"/>
    <w:rsid w:val="004D2729"/>
    <w:rsid w:val="004D278C"/>
    <w:rsid w:val="004D29A0"/>
    <w:rsid w:val="004D2D17"/>
    <w:rsid w:val="004D3BAD"/>
    <w:rsid w:val="004D3C13"/>
    <w:rsid w:val="004D40ED"/>
    <w:rsid w:val="004D43FD"/>
    <w:rsid w:val="004D452E"/>
    <w:rsid w:val="004D4896"/>
    <w:rsid w:val="004D4B21"/>
    <w:rsid w:val="004D4CC7"/>
    <w:rsid w:val="004D4E73"/>
    <w:rsid w:val="004D4EFE"/>
    <w:rsid w:val="004D4F7B"/>
    <w:rsid w:val="004D5758"/>
    <w:rsid w:val="004D580B"/>
    <w:rsid w:val="004D5DA9"/>
    <w:rsid w:val="004D5DF4"/>
    <w:rsid w:val="004D5ECF"/>
    <w:rsid w:val="004D61BA"/>
    <w:rsid w:val="004D6505"/>
    <w:rsid w:val="004D65FD"/>
    <w:rsid w:val="004D695C"/>
    <w:rsid w:val="004D6B2C"/>
    <w:rsid w:val="004D6CAA"/>
    <w:rsid w:val="004D6E48"/>
    <w:rsid w:val="004D6F4A"/>
    <w:rsid w:val="004D709F"/>
    <w:rsid w:val="004D7221"/>
    <w:rsid w:val="004D729A"/>
    <w:rsid w:val="004D733D"/>
    <w:rsid w:val="004D77A4"/>
    <w:rsid w:val="004D7B25"/>
    <w:rsid w:val="004D7DDE"/>
    <w:rsid w:val="004D7DE6"/>
    <w:rsid w:val="004E0055"/>
    <w:rsid w:val="004E016E"/>
    <w:rsid w:val="004E0633"/>
    <w:rsid w:val="004E0732"/>
    <w:rsid w:val="004E0ADB"/>
    <w:rsid w:val="004E0F4D"/>
    <w:rsid w:val="004E17E2"/>
    <w:rsid w:val="004E1831"/>
    <w:rsid w:val="004E18F1"/>
    <w:rsid w:val="004E1C77"/>
    <w:rsid w:val="004E1E1B"/>
    <w:rsid w:val="004E20AD"/>
    <w:rsid w:val="004E25C5"/>
    <w:rsid w:val="004E267D"/>
    <w:rsid w:val="004E28A5"/>
    <w:rsid w:val="004E2912"/>
    <w:rsid w:val="004E2B45"/>
    <w:rsid w:val="004E2C0D"/>
    <w:rsid w:val="004E2CB8"/>
    <w:rsid w:val="004E2EFC"/>
    <w:rsid w:val="004E3130"/>
    <w:rsid w:val="004E31B4"/>
    <w:rsid w:val="004E3617"/>
    <w:rsid w:val="004E3ED7"/>
    <w:rsid w:val="004E402E"/>
    <w:rsid w:val="004E4B1C"/>
    <w:rsid w:val="004E4EB1"/>
    <w:rsid w:val="004E4EDF"/>
    <w:rsid w:val="004E4FE0"/>
    <w:rsid w:val="004E531B"/>
    <w:rsid w:val="004E5467"/>
    <w:rsid w:val="004E54CB"/>
    <w:rsid w:val="004E55CD"/>
    <w:rsid w:val="004E571F"/>
    <w:rsid w:val="004E5816"/>
    <w:rsid w:val="004E5A64"/>
    <w:rsid w:val="004E5C12"/>
    <w:rsid w:val="004E61D3"/>
    <w:rsid w:val="004E62EA"/>
    <w:rsid w:val="004E659C"/>
    <w:rsid w:val="004E674D"/>
    <w:rsid w:val="004E6F5C"/>
    <w:rsid w:val="004E72AA"/>
    <w:rsid w:val="004E7377"/>
    <w:rsid w:val="004E7877"/>
    <w:rsid w:val="004E7A98"/>
    <w:rsid w:val="004F0096"/>
    <w:rsid w:val="004F0270"/>
    <w:rsid w:val="004F0756"/>
    <w:rsid w:val="004F0BCC"/>
    <w:rsid w:val="004F143D"/>
    <w:rsid w:val="004F1775"/>
    <w:rsid w:val="004F181F"/>
    <w:rsid w:val="004F1B48"/>
    <w:rsid w:val="004F1BD9"/>
    <w:rsid w:val="004F1C79"/>
    <w:rsid w:val="004F1E93"/>
    <w:rsid w:val="004F214B"/>
    <w:rsid w:val="004F217F"/>
    <w:rsid w:val="004F21CB"/>
    <w:rsid w:val="004F226F"/>
    <w:rsid w:val="004F24A7"/>
    <w:rsid w:val="004F261F"/>
    <w:rsid w:val="004F2747"/>
    <w:rsid w:val="004F28C0"/>
    <w:rsid w:val="004F29E0"/>
    <w:rsid w:val="004F2A7B"/>
    <w:rsid w:val="004F3517"/>
    <w:rsid w:val="004F3573"/>
    <w:rsid w:val="004F35C2"/>
    <w:rsid w:val="004F37A6"/>
    <w:rsid w:val="004F397D"/>
    <w:rsid w:val="004F3E80"/>
    <w:rsid w:val="004F3FE9"/>
    <w:rsid w:val="004F3FF9"/>
    <w:rsid w:val="004F3FFB"/>
    <w:rsid w:val="004F4741"/>
    <w:rsid w:val="004F4794"/>
    <w:rsid w:val="004F49DE"/>
    <w:rsid w:val="004F51C7"/>
    <w:rsid w:val="004F52F6"/>
    <w:rsid w:val="004F56C7"/>
    <w:rsid w:val="004F56F0"/>
    <w:rsid w:val="004F5C28"/>
    <w:rsid w:val="004F5CC2"/>
    <w:rsid w:val="004F5D57"/>
    <w:rsid w:val="004F5EE2"/>
    <w:rsid w:val="004F60A7"/>
    <w:rsid w:val="004F6219"/>
    <w:rsid w:val="004F6470"/>
    <w:rsid w:val="004F64A7"/>
    <w:rsid w:val="004F65C0"/>
    <w:rsid w:val="004F6FD4"/>
    <w:rsid w:val="004F6FFC"/>
    <w:rsid w:val="004F7312"/>
    <w:rsid w:val="004F7C18"/>
    <w:rsid w:val="004F7D11"/>
    <w:rsid w:val="004F7D1D"/>
    <w:rsid w:val="0050055E"/>
    <w:rsid w:val="0050064F"/>
    <w:rsid w:val="005009AA"/>
    <w:rsid w:val="00500C73"/>
    <w:rsid w:val="00500C91"/>
    <w:rsid w:val="00501336"/>
    <w:rsid w:val="005014BB"/>
    <w:rsid w:val="00501635"/>
    <w:rsid w:val="00501654"/>
    <w:rsid w:val="005018A8"/>
    <w:rsid w:val="00501FA8"/>
    <w:rsid w:val="0050205A"/>
    <w:rsid w:val="0050212B"/>
    <w:rsid w:val="005027D2"/>
    <w:rsid w:val="00502E3D"/>
    <w:rsid w:val="0050310D"/>
    <w:rsid w:val="005037F8"/>
    <w:rsid w:val="005039CB"/>
    <w:rsid w:val="00503AA6"/>
    <w:rsid w:val="00503C28"/>
    <w:rsid w:val="00503F96"/>
    <w:rsid w:val="005042BC"/>
    <w:rsid w:val="00504706"/>
    <w:rsid w:val="00504AB1"/>
    <w:rsid w:val="00504D67"/>
    <w:rsid w:val="00504E13"/>
    <w:rsid w:val="00504EF0"/>
    <w:rsid w:val="00505175"/>
    <w:rsid w:val="005051BB"/>
    <w:rsid w:val="00505526"/>
    <w:rsid w:val="0050560B"/>
    <w:rsid w:val="0050577A"/>
    <w:rsid w:val="0050599A"/>
    <w:rsid w:val="00505EBC"/>
    <w:rsid w:val="00506254"/>
    <w:rsid w:val="005063E5"/>
    <w:rsid w:val="005065F3"/>
    <w:rsid w:val="00506632"/>
    <w:rsid w:val="0050678F"/>
    <w:rsid w:val="00506B77"/>
    <w:rsid w:val="005079EC"/>
    <w:rsid w:val="00507A69"/>
    <w:rsid w:val="00510227"/>
    <w:rsid w:val="0051030F"/>
    <w:rsid w:val="0051068C"/>
    <w:rsid w:val="00510A34"/>
    <w:rsid w:val="00511034"/>
    <w:rsid w:val="0051113C"/>
    <w:rsid w:val="0051127A"/>
    <w:rsid w:val="00511629"/>
    <w:rsid w:val="005117E8"/>
    <w:rsid w:val="00511906"/>
    <w:rsid w:val="00511B5E"/>
    <w:rsid w:val="00511BE4"/>
    <w:rsid w:val="00511DF0"/>
    <w:rsid w:val="00512102"/>
    <w:rsid w:val="00512337"/>
    <w:rsid w:val="00512C85"/>
    <w:rsid w:val="0051301F"/>
    <w:rsid w:val="00513024"/>
    <w:rsid w:val="0051360A"/>
    <w:rsid w:val="00513610"/>
    <w:rsid w:val="005137CE"/>
    <w:rsid w:val="0051381A"/>
    <w:rsid w:val="00513DCB"/>
    <w:rsid w:val="00513E5B"/>
    <w:rsid w:val="00514012"/>
    <w:rsid w:val="0051417F"/>
    <w:rsid w:val="0051420E"/>
    <w:rsid w:val="0051424A"/>
    <w:rsid w:val="005143C2"/>
    <w:rsid w:val="005146DC"/>
    <w:rsid w:val="00514838"/>
    <w:rsid w:val="005148D8"/>
    <w:rsid w:val="00514971"/>
    <w:rsid w:val="00514A47"/>
    <w:rsid w:val="00514D35"/>
    <w:rsid w:val="005150D1"/>
    <w:rsid w:val="00515A0C"/>
    <w:rsid w:val="00515A93"/>
    <w:rsid w:val="00515B5A"/>
    <w:rsid w:val="005162CD"/>
    <w:rsid w:val="005166B8"/>
    <w:rsid w:val="00516896"/>
    <w:rsid w:val="00516AF4"/>
    <w:rsid w:val="00516C4E"/>
    <w:rsid w:val="00517078"/>
    <w:rsid w:val="00517265"/>
    <w:rsid w:val="00520093"/>
    <w:rsid w:val="005200EE"/>
    <w:rsid w:val="005201C8"/>
    <w:rsid w:val="0052103A"/>
    <w:rsid w:val="00521E03"/>
    <w:rsid w:val="00521EE8"/>
    <w:rsid w:val="005222F9"/>
    <w:rsid w:val="00522C55"/>
    <w:rsid w:val="00522DDC"/>
    <w:rsid w:val="00523049"/>
    <w:rsid w:val="0052315A"/>
    <w:rsid w:val="00523613"/>
    <w:rsid w:val="00523905"/>
    <w:rsid w:val="00523BF9"/>
    <w:rsid w:val="00523C6D"/>
    <w:rsid w:val="0052402E"/>
    <w:rsid w:val="00524262"/>
    <w:rsid w:val="00524435"/>
    <w:rsid w:val="005245FE"/>
    <w:rsid w:val="0052476C"/>
    <w:rsid w:val="00524840"/>
    <w:rsid w:val="00524A59"/>
    <w:rsid w:val="005251C0"/>
    <w:rsid w:val="00525354"/>
    <w:rsid w:val="005253CD"/>
    <w:rsid w:val="00525E42"/>
    <w:rsid w:val="00526AF7"/>
    <w:rsid w:val="005270CD"/>
    <w:rsid w:val="005271C3"/>
    <w:rsid w:val="00527244"/>
    <w:rsid w:val="00527392"/>
    <w:rsid w:val="005273E0"/>
    <w:rsid w:val="00527436"/>
    <w:rsid w:val="00527A36"/>
    <w:rsid w:val="00527F6E"/>
    <w:rsid w:val="00531AAE"/>
    <w:rsid w:val="00532032"/>
    <w:rsid w:val="00532102"/>
    <w:rsid w:val="005321E3"/>
    <w:rsid w:val="0053281D"/>
    <w:rsid w:val="00532A29"/>
    <w:rsid w:val="00533438"/>
    <w:rsid w:val="00533443"/>
    <w:rsid w:val="00533A66"/>
    <w:rsid w:val="005343B2"/>
    <w:rsid w:val="00535395"/>
    <w:rsid w:val="005356E1"/>
    <w:rsid w:val="005359CF"/>
    <w:rsid w:val="00535A1B"/>
    <w:rsid w:val="00535F71"/>
    <w:rsid w:val="005360BC"/>
    <w:rsid w:val="005360FF"/>
    <w:rsid w:val="00536112"/>
    <w:rsid w:val="005366A2"/>
    <w:rsid w:val="005367E5"/>
    <w:rsid w:val="00536A81"/>
    <w:rsid w:val="00536AB8"/>
    <w:rsid w:val="00537071"/>
    <w:rsid w:val="005373DD"/>
    <w:rsid w:val="005377E1"/>
    <w:rsid w:val="00537940"/>
    <w:rsid w:val="00537A28"/>
    <w:rsid w:val="00537AAF"/>
    <w:rsid w:val="00537C1F"/>
    <w:rsid w:val="00540769"/>
    <w:rsid w:val="005407DF"/>
    <w:rsid w:val="005409A8"/>
    <w:rsid w:val="00540CDD"/>
    <w:rsid w:val="0054100B"/>
    <w:rsid w:val="0054188C"/>
    <w:rsid w:val="00542040"/>
    <w:rsid w:val="00542051"/>
    <w:rsid w:val="00542431"/>
    <w:rsid w:val="0054247E"/>
    <w:rsid w:val="00542654"/>
    <w:rsid w:val="005426E8"/>
    <w:rsid w:val="00542C0C"/>
    <w:rsid w:val="0054303C"/>
    <w:rsid w:val="00543320"/>
    <w:rsid w:val="00543405"/>
    <w:rsid w:val="00543687"/>
    <w:rsid w:val="00543D45"/>
    <w:rsid w:val="00543D88"/>
    <w:rsid w:val="00543EEB"/>
    <w:rsid w:val="00543F9A"/>
    <w:rsid w:val="0054431E"/>
    <w:rsid w:val="00544568"/>
    <w:rsid w:val="0054464C"/>
    <w:rsid w:val="00544749"/>
    <w:rsid w:val="005449F0"/>
    <w:rsid w:val="00544FB9"/>
    <w:rsid w:val="00545521"/>
    <w:rsid w:val="00545687"/>
    <w:rsid w:val="005461B3"/>
    <w:rsid w:val="005462DD"/>
    <w:rsid w:val="00546775"/>
    <w:rsid w:val="0054689D"/>
    <w:rsid w:val="00546AA0"/>
    <w:rsid w:val="00547A1D"/>
    <w:rsid w:val="00547B18"/>
    <w:rsid w:val="00547BB5"/>
    <w:rsid w:val="00550C5F"/>
    <w:rsid w:val="00550DC9"/>
    <w:rsid w:val="0055149D"/>
    <w:rsid w:val="00551637"/>
    <w:rsid w:val="00551879"/>
    <w:rsid w:val="00551BC7"/>
    <w:rsid w:val="00551CFE"/>
    <w:rsid w:val="005525A9"/>
    <w:rsid w:val="00552B3B"/>
    <w:rsid w:val="00552BF1"/>
    <w:rsid w:val="00552C7B"/>
    <w:rsid w:val="00552FFB"/>
    <w:rsid w:val="00553000"/>
    <w:rsid w:val="00553037"/>
    <w:rsid w:val="00553B60"/>
    <w:rsid w:val="00553CAA"/>
    <w:rsid w:val="0055412D"/>
    <w:rsid w:val="005542C2"/>
    <w:rsid w:val="0055436F"/>
    <w:rsid w:val="005547F8"/>
    <w:rsid w:val="005548E8"/>
    <w:rsid w:val="00554DBE"/>
    <w:rsid w:val="00554E09"/>
    <w:rsid w:val="005553FD"/>
    <w:rsid w:val="00555B1C"/>
    <w:rsid w:val="0055625F"/>
    <w:rsid w:val="005562DC"/>
    <w:rsid w:val="005568EE"/>
    <w:rsid w:val="00557096"/>
    <w:rsid w:val="00557211"/>
    <w:rsid w:val="00557476"/>
    <w:rsid w:val="00557F38"/>
    <w:rsid w:val="00560128"/>
    <w:rsid w:val="005603C6"/>
    <w:rsid w:val="005609CC"/>
    <w:rsid w:val="00560B7E"/>
    <w:rsid w:val="00560F91"/>
    <w:rsid w:val="00561366"/>
    <w:rsid w:val="005613A1"/>
    <w:rsid w:val="00561C43"/>
    <w:rsid w:val="00561CED"/>
    <w:rsid w:val="00561DC5"/>
    <w:rsid w:val="005623AF"/>
    <w:rsid w:val="00562497"/>
    <w:rsid w:val="00562B43"/>
    <w:rsid w:val="00562F9F"/>
    <w:rsid w:val="00563496"/>
    <w:rsid w:val="005635D2"/>
    <w:rsid w:val="00563686"/>
    <w:rsid w:val="005639BB"/>
    <w:rsid w:val="00564938"/>
    <w:rsid w:val="00564D88"/>
    <w:rsid w:val="00564E90"/>
    <w:rsid w:val="0056502B"/>
    <w:rsid w:val="00565323"/>
    <w:rsid w:val="0056546E"/>
    <w:rsid w:val="0056554A"/>
    <w:rsid w:val="00565AA1"/>
    <w:rsid w:val="00565ACE"/>
    <w:rsid w:val="00565B88"/>
    <w:rsid w:val="00565C82"/>
    <w:rsid w:val="00565F2A"/>
    <w:rsid w:val="00565F5C"/>
    <w:rsid w:val="005661C5"/>
    <w:rsid w:val="0056648A"/>
    <w:rsid w:val="00566B7A"/>
    <w:rsid w:val="00566EFC"/>
    <w:rsid w:val="00566F87"/>
    <w:rsid w:val="0056701F"/>
    <w:rsid w:val="0056792F"/>
    <w:rsid w:val="0057019F"/>
    <w:rsid w:val="00570B83"/>
    <w:rsid w:val="00570FF6"/>
    <w:rsid w:val="005713C2"/>
    <w:rsid w:val="005715D1"/>
    <w:rsid w:val="00571626"/>
    <w:rsid w:val="005718BB"/>
    <w:rsid w:val="00571E25"/>
    <w:rsid w:val="00572616"/>
    <w:rsid w:val="005726E9"/>
    <w:rsid w:val="00572EE1"/>
    <w:rsid w:val="00572FC7"/>
    <w:rsid w:val="00573134"/>
    <w:rsid w:val="0057313B"/>
    <w:rsid w:val="0057318F"/>
    <w:rsid w:val="00573288"/>
    <w:rsid w:val="00573425"/>
    <w:rsid w:val="0057342E"/>
    <w:rsid w:val="005737BD"/>
    <w:rsid w:val="005740A3"/>
    <w:rsid w:val="005744C6"/>
    <w:rsid w:val="005744F1"/>
    <w:rsid w:val="005746F8"/>
    <w:rsid w:val="005747C3"/>
    <w:rsid w:val="0057495B"/>
    <w:rsid w:val="00574F94"/>
    <w:rsid w:val="00574FF0"/>
    <w:rsid w:val="005750D9"/>
    <w:rsid w:val="00575B52"/>
    <w:rsid w:val="00575F76"/>
    <w:rsid w:val="00576203"/>
    <w:rsid w:val="00576270"/>
    <w:rsid w:val="0057653F"/>
    <w:rsid w:val="00576560"/>
    <w:rsid w:val="0057681C"/>
    <w:rsid w:val="00576B48"/>
    <w:rsid w:val="00576B5E"/>
    <w:rsid w:val="00576B8F"/>
    <w:rsid w:val="005775E3"/>
    <w:rsid w:val="00577737"/>
    <w:rsid w:val="00577A1A"/>
    <w:rsid w:val="00577B06"/>
    <w:rsid w:val="00580137"/>
    <w:rsid w:val="005802C6"/>
    <w:rsid w:val="00580401"/>
    <w:rsid w:val="005805AD"/>
    <w:rsid w:val="00580738"/>
    <w:rsid w:val="0058078B"/>
    <w:rsid w:val="00580CB3"/>
    <w:rsid w:val="00580D00"/>
    <w:rsid w:val="0058159E"/>
    <w:rsid w:val="005817CA"/>
    <w:rsid w:val="0058197A"/>
    <w:rsid w:val="00581A33"/>
    <w:rsid w:val="00582086"/>
    <w:rsid w:val="005821C7"/>
    <w:rsid w:val="005823A9"/>
    <w:rsid w:val="00582834"/>
    <w:rsid w:val="0058294E"/>
    <w:rsid w:val="00582D13"/>
    <w:rsid w:val="00583030"/>
    <w:rsid w:val="005831F7"/>
    <w:rsid w:val="00583209"/>
    <w:rsid w:val="005839F0"/>
    <w:rsid w:val="00583EE9"/>
    <w:rsid w:val="00583F1E"/>
    <w:rsid w:val="00583F62"/>
    <w:rsid w:val="00583FB4"/>
    <w:rsid w:val="00584218"/>
    <w:rsid w:val="0058456C"/>
    <w:rsid w:val="005847F5"/>
    <w:rsid w:val="00584897"/>
    <w:rsid w:val="00584C20"/>
    <w:rsid w:val="00585150"/>
    <w:rsid w:val="00585460"/>
    <w:rsid w:val="00585E98"/>
    <w:rsid w:val="00585F51"/>
    <w:rsid w:val="00586765"/>
    <w:rsid w:val="00586C70"/>
    <w:rsid w:val="00586F5A"/>
    <w:rsid w:val="005870D1"/>
    <w:rsid w:val="0058717D"/>
    <w:rsid w:val="0058730E"/>
    <w:rsid w:val="005874C8"/>
    <w:rsid w:val="00587531"/>
    <w:rsid w:val="00587595"/>
    <w:rsid w:val="00587603"/>
    <w:rsid w:val="005878C6"/>
    <w:rsid w:val="00587FD7"/>
    <w:rsid w:val="00590277"/>
    <w:rsid w:val="005902DB"/>
    <w:rsid w:val="005903C7"/>
    <w:rsid w:val="0059040E"/>
    <w:rsid w:val="00590519"/>
    <w:rsid w:val="00590592"/>
    <w:rsid w:val="00590616"/>
    <w:rsid w:val="005908C0"/>
    <w:rsid w:val="00591574"/>
    <w:rsid w:val="005915BE"/>
    <w:rsid w:val="00591833"/>
    <w:rsid w:val="005918AD"/>
    <w:rsid w:val="00591986"/>
    <w:rsid w:val="00591A98"/>
    <w:rsid w:val="005922A7"/>
    <w:rsid w:val="0059234A"/>
    <w:rsid w:val="005925F8"/>
    <w:rsid w:val="00593257"/>
    <w:rsid w:val="005937E8"/>
    <w:rsid w:val="00593D65"/>
    <w:rsid w:val="00593EA8"/>
    <w:rsid w:val="005944D9"/>
    <w:rsid w:val="00594594"/>
    <w:rsid w:val="005953E8"/>
    <w:rsid w:val="005954E6"/>
    <w:rsid w:val="00595779"/>
    <w:rsid w:val="005958C1"/>
    <w:rsid w:val="00595951"/>
    <w:rsid w:val="00595A15"/>
    <w:rsid w:val="00595E0F"/>
    <w:rsid w:val="00596096"/>
    <w:rsid w:val="0059649D"/>
    <w:rsid w:val="005967AE"/>
    <w:rsid w:val="00596A57"/>
    <w:rsid w:val="00596C37"/>
    <w:rsid w:val="0059706B"/>
    <w:rsid w:val="0059788B"/>
    <w:rsid w:val="00597B3E"/>
    <w:rsid w:val="00597C0D"/>
    <w:rsid w:val="00597F33"/>
    <w:rsid w:val="00597F57"/>
    <w:rsid w:val="005A0105"/>
    <w:rsid w:val="005A01F7"/>
    <w:rsid w:val="005A0222"/>
    <w:rsid w:val="005A039D"/>
    <w:rsid w:val="005A070E"/>
    <w:rsid w:val="005A075C"/>
    <w:rsid w:val="005A0799"/>
    <w:rsid w:val="005A0AD8"/>
    <w:rsid w:val="005A0E3B"/>
    <w:rsid w:val="005A0FC4"/>
    <w:rsid w:val="005A11B3"/>
    <w:rsid w:val="005A1363"/>
    <w:rsid w:val="005A1C45"/>
    <w:rsid w:val="005A1CFD"/>
    <w:rsid w:val="005A1E9C"/>
    <w:rsid w:val="005A1ED2"/>
    <w:rsid w:val="005A21DC"/>
    <w:rsid w:val="005A23AC"/>
    <w:rsid w:val="005A2D2A"/>
    <w:rsid w:val="005A313A"/>
    <w:rsid w:val="005A367B"/>
    <w:rsid w:val="005A3929"/>
    <w:rsid w:val="005A3C18"/>
    <w:rsid w:val="005A3D9A"/>
    <w:rsid w:val="005A3DA3"/>
    <w:rsid w:val="005A424D"/>
    <w:rsid w:val="005A4253"/>
    <w:rsid w:val="005A4677"/>
    <w:rsid w:val="005A4BA6"/>
    <w:rsid w:val="005A4D1C"/>
    <w:rsid w:val="005A4DB5"/>
    <w:rsid w:val="005A4EAD"/>
    <w:rsid w:val="005A50C4"/>
    <w:rsid w:val="005A616F"/>
    <w:rsid w:val="005A624C"/>
    <w:rsid w:val="005A630E"/>
    <w:rsid w:val="005A63C4"/>
    <w:rsid w:val="005A6992"/>
    <w:rsid w:val="005A6C6A"/>
    <w:rsid w:val="005A6ED2"/>
    <w:rsid w:val="005A70F1"/>
    <w:rsid w:val="005A710A"/>
    <w:rsid w:val="005A74A3"/>
    <w:rsid w:val="005A7D88"/>
    <w:rsid w:val="005A7F17"/>
    <w:rsid w:val="005A7FD0"/>
    <w:rsid w:val="005B0228"/>
    <w:rsid w:val="005B05A0"/>
    <w:rsid w:val="005B0619"/>
    <w:rsid w:val="005B08A9"/>
    <w:rsid w:val="005B08B3"/>
    <w:rsid w:val="005B0CC6"/>
    <w:rsid w:val="005B0DFD"/>
    <w:rsid w:val="005B0E10"/>
    <w:rsid w:val="005B0FBB"/>
    <w:rsid w:val="005B1235"/>
    <w:rsid w:val="005B1326"/>
    <w:rsid w:val="005B179D"/>
    <w:rsid w:val="005B1B64"/>
    <w:rsid w:val="005B2036"/>
    <w:rsid w:val="005B233F"/>
    <w:rsid w:val="005B24D1"/>
    <w:rsid w:val="005B2639"/>
    <w:rsid w:val="005B26DD"/>
    <w:rsid w:val="005B28B1"/>
    <w:rsid w:val="005B2EF3"/>
    <w:rsid w:val="005B2F5B"/>
    <w:rsid w:val="005B30B1"/>
    <w:rsid w:val="005B33F4"/>
    <w:rsid w:val="005B3761"/>
    <w:rsid w:val="005B376E"/>
    <w:rsid w:val="005B37BC"/>
    <w:rsid w:val="005B38DA"/>
    <w:rsid w:val="005B3A9B"/>
    <w:rsid w:val="005B4422"/>
    <w:rsid w:val="005B443C"/>
    <w:rsid w:val="005B45AD"/>
    <w:rsid w:val="005B46DA"/>
    <w:rsid w:val="005B4C82"/>
    <w:rsid w:val="005B4CAD"/>
    <w:rsid w:val="005B4F9A"/>
    <w:rsid w:val="005B506E"/>
    <w:rsid w:val="005B52D1"/>
    <w:rsid w:val="005B5AAA"/>
    <w:rsid w:val="005B625D"/>
    <w:rsid w:val="005B6755"/>
    <w:rsid w:val="005B6764"/>
    <w:rsid w:val="005B6816"/>
    <w:rsid w:val="005B6D22"/>
    <w:rsid w:val="005B708C"/>
    <w:rsid w:val="005B72DA"/>
    <w:rsid w:val="005B789E"/>
    <w:rsid w:val="005B78F3"/>
    <w:rsid w:val="005B7B89"/>
    <w:rsid w:val="005B7D77"/>
    <w:rsid w:val="005C00F7"/>
    <w:rsid w:val="005C09D8"/>
    <w:rsid w:val="005C0BC9"/>
    <w:rsid w:val="005C10CD"/>
    <w:rsid w:val="005C1347"/>
    <w:rsid w:val="005C1558"/>
    <w:rsid w:val="005C198E"/>
    <w:rsid w:val="005C1CAE"/>
    <w:rsid w:val="005C214A"/>
    <w:rsid w:val="005C274F"/>
    <w:rsid w:val="005C301F"/>
    <w:rsid w:val="005C3165"/>
    <w:rsid w:val="005C33AC"/>
    <w:rsid w:val="005C3A71"/>
    <w:rsid w:val="005C3AC9"/>
    <w:rsid w:val="005C3B2C"/>
    <w:rsid w:val="005C3EFF"/>
    <w:rsid w:val="005C3F54"/>
    <w:rsid w:val="005C4A0A"/>
    <w:rsid w:val="005C4A7E"/>
    <w:rsid w:val="005C4B68"/>
    <w:rsid w:val="005C5054"/>
    <w:rsid w:val="005C57C6"/>
    <w:rsid w:val="005C57DD"/>
    <w:rsid w:val="005C589A"/>
    <w:rsid w:val="005C5B24"/>
    <w:rsid w:val="005C5BCD"/>
    <w:rsid w:val="005C5D17"/>
    <w:rsid w:val="005C6439"/>
    <w:rsid w:val="005C669D"/>
    <w:rsid w:val="005C67F5"/>
    <w:rsid w:val="005C68D4"/>
    <w:rsid w:val="005C6BB3"/>
    <w:rsid w:val="005C6BFD"/>
    <w:rsid w:val="005C703F"/>
    <w:rsid w:val="005C72B2"/>
    <w:rsid w:val="005C7486"/>
    <w:rsid w:val="005C773E"/>
    <w:rsid w:val="005C7791"/>
    <w:rsid w:val="005C7801"/>
    <w:rsid w:val="005C7BB8"/>
    <w:rsid w:val="005C7CB3"/>
    <w:rsid w:val="005C7E8C"/>
    <w:rsid w:val="005D025D"/>
    <w:rsid w:val="005D030B"/>
    <w:rsid w:val="005D046A"/>
    <w:rsid w:val="005D04BE"/>
    <w:rsid w:val="005D05D5"/>
    <w:rsid w:val="005D0DFF"/>
    <w:rsid w:val="005D0E34"/>
    <w:rsid w:val="005D13DB"/>
    <w:rsid w:val="005D1658"/>
    <w:rsid w:val="005D1754"/>
    <w:rsid w:val="005D181E"/>
    <w:rsid w:val="005D1A23"/>
    <w:rsid w:val="005D1C58"/>
    <w:rsid w:val="005D2927"/>
    <w:rsid w:val="005D3296"/>
    <w:rsid w:val="005D356D"/>
    <w:rsid w:val="005D36FB"/>
    <w:rsid w:val="005D3A4A"/>
    <w:rsid w:val="005D3FD5"/>
    <w:rsid w:val="005D410E"/>
    <w:rsid w:val="005D4F8A"/>
    <w:rsid w:val="005D5301"/>
    <w:rsid w:val="005D5609"/>
    <w:rsid w:val="005D5CAA"/>
    <w:rsid w:val="005D6487"/>
    <w:rsid w:val="005D6660"/>
    <w:rsid w:val="005D67C5"/>
    <w:rsid w:val="005D6A76"/>
    <w:rsid w:val="005D6DA1"/>
    <w:rsid w:val="005D7317"/>
    <w:rsid w:val="005D7F58"/>
    <w:rsid w:val="005E0006"/>
    <w:rsid w:val="005E0107"/>
    <w:rsid w:val="005E06BB"/>
    <w:rsid w:val="005E06E4"/>
    <w:rsid w:val="005E0853"/>
    <w:rsid w:val="005E0AF9"/>
    <w:rsid w:val="005E0CEE"/>
    <w:rsid w:val="005E17A8"/>
    <w:rsid w:val="005E18A5"/>
    <w:rsid w:val="005E1F09"/>
    <w:rsid w:val="005E211A"/>
    <w:rsid w:val="005E2182"/>
    <w:rsid w:val="005E2328"/>
    <w:rsid w:val="005E2973"/>
    <w:rsid w:val="005E312E"/>
    <w:rsid w:val="005E3410"/>
    <w:rsid w:val="005E3540"/>
    <w:rsid w:val="005E3618"/>
    <w:rsid w:val="005E390B"/>
    <w:rsid w:val="005E39A9"/>
    <w:rsid w:val="005E3A58"/>
    <w:rsid w:val="005E3CCC"/>
    <w:rsid w:val="005E3F03"/>
    <w:rsid w:val="005E3FB8"/>
    <w:rsid w:val="005E42B6"/>
    <w:rsid w:val="005E4A04"/>
    <w:rsid w:val="005E4F29"/>
    <w:rsid w:val="005E5049"/>
    <w:rsid w:val="005E53D6"/>
    <w:rsid w:val="005E574C"/>
    <w:rsid w:val="005E5873"/>
    <w:rsid w:val="005E5D42"/>
    <w:rsid w:val="005E61B3"/>
    <w:rsid w:val="005E62D3"/>
    <w:rsid w:val="005E65AF"/>
    <w:rsid w:val="005E67A4"/>
    <w:rsid w:val="005E68B9"/>
    <w:rsid w:val="005E6953"/>
    <w:rsid w:val="005E70B7"/>
    <w:rsid w:val="005E7144"/>
    <w:rsid w:val="005E75E4"/>
    <w:rsid w:val="005E7A89"/>
    <w:rsid w:val="005E7EBC"/>
    <w:rsid w:val="005E7F9C"/>
    <w:rsid w:val="005E7FEA"/>
    <w:rsid w:val="005F009E"/>
    <w:rsid w:val="005F071B"/>
    <w:rsid w:val="005F07E6"/>
    <w:rsid w:val="005F0AE7"/>
    <w:rsid w:val="005F1021"/>
    <w:rsid w:val="005F1382"/>
    <w:rsid w:val="005F143F"/>
    <w:rsid w:val="005F17F8"/>
    <w:rsid w:val="005F1B18"/>
    <w:rsid w:val="005F1E82"/>
    <w:rsid w:val="005F23AF"/>
    <w:rsid w:val="005F24B8"/>
    <w:rsid w:val="005F28F6"/>
    <w:rsid w:val="005F2BE7"/>
    <w:rsid w:val="005F2C98"/>
    <w:rsid w:val="005F3013"/>
    <w:rsid w:val="005F3088"/>
    <w:rsid w:val="005F394C"/>
    <w:rsid w:val="005F3B1E"/>
    <w:rsid w:val="005F3C35"/>
    <w:rsid w:val="005F3CF6"/>
    <w:rsid w:val="005F41DE"/>
    <w:rsid w:val="005F42C5"/>
    <w:rsid w:val="005F483F"/>
    <w:rsid w:val="005F4C41"/>
    <w:rsid w:val="005F4C49"/>
    <w:rsid w:val="005F51C2"/>
    <w:rsid w:val="005F5A09"/>
    <w:rsid w:val="005F5BB8"/>
    <w:rsid w:val="005F6476"/>
    <w:rsid w:val="005F6AA3"/>
    <w:rsid w:val="005F6D51"/>
    <w:rsid w:val="005F71B8"/>
    <w:rsid w:val="005F7307"/>
    <w:rsid w:val="005F7931"/>
    <w:rsid w:val="005F7998"/>
    <w:rsid w:val="005F7AA9"/>
    <w:rsid w:val="005F7B35"/>
    <w:rsid w:val="005F7BEF"/>
    <w:rsid w:val="005F7C94"/>
    <w:rsid w:val="00600211"/>
    <w:rsid w:val="00600712"/>
    <w:rsid w:val="0060081D"/>
    <w:rsid w:val="00601309"/>
    <w:rsid w:val="006017E2"/>
    <w:rsid w:val="0060186B"/>
    <w:rsid w:val="00601A49"/>
    <w:rsid w:val="00601A5F"/>
    <w:rsid w:val="00601A74"/>
    <w:rsid w:val="00601C12"/>
    <w:rsid w:val="00601E8F"/>
    <w:rsid w:val="00602056"/>
    <w:rsid w:val="00602103"/>
    <w:rsid w:val="006021C3"/>
    <w:rsid w:val="00602D85"/>
    <w:rsid w:val="00602E7F"/>
    <w:rsid w:val="006032E5"/>
    <w:rsid w:val="006033AB"/>
    <w:rsid w:val="006035CF"/>
    <w:rsid w:val="00603F85"/>
    <w:rsid w:val="0060406B"/>
    <w:rsid w:val="0060413C"/>
    <w:rsid w:val="006043FC"/>
    <w:rsid w:val="006044AD"/>
    <w:rsid w:val="0060456C"/>
    <w:rsid w:val="00604C05"/>
    <w:rsid w:val="00605173"/>
    <w:rsid w:val="0060528D"/>
    <w:rsid w:val="00605383"/>
    <w:rsid w:val="006055DC"/>
    <w:rsid w:val="00605907"/>
    <w:rsid w:val="00605AB9"/>
    <w:rsid w:val="00605B92"/>
    <w:rsid w:val="00605C16"/>
    <w:rsid w:val="00606218"/>
    <w:rsid w:val="00606335"/>
    <w:rsid w:val="00606484"/>
    <w:rsid w:val="00606DAF"/>
    <w:rsid w:val="00607023"/>
    <w:rsid w:val="00607024"/>
    <w:rsid w:val="006071A4"/>
    <w:rsid w:val="006074A7"/>
    <w:rsid w:val="006078EF"/>
    <w:rsid w:val="00607EFE"/>
    <w:rsid w:val="00607F66"/>
    <w:rsid w:val="006102EA"/>
    <w:rsid w:val="0061042F"/>
    <w:rsid w:val="006105E5"/>
    <w:rsid w:val="006107B2"/>
    <w:rsid w:val="0061092D"/>
    <w:rsid w:val="00610AD6"/>
    <w:rsid w:val="00610B82"/>
    <w:rsid w:val="006111C1"/>
    <w:rsid w:val="006114AB"/>
    <w:rsid w:val="006117E0"/>
    <w:rsid w:val="006119E8"/>
    <w:rsid w:val="00611DB7"/>
    <w:rsid w:val="00612150"/>
    <w:rsid w:val="006126C6"/>
    <w:rsid w:val="006127FD"/>
    <w:rsid w:val="0061282D"/>
    <w:rsid w:val="00612C5E"/>
    <w:rsid w:val="00612E3A"/>
    <w:rsid w:val="00613880"/>
    <w:rsid w:val="00613908"/>
    <w:rsid w:val="00613D9B"/>
    <w:rsid w:val="0061436F"/>
    <w:rsid w:val="006143BB"/>
    <w:rsid w:val="006143F5"/>
    <w:rsid w:val="006144EF"/>
    <w:rsid w:val="00614A3B"/>
    <w:rsid w:val="00614E8C"/>
    <w:rsid w:val="0061516D"/>
    <w:rsid w:val="006154CB"/>
    <w:rsid w:val="00615570"/>
    <w:rsid w:val="006155D1"/>
    <w:rsid w:val="00615932"/>
    <w:rsid w:val="00615A90"/>
    <w:rsid w:val="006165C1"/>
    <w:rsid w:val="00616925"/>
    <w:rsid w:val="00616BD5"/>
    <w:rsid w:val="0061716A"/>
    <w:rsid w:val="006171EB"/>
    <w:rsid w:val="00617422"/>
    <w:rsid w:val="006179BF"/>
    <w:rsid w:val="00617AA7"/>
    <w:rsid w:val="00617B60"/>
    <w:rsid w:val="00617D04"/>
    <w:rsid w:val="00617E88"/>
    <w:rsid w:val="00617F6D"/>
    <w:rsid w:val="0062038A"/>
    <w:rsid w:val="006204EE"/>
    <w:rsid w:val="0062066A"/>
    <w:rsid w:val="0062070A"/>
    <w:rsid w:val="006208BC"/>
    <w:rsid w:val="00620C41"/>
    <w:rsid w:val="00620D02"/>
    <w:rsid w:val="00620D6F"/>
    <w:rsid w:val="00621271"/>
    <w:rsid w:val="00621A3A"/>
    <w:rsid w:val="00621E89"/>
    <w:rsid w:val="00622025"/>
    <w:rsid w:val="00622858"/>
    <w:rsid w:val="006228FD"/>
    <w:rsid w:val="00622C35"/>
    <w:rsid w:val="00622D67"/>
    <w:rsid w:val="00622D69"/>
    <w:rsid w:val="00622F5A"/>
    <w:rsid w:val="00623543"/>
    <w:rsid w:val="00623581"/>
    <w:rsid w:val="00623F21"/>
    <w:rsid w:val="00624192"/>
    <w:rsid w:val="006245EB"/>
    <w:rsid w:val="00624A9D"/>
    <w:rsid w:val="00624AD9"/>
    <w:rsid w:val="00624BE2"/>
    <w:rsid w:val="0062507B"/>
    <w:rsid w:val="006251BC"/>
    <w:rsid w:val="0062530C"/>
    <w:rsid w:val="006253B6"/>
    <w:rsid w:val="006256C7"/>
    <w:rsid w:val="0062575B"/>
    <w:rsid w:val="00625840"/>
    <w:rsid w:val="0062599B"/>
    <w:rsid w:val="00625A83"/>
    <w:rsid w:val="00625FCF"/>
    <w:rsid w:val="006262C5"/>
    <w:rsid w:val="0062688B"/>
    <w:rsid w:val="006268FA"/>
    <w:rsid w:val="00626AF8"/>
    <w:rsid w:val="00626BC6"/>
    <w:rsid w:val="00626C62"/>
    <w:rsid w:val="00626D8F"/>
    <w:rsid w:val="00626E95"/>
    <w:rsid w:val="00627251"/>
    <w:rsid w:val="00627817"/>
    <w:rsid w:val="00627C27"/>
    <w:rsid w:val="00627CDE"/>
    <w:rsid w:val="00627EEF"/>
    <w:rsid w:val="00627F51"/>
    <w:rsid w:val="0063049E"/>
    <w:rsid w:val="0063054B"/>
    <w:rsid w:val="00630664"/>
    <w:rsid w:val="00630894"/>
    <w:rsid w:val="006310F8"/>
    <w:rsid w:val="006314DC"/>
    <w:rsid w:val="00631BCD"/>
    <w:rsid w:val="00632434"/>
    <w:rsid w:val="006324E8"/>
    <w:rsid w:val="00632619"/>
    <w:rsid w:val="00633255"/>
    <w:rsid w:val="0063367D"/>
    <w:rsid w:val="00633786"/>
    <w:rsid w:val="00633EEB"/>
    <w:rsid w:val="00633F5B"/>
    <w:rsid w:val="00635107"/>
    <w:rsid w:val="00635407"/>
    <w:rsid w:val="0063566B"/>
    <w:rsid w:val="00635954"/>
    <w:rsid w:val="00635A3E"/>
    <w:rsid w:val="00635B06"/>
    <w:rsid w:val="00635B31"/>
    <w:rsid w:val="00635B3D"/>
    <w:rsid w:val="00636127"/>
    <w:rsid w:val="006361E2"/>
    <w:rsid w:val="0063668E"/>
    <w:rsid w:val="006366D2"/>
    <w:rsid w:val="006368C6"/>
    <w:rsid w:val="00636984"/>
    <w:rsid w:val="00636E4F"/>
    <w:rsid w:val="00636EAA"/>
    <w:rsid w:val="006371B4"/>
    <w:rsid w:val="006375C3"/>
    <w:rsid w:val="00637F8E"/>
    <w:rsid w:val="00640278"/>
    <w:rsid w:val="00640635"/>
    <w:rsid w:val="006408C9"/>
    <w:rsid w:val="00640937"/>
    <w:rsid w:val="00640DCA"/>
    <w:rsid w:val="00640DE5"/>
    <w:rsid w:val="00640EAC"/>
    <w:rsid w:val="0064119F"/>
    <w:rsid w:val="0064122C"/>
    <w:rsid w:val="00641391"/>
    <w:rsid w:val="00641506"/>
    <w:rsid w:val="00641600"/>
    <w:rsid w:val="00641751"/>
    <w:rsid w:val="00641C8A"/>
    <w:rsid w:val="00641DBC"/>
    <w:rsid w:val="0064216A"/>
    <w:rsid w:val="00642233"/>
    <w:rsid w:val="006425A2"/>
    <w:rsid w:val="00642743"/>
    <w:rsid w:val="006428DC"/>
    <w:rsid w:val="0064290F"/>
    <w:rsid w:val="00642BA6"/>
    <w:rsid w:val="00642BBA"/>
    <w:rsid w:val="00642D84"/>
    <w:rsid w:val="00643479"/>
    <w:rsid w:val="006435C7"/>
    <w:rsid w:val="006437BE"/>
    <w:rsid w:val="006437FE"/>
    <w:rsid w:val="00643B84"/>
    <w:rsid w:val="00643C1D"/>
    <w:rsid w:val="00643D1E"/>
    <w:rsid w:val="00643D3C"/>
    <w:rsid w:val="00643F2B"/>
    <w:rsid w:val="0064500C"/>
    <w:rsid w:val="00645031"/>
    <w:rsid w:val="006451E5"/>
    <w:rsid w:val="006453FA"/>
    <w:rsid w:val="0064546E"/>
    <w:rsid w:val="00645A4B"/>
    <w:rsid w:val="00645D83"/>
    <w:rsid w:val="00646027"/>
    <w:rsid w:val="006461B5"/>
    <w:rsid w:val="00646277"/>
    <w:rsid w:val="006463B2"/>
    <w:rsid w:val="00646972"/>
    <w:rsid w:val="00646A21"/>
    <w:rsid w:val="00646D57"/>
    <w:rsid w:val="006471BA"/>
    <w:rsid w:val="00647897"/>
    <w:rsid w:val="00647C87"/>
    <w:rsid w:val="00647EE4"/>
    <w:rsid w:val="006503C9"/>
    <w:rsid w:val="006503EF"/>
    <w:rsid w:val="00650665"/>
    <w:rsid w:val="006507B4"/>
    <w:rsid w:val="00650E1D"/>
    <w:rsid w:val="00650E9B"/>
    <w:rsid w:val="00650F46"/>
    <w:rsid w:val="00651726"/>
    <w:rsid w:val="00651990"/>
    <w:rsid w:val="00651B85"/>
    <w:rsid w:val="00651DF3"/>
    <w:rsid w:val="00651EA8"/>
    <w:rsid w:val="006524E1"/>
    <w:rsid w:val="006526B5"/>
    <w:rsid w:val="00652777"/>
    <w:rsid w:val="00652DF6"/>
    <w:rsid w:val="00652E3E"/>
    <w:rsid w:val="00652E6A"/>
    <w:rsid w:val="00653460"/>
    <w:rsid w:val="00653629"/>
    <w:rsid w:val="00653631"/>
    <w:rsid w:val="0065380A"/>
    <w:rsid w:val="0065439A"/>
    <w:rsid w:val="006543D4"/>
    <w:rsid w:val="006556F3"/>
    <w:rsid w:val="00655DE5"/>
    <w:rsid w:val="00655FD2"/>
    <w:rsid w:val="0065645F"/>
    <w:rsid w:val="006568F0"/>
    <w:rsid w:val="00656955"/>
    <w:rsid w:val="00656A2C"/>
    <w:rsid w:val="00656A71"/>
    <w:rsid w:val="00656D7A"/>
    <w:rsid w:val="00657556"/>
    <w:rsid w:val="006575A3"/>
    <w:rsid w:val="00657ADD"/>
    <w:rsid w:val="00657B02"/>
    <w:rsid w:val="00657DE8"/>
    <w:rsid w:val="00660248"/>
    <w:rsid w:val="0066043E"/>
    <w:rsid w:val="006604DC"/>
    <w:rsid w:val="0066059B"/>
    <w:rsid w:val="00660603"/>
    <w:rsid w:val="006607EC"/>
    <w:rsid w:val="006609B3"/>
    <w:rsid w:val="00660DEF"/>
    <w:rsid w:val="00660E1D"/>
    <w:rsid w:val="00660E20"/>
    <w:rsid w:val="00661058"/>
    <w:rsid w:val="00661290"/>
    <w:rsid w:val="006615B0"/>
    <w:rsid w:val="00661631"/>
    <w:rsid w:val="00661717"/>
    <w:rsid w:val="006619C6"/>
    <w:rsid w:val="00662513"/>
    <w:rsid w:val="0066259A"/>
    <w:rsid w:val="00662872"/>
    <w:rsid w:val="006629B0"/>
    <w:rsid w:val="006629FA"/>
    <w:rsid w:val="00662A7A"/>
    <w:rsid w:val="00662C8F"/>
    <w:rsid w:val="006630A4"/>
    <w:rsid w:val="006631EF"/>
    <w:rsid w:val="00663682"/>
    <w:rsid w:val="006636A9"/>
    <w:rsid w:val="00663A1D"/>
    <w:rsid w:val="00663A37"/>
    <w:rsid w:val="00663C59"/>
    <w:rsid w:val="00663F93"/>
    <w:rsid w:val="0066414B"/>
    <w:rsid w:val="00664281"/>
    <w:rsid w:val="0066459D"/>
    <w:rsid w:val="0066461D"/>
    <w:rsid w:val="00664BE4"/>
    <w:rsid w:val="00665070"/>
    <w:rsid w:val="006654B8"/>
    <w:rsid w:val="006656D6"/>
    <w:rsid w:val="00665737"/>
    <w:rsid w:val="00665773"/>
    <w:rsid w:val="006658DE"/>
    <w:rsid w:val="00665A40"/>
    <w:rsid w:val="00665C4C"/>
    <w:rsid w:val="00665FD1"/>
    <w:rsid w:val="00666011"/>
    <w:rsid w:val="00666332"/>
    <w:rsid w:val="006663E1"/>
    <w:rsid w:val="00666411"/>
    <w:rsid w:val="0066649B"/>
    <w:rsid w:val="006667AA"/>
    <w:rsid w:val="00666986"/>
    <w:rsid w:val="00666B56"/>
    <w:rsid w:val="00666C40"/>
    <w:rsid w:val="006671B1"/>
    <w:rsid w:val="00667270"/>
    <w:rsid w:val="00667461"/>
    <w:rsid w:val="00667489"/>
    <w:rsid w:val="006675A4"/>
    <w:rsid w:val="006677DC"/>
    <w:rsid w:val="0066798F"/>
    <w:rsid w:val="00667CE6"/>
    <w:rsid w:val="0067009B"/>
    <w:rsid w:val="00670C52"/>
    <w:rsid w:val="00670FDE"/>
    <w:rsid w:val="00671295"/>
    <w:rsid w:val="006716B6"/>
    <w:rsid w:val="0067238F"/>
    <w:rsid w:val="00672A1C"/>
    <w:rsid w:val="00672B06"/>
    <w:rsid w:val="0067309B"/>
    <w:rsid w:val="006730B9"/>
    <w:rsid w:val="006730F2"/>
    <w:rsid w:val="00673195"/>
    <w:rsid w:val="0067333E"/>
    <w:rsid w:val="0067386F"/>
    <w:rsid w:val="006739E1"/>
    <w:rsid w:val="00673A74"/>
    <w:rsid w:val="00673B14"/>
    <w:rsid w:val="00674248"/>
    <w:rsid w:val="00674528"/>
    <w:rsid w:val="006747EF"/>
    <w:rsid w:val="006749FF"/>
    <w:rsid w:val="00674C31"/>
    <w:rsid w:val="00674F3C"/>
    <w:rsid w:val="00675072"/>
    <w:rsid w:val="0067538E"/>
    <w:rsid w:val="0067577C"/>
    <w:rsid w:val="00675ABD"/>
    <w:rsid w:val="00675D4E"/>
    <w:rsid w:val="006761DD"/>
    <w:rsid w:val="00676497"/>
    <w:rsid w:val="00676537"/>
    <w:rsid w:val="006765A1"/>
    <w:rsid w:val="00676827"/>
    <w:rsid w:val="006769BE"/>
    <w:rsid w:val="00676F99"/>
    <w:rsid w:val="00676FCB"/>
    <w:rsid w:val="006771E1"/>
    <w:rsid w:val="00677447"/>
    <w:rsid w:val="006774CD"/>
    <w:rsid w:val="0067799F"/>
    <w:rsid w:val="00677B2D"/>
    <w:rsid w:val="00677BE9"/>
    <w:rsid w:val="00677D55"/>
    <w:rsid w:val="00677D7B"/>
    <w:rsid w:val="00680312"/>
    <w:rsid w:val="0068047A"/>
    <w:rsid w:val="00680744"/>
    <w:rsid w:val="00680B21"/>
    <w:rsid w:val="00680E54"/>
    <w:rsid w:val="00680E59"/>
    <w:rsid w:val="00681549"/>
    <w:rsid w:val="0068180F"/>
    <w:rsid w:val="0068192E"/>
    <w:rsid w:val="00681C64"/>
    <w:rsid w:val="00682134"/>
    <w:rsid w:val="0068271C"/>
    <w:rsid w:val="00682839"/>
    <w:rsid w:val="00682C45"/>
    <w:rsid w:val="00682F6A"/>
    <w:rsid w:val="0068317D"/>
    <w:rsid w:val="006832EA"/>
    <w:rsid w:val="00683750"/>
    <w:rsid w:val="00683BE9"/>
    <w:rsid w:val="006841CE"/>
    <w:rsid w:val="006843D5"/>
    <w:rsid w:val="00684636"/>
    <w:rsid w:val="006851C0"/>
    <w:rsid w:val="00685337"/>
    <w:rsid w:val="0068580C"/>
    <w:rsid w:val="00685951"/>
    <w:rsid w:val="00685B97"/>
    <w:rsid w:val="0068648D"/>
    <w:rsid w:val="0068666A"/>
    <w:rsid w:val="006869A7"/>
    <w:rsid w:val="00686FE5"/>
    <w:rsid w:val="0068728B"/>
    <w:rsid w:val="006872DA"/>
    <w:rsid w:val="00687564"/>
    <w:rsid w:val="0068762F"/>
    <w:rsid w:val="00687A4D"/>
    <w:rsid w:val="006902D8"/>
    <w:rsid w:val="006905BE"/>
    <w:rsid w:val="0069065A"/>
    <w:rsid w:val="00690951"/>
    <w:rsid w:val="00690A67"/>
    <w:rsid w:val="006911B1"/>
    <w:rsid w:val="0069134D"/>
    <w:rsid w:val="0069173B"/>
    <w:rsid w:val="006918B0"/>
    <w:rsid w:val="00691BE5"/>
    <w:rsid w:val="00691EA0"/>
    <w:rsid w:val="00692131"/>
    <w:rsid w:val="0069263F"/>
    <w:rsid w:val="0069381F"/>
    <w:rsid w:val="006941A4"/>
    <w:rsid w:val="006949F6"/>
    <w:rsid w:val="00694AD3"/>
    <w:rsid w:val="00694C4A"/>
    <w:rsid w:val="00694F2C"/>
    <w:rsid w:val="00694FC8"/>
    <w:rsid w:val="00695015"/>
    <w:rsid w:val="0069521D"/>
    <w:rsid w:val="00695457"/>
    <w:rsid w:val="006955BB"/>
    <w:rsid w:val="006957DD"/>
    <w:rsid w:val="00695AF2"/>
    <w:rsid w:val="00695E2F"/>
    <w:rsid w:val="006960AD"/>
    <w:rsid w:val="006960FB"/>
    <w:rsid w:val="006961C8"/>
    <w:rsid w:val="006964C6"/>
    <w:rsid w:val="00696879"/>
    <w:rsid w:val="006969BD"/>
    <w:rsid w:val="00696FCA"/>
    <w:rsid w:val="006971A4"/>
    <w:rsid w:val="0069744D"/>
    <w:rsid w:val="00697700"/>
    <w:rsid w:val="00697F31"/>
    <w:rsid w:val="00697F46"/>
    <w:rsid w:val="00697FD6"/>
    <w:rsid w:val="006A0117"/>
    <w:rsid w:val="006A0341"/>
    <w:rsid w:val="006A06E8"/>
    <w:rsid w:val="006A073F"/>
    <w:rsid w:val="006A095B"/>
    <w:rsid w:val="006A09E4"/>
    <w:rsid w:val="006A0F07"/>
    <w:rsid w:val="006A0FBF"/>
    <w:rsid w:val="006A1243"/>
    <w:rsid w:val="006A1462"/>
    <w:rsid w:val="006A177A"/>
    <w:rsid w:val="006A1F21"/>
    <w:rsid w:val="006A1F29"/>
    <w:rsid w:val="006A207F"/>
    <w:rsid w:val="006A2445"/>
    <w:rsid w:val="006A27DA"/>
    <w:rsid w:val="006A286D"/>
    <w:rsid w:val="006A28DC"/>
    <w:rsid w:val="006A294D"/>
    <w:rsid w:val="006A2B30"/>
    <w:rsid w:val="006A300D"/>
    <w:rsid w:val="006A3208"/>
    <w:rsid w:val="006A335A"/>
    <w:rsid w:val="006A3510"/>
    <w:rsid w:val="006A3A66"/>
    <w:rsid w:val="006A3C56"/>
    <w:rsid w:val="006A3F5C"/>
    <w:rsid w:val="006A4008"/>
    <w:rsid w:val="006A4020"/>
    <w:rsid w:val="006A4552"/>
    <w:rsid w:val="006A48FD"/>
    <w:rsid w:val="006A4E5C"/>
    <w:rsid w:val="006A59C5"/>
    <w:rsid w:val="006A5C54"/>
    <w:rsid w:val="006A5C8F"/>
    <w:rsid w:val="006A5F85"/>
    <w:rsid w:val="006A63C5"/>
    <w:rsid w:val="006A64D4"/>
    <w:rsid w:val="006A66DB"/>
    <w:rsid w:val="006A6822"/>
    <w:rsid w:val="006A6C3E"/>
    <w:rsid w:val="006A71A1"/>
    <w:rsid w:val="006A73B1"/>
    <w:rsid w:val="006A7795"/>
    <w:rsid w:val="006A798A"/>
    <w:rsid w:val="006A7B9B"/>
    <w:rsid w:val="006A7D09"/>
    <w:rsid w:val="006A7E0E"/>
    <w:rsid w:val="006B08BB"/>
    <w:rsid w:val="006B0942"/>
    <w:rsid w:val="006B098E"/>
    <w:rsid w:val="006B09C0"/>
    <w:rsid w:val="006B0A08"/>
    <w:rsid w:val="006B0D4A"/>
    <w:rsid w:val="006B0F02"/>
    <w:rsid w:val="006B0F4F"/>
    <w:rsid w:val="006B1053"/>
    <w:rsid w:val="006B1099"/>
    <w:rsid w:val="006B128D"/>
    <w:rsid w:val="006B1557"/>
    <w:rsid w:val="006B1661"/>
    <w:rsid w:val="006B1BF7"/>
    <w:rsid w:val="006B20D8"/>
    <w:rsid w:val="006B2318"/>
    <w:rsid w:val="006B28B3"/>
    <w:rsid w:val="006B2A33"/>
    <w:rsid w:val="006B2ACE"/>
    <w:rsid w:val="006B3109"/>
    <w:rsid w:val="006B345F"/>
    <w:rsid w:val="006B3918"/>
    <w:rsid w:val="006B39E8"/>
    <w:rsid w:val="006B3A6D"/>
    <w:rsid w:val="006B3B8D"/>
    <w:rsid w:val="006B3D4E"/>
    <w:rsid w:val="006B4050"/>
    <w:rsid w:val="006B4237"/>
    <w:rsid w:val="006B4387"/>
    <w:rsid w:val="006B45FE"/>
    <w:rsid w:val="006B48EE"/>
    <w:rsid w:val="006B49E7"/>
    <w:rsid w:val="006B4A2E"/>
    <w:rsid w:val="006B4C06"/>
    <w:rsid w:val="006B4D4D"/>
    <w:rsid w:val="006B4DA3"/>
    <w:rsid w:val="006B4E56"/>
    <w:rsid w:val="006B4EDC"/>
    <w:rsid w:val="006B507A"/>
    <w:rsid w:val="006B529E"/>
    <w:rsid w:val="006B52D2"/>
    <w:rsid w:val="006B5546"/>
    <w:rsid w:val="006B55D2"/>
    <w:rsid w:val="006B5670"/>
    <w:rsid w:val="006B5882"/>
    <w:rsid w:val="006B5AFC"/>
    <w:rsid w:val="006B5C89"/>
    <w:rsid w:val="006B5D33"/>
    <w:rsid w:val="006B5F47"/>
    <w:rsid w:val="006B671D"/>
    <w:rsid w:val="006B689B"/>
    <w:rsid w:val="006B6B33"/>
    <w:rsid w:val="006B6B6E"/>
    <w:rsid w:val="006B7554"/>
    <w:rsid w:val="006B767E"/>
    <w:rsid w:val="006B7696"/>
    <w:rsid w:val="006B76CB"/>
    <w:rsid w:val="006B78ED"/>
    <w:rsid w:val="006B7B02"/>
    <w:rsid w:val="006B7B79"/>
    <w:rsid w:val="006B7C90"/>
    <w:rsid w:val="006B7EFF"/>
    <w:rsid w:val="006C02AA"/>
    <w:rsid w:val="006C08D7"/>
    <w:rsid w:val="006C0A17"/>
    <w:rsid w:val="006C0B21"/>
    <w:rsid w:val="006C0E98"/>
    <w:rsid w:val="006C13DB"/>
    <w:rsid w:val="006C2966"/>
    <w:rsid w:val="006C2B06"/>
    <w:rsid w:val="006C2EF3"/>
    <w:rsid w:val="006C3159"/>
    <w:rsid w:val="006C3597"/>
    <w:rsid w:val="006C35C6"/>
    <w:rsid w:val="006C36A9"/>
    <w:rsid w:val="006C3B50"/>
    <w:rsid w:val="006C3DEB"/>
    <w:rsid w:val="006C3EC1"/>
    <w:rsid w:val="006C3F2C"/>
    <w:rsid w:val="006C4152"/>
    <w:rsid w:val="006C5413"/>
    <w:rsid w:val="006C5439"/>
    <w:rsid w:val="006C560B"/>
    <w:rsid w:val="006C59D1"/>
    <w:rsid w:val="006C6272"/>
    <w:rsid w:val="006C670F"/>
    <w:rsid w:val="006C68BB"/>
    <w:rsid w:val="006C6F62"/>
    <w:rsid w:val="006C7053"/>
    <w:rsid w:val="006C7176"/>
    <w:rsid w:val="006C71DC"/>
    <w:rsid w:val="006C7611"/>
    <w:rsid w:val="006C7CDC"/>
    <w:rsid w:val="006D08D1"/>
    <w:rsid w:val="006D0A71"/>
    <w:rsid w:val="006D0DA4"/>
    <w:rsid w:val="006D1253"/>
    <w:rsid w:val="006D1530"/>
    <w:rsid w:val="006D189F"/>
    <w:rsid w:val="006D1A27"/>
    <w:rsid w:val="006D1DAF"/>
    <w:rsid w:val="006D1E42"/>
    <w:rsid w:val="006D1EED"/>
    <w:rsid w:val="006D1F6B"/>
    <w:rsid w:val="006D201D"/>
    <w:rsid w:val="006D333C"/>
    <w:rsid w:val="006D34CB"/>
    <w:rsid w:val="006D3638"/>
    <w:rsid w:val="006D3668"/>
    <w:rsid w:val="006D3C1D"/>
    <w:rsid w:val="006D419D"/>
    <w:rsid w:val="006D473F"/>
    <w:rsid w:val="006D483D"/>
    <w:rsid w:val="006D4968"/>
    <w:rsid w:val="006D4C7C"/>
    <w:rsid w:val="006D4D0D"/>
    <w:rsid w:val="006D4D1B"/>
    <w:rsid w:val="006D5049"/>
    <w:rsid w:val="006D5116"/>
    <w:rsid w:val="006D54D0"/>
    <w:rsid w:val="006D5685"/>
    <w:rsid w:val="006D59B6"/>
    <w:rsid w:val="006D5D67"/>
    <w:rsid w:val="006D6233"/>
    <w:rsid w:val="006D6497"/>
    <w:rsid w:val="006D64B4"/>
    <w:rsid w:val="006D65DD"/>
    <w:rsid w:val="006D6AFD"/>
    <w:rsid w:val="006D704E"/>
    <w:rsid w:val="006D71BB"/>
    <w:rsid w:val="006D7D62"/>
    <w:rsid w:val="006D7FF0"/>
    <w:rsid w:val="006E04BD"/>
    <w:rsid w:val="006E06BF"/>
    <w:rsid w:val="006E0FED"/>
    <w:rsid w:val="006E14CD"/>
    <w:rsid w:val="006E1593"/>
    <w:rsid w:val="006E18BB"/>
    <w:rsid w:val="006E1B32"/>
    <w:rsid w:val="006E1FD1"/>
    <w:rsid w:val="006E24A3"/>
    <w:rsid w:val="006E283F"/>
    <w:rsid w:val="006E2CD7"/>
    <w:rsid w:val="006E33C6"/>
    <w:rsid w:val="006E3445"/>
    <w:rsid w:val="006E3D61"/>
    <w:rsid w:val="006E3D69"/>
    <w:rsid w:val="006E3F4E"/>
    <w:rsid w:val="006E3FC3"/>
    <w:rsid w:val="006E3FFD"/>
    <w:rsid w:val="006E41CA"/>
    <w:rsid w:val="006E43E1"/>
    <w:rsid w:val="006E473B"/>
    <w:rsid w:val="006E505F"/>
    <w:rsid w:val="006E55C2"/>
    <w:rsid w:val="006E572B"/>
    <w:rsid w:val="006E58E5"/>
    <w:rsid w:val="006E590E"/>
    <w:rsid w:val="006E5A34"/>
    <w:rsid w:val="006E633A"/>
    <w:rsid w:val="006E698B"/>
    <w:rsid w:val="006E69FF"/>
    <w:rsid w:val="006E6DE5"/>
    <w:rsid w:val="006E6EE3"/>
    <w:rsid w:val="006E731C"/>
    <w:rsid w:val="006E778E"/>
    <w:rsid w:val="006E77BC"/>
    <w:rsid w:val="006E7D9D"/>
    <w:rsid w:val="006F06A2"/>
    <w:rsid w:val="006F07D7"/>
    <w:rsid w:val="006F08B4"/>
    <w:rsid w:val="006F0EAF"/>
    <w:rsid w:val="006F1057"/>
    <w:rsid w:val="006F10C4"/>
    <w:rsid w:val="006F1180"/>
    <w:rsid w:val="006F1220"/>
    <w:rsid w:val="006F12A9"/>
    <w:rsid w:val="006F13F5"/>
    <w:rsid w:val="006F1503"/>
    <w:rsid w:val="006F1D49"/>
    <w:rsid w:val="006F2422"/>
    <w:rsid w:val="006F24A2"/>
    <w:rsid w:val="006F267B"/>
    <w:rsid w:val="006F267C"/>
    <w:rsid w:val="006F2854"/>
    <w:rsid w:val="006F28B0"/>
    <w:rsid w:val="006F2960"/>
    <w:rsid w:val="006F326E"/>
    <w:rsid w:val="006F327E"/>
    <w:rsid w:val="006F34FB"/>
    <w:rsid w:val="006F36ED"/>
    <w:rsid w:val="006F373A"/>
    <w:rsid w:val="006F3830"/>
    <w:rsid w:val="006F38A9"/>
    <w:rsid w:val="006F3A25"/>
    <w:rsid w:val="006F3E28"/>
    <w:rsid w:val="006F408D"/>
    <w:rsid w:val="006F40CF"/>
    <w:rsid w:val="006F4E28"/>
    <w:rsid w:val="006F51BE"/>
    <w:rsid w:val="006F52D1"/>
    <w:rsid w:val="006F5A67"/>
    <w:rsid w:val="006F5A96"/>
    <w:rsid w:val="006F5BF8"/>
    <w:rsid w:val="006F5EB3"/>
    <w:rsid w:val="006F5F4A"/>
    <w:rsid w:val="006F5FB4"/>
    <w:rsid w:val="006F5FBE"/>
    <w:rsid w:val="006F66D6"/>
    <w:rsid w:val="006F6CDE"/>
    <w:rsid w:val="006F724A"/>
    <w:rsid w:val="006F73A2"/>
    <w:rsid w:val="006F763F"/>
    <w:rsid w:val="006F78DE"/>
    <w:rsid w:val="006F7F95"/>
    <w:rsid w:val="007003CB"/>
    <w:rsid w:val="007005A4"/>
    <w:rsid w:val="0070069B"/>
    <w:rsid w:val="0070091B"/>
    <w:rsid w:val="00700A95"/>
    <w:rsid w:val="00700F3F"/>
    <w:rsid w:val="00701179"/>
    <w:rsid w:val="0070129F"/>
    <w:rsid w:val="00701428"/>
    <w:rsid w:val="0070158B"/>
    <w:rsid w:val="00701764"/>
    <w:rsid w:val="007021B5"/>
    <w:rsid w:val="0070247E"/>
    <w:rsid w:val="00702B59"/>
    <w:rsid w:val="00702D3B"/>
    <w:rsid w:val="00703279"/>
    <w:rsid w:val="0070377F"/>
    <w:rsid w:val="0070390C"/>
    <w:rsid w:val="00703998"/>
    <w:rsid w:val="00703CB8"/>
    <w:rsid w:val="00704376"/>
    <w:rsid w:val="00704C37"/>
    <w:rsid w:val="00704CD4"/>
    <w:rsid w:val="00704D5E"/>
    <w:rsid w:val="00705194"/>
    <w:rsid w:val="0070548B"/>
    <w:rsid w:val="007057F1"/>
    <w:rsid w:val="00705E7D"/>
    <w:rsid w:val="0070632F"/>
    <w:rsid w:val="007065AA"/>
    <w:rsid w:val="00706FBA"/>
    <w:rsid w:val="0070707F"/>
    <w:rsid w:val="007073F8"/>
    <w:rsid w:val="00707809"/>
    <w:rsid w:val="00707C48"/>
    <w:rsid w:val="00710432"/>
    <w:rsid w:val="007105C2"/>
    <w:rsid w:val="007114CE"/>
    <w:rsid w:val="007118EB"/>
    <w:rsid w:val="00711A03"/>
    <w:rsid w:val="00711ABD"/>
    <w:rsid w:val="00711B22"/>
    <w:rsid w:val="007120BB"/>
    <w:rsid w:val="007124A0"/>
    <w:rsid w:val="0071266C"/>
    <w:rsid w:val="00712792"/>
    <w:rsid w:val="007129A5"/>
    <w:rsid w:val="00712BB8"/>
    <w:rsid w:val="00712E15"/>
    <w:rsid w:val="007132C2"/>
    <w:rsid w:val="00713301"/>
    <w:rsid w:val="0071354E"/>
    <w:rsid w:val="00713776"/>
    <w:rsid w:val="0071390C"/>
    <w:rsid w:val="00713C7F"/>
    <w:rsid w:val="0071414A"/>
    <w:rsid w:val="0071422C"/>
    <w:rsid w:val="007143B3"/>
    <w:rsid w:val="00714438"/>
    <w:rsid w:val="00714590"/>
    <w:rsid w:val="007145D5"/>
    <w:rsid w:val="007146BD"/>
    <w:rsid w:val="0071489D"/>
    <w:rsid w:val="007148EF"/>
    <w:rsid w:val="007150B9"/>
    <w:rsid w:val="007152A2"/>
    <w:rsid w:val="0071556B"/>
    <w:rsid w:val="00715956"/>
    <w:rsid w:val="00715B02"/>
    <w:rsid w:val="00715B7C"/>
    <w:rsid w:val="00715BC6"/>
    <w:rsid w:val="00715ED8"/>
    <w:rsid w:val="00716755"/>
    <w:rsid w:val="007167BA"/>
    <w:rsid w:val="00716A28"/>
    <w:rsid w:val="00716ECE"/>
    <w:rsid w:val="00717009"/>
    <w:rsid w:val="007170B7"/>
    <w:rsid w:val="007173EC"/>
    <w:rsid w:val="007178B7"/>
    <w:rsid w:val="00717937"/>
    <w:rsid w:val="0071794A"/>
    <w:rsid w:val="00717952"/>
    <w:rsid w:val="00717BDA"/>
    <w:rsid w:val="00717EA7"/>
    <w:rsid w:val="007202B8"/>
    <w:rsid w:val="007202E5"/>
    <w:rsid w:val="00720607"/>
    <w:rsid w:val="00720740"/>
    <w:rsid w:val="007208DC"/>
    <w:rsid w:val="007208E2"/>
    <w:rsid w:val="00720CF4"/>
    <w:rsid w:val="00720D4F"/>
    <w:rsid w:val="00720F90"/>
    <w:rsid w:val="007210FF"/>
    <w:rsid w:val="007212F9"/>
    <w:rsid w:val="007214DB"/>
    <w:rsid w:val="007214FE"/>
    <w:rsid w:val="007215CB"/>
    <w:rsid w:val="0072173B"/>
    <w:rsid w:val="00721C65"/>
    <w:rsid w:val="00721F1A"/>
    <w:rsid w:val="00722108"/>
    <w:rsid w:val="00722722"/>
    <w:rsid w:val="007229DD"/>
    <w:rsid w:val="007229FD"/>
    <w:rsid w:val="00722B2D"/>
    <w:rsid w:val="00722C94"/>
    <w:rsid w:val="00723932"/>
    <w:rsid w:val="00723A4B"/>
    <w:rsid w:val="00723B5B"/>
    <w:rsid w:val="00723CEA"/>
    <w:rsid w:val="00723D9A"/>
    <w:rsid w:val="00723DEB"/>
    <w:rsid w:val="0072421E"/>
    <w:rsid w:val="0072488D"/>
    <w:rsid w:val="00724925"/>
    <w:rsid w:val="00724A14"/>
    <w:rsid w:val="00724D08"/>
    <w:rsid w:val="00725021"/>
    <w:rsid w:val="007250BB"/>
    <w:rsid w:val="00725341"/>
    <w:rsid w:val="00725509"/>
    <w:rsid w:val="0072554B"/>
    <w:rsid w:val="007255C4"/>
    <w:rsid w:val="0072573B"/>
    <w:rsid w:val="00725812"/>
    <w:rsid w:val="007259B0"/>
    <w:rsid w:val="00725BE6"/>
    <w:rsid w:val="00725C9C"/>
    <w:rsid w:val="00725FEA"/>
    <w:rsid w:val="0072604C"/>
    <w:rsid w:val="0072622C"/>
    <w:rsid w:val="00726973"/>
    <w:rsid w:val="00726D62"/>
    <w:rsid w:val="007270B4"/>
    <w:rsid w:val="007272C1"/>
    <w:rsid w:val="00727559"/>
    <w:rsid w:val="00727780"/>
    <w:rsid w:val="0073012F"/>
    <w:rsid w:val="007304E7"/>
    <w:rsid w:val="00730568"/>
    <w:rsid w:val="0073056D"/>
    <w:rsid w:val="007305A3"/>
    <w:rsid w:val="007307CD"/>
    <w:rsid w:val="00730DCC"/>
    <w:rsid w:val="007310F2"/>
    <w:rsid w:val="00731AB8"/>
    <w:rsid w:val="00732152"/>
    <w:rsid w:val="00732646"/>
    <w:rsid w:val="00732968"/>
    <w:rsid w:val="00732BA6"/>
    <w:rsid w:val="0073374A"/>
    <w:rsid w:val="0073430F"/>
    <w:rsid w:val="007347D9"/>
    <w:rsid w:val="007351FC"/>
    <w:rsid w:val="007356B7"/>
    <w:rsid w:val="00735746"/>
    <w:rsid w:val="007357BF"/>
    <w:rsid w:val="00735817"/>
    <w:rsid w:val="00735AD1"/>
    <w:rsid w:val="00735FA4"/>
    <w:rsid w:val="0073607B"/>
    <w:rsid w:val="007361FB"/>
    <w:rsid w:val="0073626D"/>
    <w:rsid w:val="00736472"/>
    <w:rsid w:val="00736530"/>
    <w:rsid w:val="0073690A"/>
    <w:rsid w:val="00736ADD"/>
    <w:rsid w:val="00736B3E"/>
    <w:rsid w:val="00736DC2"/>
    <w:rsid w:val="0073726E"/>
    <w:rsid w:val="00737551"/>
    <w:rsid w:val="007375DA"/>
    <w:rsid w:val="007375EB"/>
    <w:rsid w:val="007376CE"/>
    <w:rsid w:val="00737D9C"/>
    <w:rsid w:val="00737E62"/>
    <w:rsid w:val="00740079"/>
    <w:rsid w:val="007406BC"/>
    <w:rsid w:val="007410E7"/>
    <w:rsid w:val="0074110F"/>
    <w:rsid w:val="0074147D"/>
    <w:rsid w:val="007414E7"/>
    <w:rsid w:val="007414E9"/>
    <w:rsid w:val="007418C2"/>
    <w:rsid w:val="00741B98"/>
    <w:rsid w:val="00741CEB"/>
    <w:rsid w:val="00741D68"/>
    <w:rsid w:val="00741FA1"/>
    <w:rsid w:val="00742316"/>
    <w:rsid w:val="0074243B"/>
    <w:rsid w:val="00742648"/>
    <w:rsid w:val="0074299B"/>
    <w:rsid w:val="00742D01"/>
    <w:rsid w:val="00742EDC"/>
    <w:rsid w:val="0074377D"/>
    <w:rsid w:val="00743C2C"/>
    <w:rsid w:val="00743D6B"/>
    <w:rsid w:val="00743F45"/>
    <w:rsid w:val="00744321"/>
    <w:rsid w:val="007446BA"/>
    <w:rsid w:val="0074478E"/>
    <w:rsid w:val="007447CE"/>
    <w:rsid w:val="00744B56"/>
    <w:rsid w:val="00744D23"/>
    <w:rsid w:val="00744DF2"/>
    <w:rsid w:val="00745775"/>
    <w:rsid w:val="007458A2"/>
    <w:rsid w:val="00745920"/>
    <w:rsid w:val="00745B10"/>
    <w:rsid w:val="00745D05"/>
    <w:rsid w:val="00745EA6"/>
    <w:rsid w:val="00745EEE"/>
    <w:rsid w:val="007465DB"/>
    <w:rsid w:val="007468D5"/>
    <w:rsid w:val="00746B46"/>
    <w:rsid w:val="007470ED"/>
    <w:rsid w:val="007472C4"/>
    <w:rsid w:val="0074752E"/>
    <w:rsid w:val="00747C45"/>
    <w:rsid w:val="00747D9E"/>
    <w:rsid w:val="00747F9F"/>
    <w:rsid w:val="0075036A"/>
    <w:rsid w:val="007509BE"/>
    <w:rsid w:val="007512A6"/>
    <w:rsid w:val="0075192A"/>
    <w:rsid w:val="00752045"/>
    <w:rsid w:val="00752299"/>
    <w:rsid w:val="007523EC"/>
    <w:rsid w:val="007528D0"/>
    <w:rsid w:val="00752C3D"/>
    <w:rsid w:val="00753155"/>
    <w:rsid w:val="007535E9"/>
    <w:rsid w:val="00753925"/>
    <w:rsid w:val="00753F8A"/>
    <w:rsid w:val="007541C1"/>
    <w:rsid w:val="00754359"/>
    <w:rsid w:val="00754969"/>
    <w:rsid w:val="00754A0C"/>
    <w:rsid w:val="00754D6C"/>
    <w:rsid w:val="0075534E"/>
    <w:rsid w:val="00755AD6"/>
    <w:rsid w:val="007560B7"/>
    <w:rsid w:val="00756201"/>
    <w:rsid w:val="007563A9"/>
    <w:rsid w:val="007564B4"/>
    <w:rsid w:val="00756608"/>
    <w:rsid w:val="00756699"/>
    <w:rsid w:val="007566B1"/>
    <w:rsid w:val="00756768"/>
    <w:rsid w:val="007567AC"/>
    <w:rsid w:val="00756E4A"/>
    <w:rsid w:val="00756E67"/>
    <w:rsid w:val="007570D2"/>
    <w:rsid w:val="00757178"/>
    <w:rsid w:val="00760227"/>
    <w:rsid w:val="007605E7"/>
    <w:rsid w:val="007608ED"/>
    <w:rsid w:val="00760A34"/>
    <w:rsid w:val="00760BB8"/>
    <w:rsid w:val="007614DA"/>
    <w:rsid w:val="00761A87"/>
    <w:rsid w:val="00761D3B"/>
    <w:rsid w:val="00761DAE"/>
    <w:rsid w:val="00762248"/>
    <w:rsid w:val="007623BC"/>
    <w:rsid w:val="007628EA"/>
    <w:rsid w:val="00762AC6"/>
    <w:rsid w:val="007635DD"/>
    <w:rsid w:val="00763D0B"/>
    <w:rsid w:val="007642F4"/>
    <w:rsid w:val="00764404"/>
    <w:rsid w:val="007649DA"/>
    <w:rsid w:val="007651EE"/>
    <w:rsid w:val="007652FB"/>
    <w:rsid w:val="007653D6"/>
    <w:rsid w:val="00765450"/>
    <w:rsid w:val="007654CD"/>
    <w:rsid w:val="00765580"/>
    <w:rsid w:val="007658EC"/>
    <w:rsid w:val="007659F9"/>
    <w:rsid w:val="00765AF6"/>
    <w:rsid w:val="0076619A"/>
    <w:rsid w:val="007661CE"/>
    <w:rsid w:val="007662D2"/>
    <w:rsid w:val="00766367"/>
    <w:rsid w:val="00766D26"/>
    <w:rsid w:val="00766DB2"/>
    <w:rsid w:val="00767E5E"/>
    <w:rsid w:val="00770850"/>
    <w:rsid w:val="00770939"/>
    <w:rsid w:val="00770BB6"/>
    <w:rsid w:val="00771037"/>
    <w:rsid w:val="00771110"/>
    <w:rsid w:val="00771771"/>
    <w:rsid w:val="00771780"/>
    <w:rsid w:val="007718E1"/>
    <w:rsid w:val="00772432"/>
    <w:rsid w:val="00772CF7"/>
    <w:rsid w:val="00772E8D"/>
    <w:rsid w:val="0077334F"/>
    <w:rsid w:val="007735CA"/>
    <w:rsid w:val="00773BA1"/>
    <w:rsid w:val="00773D31"/>
    <w:rsid w:val="00773D77"/>
    <w:rsid w:val="00773D85"/>
    <w:rsid w:val="007741EE"/>
    <w:rsid w:val="00774855"/>
    <w:rsid w:val="00774928"/>
    <w:rsid w:val="00774A9C"/>
    <w:rsid w:val="00774D84"/>
    <w:rsid w:val="00774E04"/>
    <w:rsid w:val="0077557D"/>
    <w:rsid w:val="00775899"/>
    <w:rsid w:val="00775AF9"/>
    <w:rsid w:val="00775BFC"/>
    <w:rsid w:val="00775FDE"/>
    <w:rsid w:val="00776073"/>
    <w:rsid w:val="007766AC"/>
    <w:rsid w:val="007766C1"/>
    <w:rsid w:val="00776B97"/>
    <w:rsid w:val="007774BC"/>
    <w:rsid w:val="0077750F"/>
    <w:rsid w:val="007777E1"/>
    <w:rsid w:val="0077794F"/>
    <w:rsid w:val="00777CCC"/>
    <w:rsid w:val="007802E6"/>
    <w:rsid w:val="007806A5"/>
    <w:rsid w:val="00780733"/>
    <w:rsid w:val="00780919"/>
    <w:rsid w:val="00780CB5"/>
    <w:rsid w:val="00780F95"/>
    <w:rsid w:val="00781238"/>
    <w:rsid w:val="007818E0"/>
    <w:rsid w:val="007819D5"/>
    <w:rsid w:val="00781EB3"/>
    <w:rsid w:val="00781F3D"/>
    <w:rsid w:val="0078235C"/>
    <w:rsid w:val="00782427"/>
    <w:rsid w:val="00782835"/>
    <w:rsid w:val="0078288A"/>
    <w:rsid w:val="007829ED"/>
    <w:rsid w:val="0078314F"/>
    <w:rsid w:val="0078333D"/>
    <w:rsid w:val="00783374"/>
    <w:rsid w:val="00783E55"/>
    <w:rsid w:val="00783F1B"/>
    <w:rsid w:val="00784054"/>
    <w:rsid w:val="00784346"/>
    <w:rsid w:val="007843D5"/>
    <w:rsid w:val="007848F3"/>
    <w:rsid w:val="00784C1B"/>
    <w:rsid w:val="00784E19"/>
    <w:rsid w:val="00784EC8"/>
    <w:rsid w:val="00785018"/>
    <w:rsid w:val="00785315"/>
    <w:rsid w:val="00785394"/>
    <w:rsid w:val="00785633"/>
    <w:rsid w:val="0078575C"/>
    <w:rsid w:val="0078575D"/>
    <w:rsid w:val="0078580C"/>
    <w:rsid w:val="0078596E"/>
    <w:rsid w:val="00785E13"/>
    <w:rsid w:val="00786302"/>
    <w:rsid w:val="0078656A"/>
    <w:rsid w:val="00786C80"/>
    <w:rsid w:val="00787203"/>
    <w:rsid w:val="0078760A"/>
    <w:rsid w:val="0078791C"/>
    <w:rsid w:val="00787C05"/>
    <w:rsid w:val="00787C1C"/>
    <w:rsid w:val="00787C51"/>
    <w:rsid w:val="00787D16"/>
    <w:rsid w:val="007904F4"/>
    <w:rsid w:val="00790662"/>
    <w:rsid w:val="00790731"/>
    <w:rsid w:val="0079083A"/>
    <w:rsid w:val="00790B7B"/>
    <w:rsid w:val="00790C00"/>
    <w:rsid w:val="00791481"/>
    <w:rsid w:val="00791C7E"/>
    <w:rsid w:val="00791E88"/>
    <w:rsid w:val="00791FB1"/>
    <w:rsid w:val="007921EA"/>
    <w:rsid w:val="00792343"/>
    <w:rsid w:val="007923A8"/>
    <w:rsid w:val="00792BC8"/>
    <w:rsid w:val="00792ED4"/>
    <w:rsid w:val="00793467"/>
    <w:rsid w:val="00794221"/>
    <w:rsid w:val="00794889"/>
    <w:rsid w:val="0079496A"/>
    <w:rsid w:val="00794D4E"/>
    <w:rsid w:val="007953A5"/>
    <w:rsid w:val="00795460"/>
    <w:rsid w:val="00795547"/>
    <w:rsid w:val="00795562"/>
    <w:rsid w:val="00795703"/>
    <w:rsid w:val="0079591F"/>
    <w:rsid w:val="00795D8B"/>
    <w:rsid w:val="00795F68"/>
    <w:rsid w:val="007963DF"/>
    <w:rsid w:val="0079643A"/>
    <w:rsid w:val="00796555"/>
    <w:rsid w:val="007969FE"/>
    <w:rsid w:val="00796A89"/>
    <w:rsid w:val="00796BB4"/>
    <w:rsid w:val="00796E9D"/>
    <w:rsid w:val="0079739B"/>
    <w:rsid w:val="00797B6B"/>
    <w:rsid w:val="00797C04"/>
    <w:rsid w:val="00797F75"/>
    <w:rsid w:val="007A0051"/>
    <w:rsid w:val="007A032F"/>
    <w:rsid w:val="007A03E1"/>
    <w:rsid w:val="007A0661"/>
    <w:rsid w:val="007A07CD"/>
    <w:rsid w:val="007A0973"/>
    <w:rsid w:val="007A0C45"/>
    <w:rsid w:val="007A12D2"/>
    <w:rsid w:val="007A1310"/>
    <w:rsid w:val="007A18FD"/>
    <w:rsid w:val="007A1B97"/>
    <w:rsid w:val="007A1EC0"/>
    <w:rsid w:val="007A1F54"/>
    <w:rsid w:val="007A23CE"/>
    <w:rsid w:val="007A2527"/>
    <w:rsid w:val="007A2AE3"/>
    <w:rsid w:val="007A300D"/>
    <w:rsid w:val="007A307D"/>
    <w:rsid w:val="007A3323"/>
    <w:rsid w:val="007A390D"/>
    <w:rsid w:val="007A3AB6"/>
    <w:rsid w:val="007A3ABB"/>
    <w:rsid w:val="007A4463"/>
    <w:rsid w:val="007A446B"/>
    <w:rsid w:val="007A4AE9"/>
    <w:rsid w:val="007A4F27"/>
    <w:rsid w:val="007A507D"/>
    <w:rsid w:val="007A50A3"/>
    <w:rsid w:val="007A5129"/>
    <w:rsid w:val="007A5D70"/>
    <w:rsid w:val="007A6157"/>
    <w:rsid w:val="007A68FD"/>
    <w:rsid w:val="007A69F3"/>
    <w:rsid w:val="007A6A9B"/>
    <w:rsid w:val="007A6ABC"/>
    <w:rsid w:val="007A6BF8"/>
    <w:rsid w:val="007A6C6D"/>
    <w:rsid w:val="007A7C8A"/>
    <w:rsid w:val="007B0004"/>
    <w:rsid w:val="007B078E"/>
    <w:rsid w:val="007B1059"/>
    <w:rsid w:val="007B1168"/>
    <w:rsid w:val="007B1519"/>
    <w:rsid w:val="007B1E4A"/>
    <w:rsid w:val="007B1F10"/>
    <w:rsid w:val="007B24EF"/>
    <w:rsid w:val="007B25C9"/>
    <w:rsid w:val="007B261E"/>
    <w:rsid w:val="007B27C7"/>
    <w:rsid w:val="007B2B8D"/>
    <w:rsid w:val="007B2D4A"/>
    <w:rsid w:val="007B2EE5"/>
    <w:rsid w:val="007B30BA"/>
    <w:rsid w:val="007B38B1"/>
    <w:rsid w:val="007B3EDF"/>
    <w:rsid w:val="007B42B8"/>
    <w:rsid w:val="007B42DC"/>
    <w:rsid w:val="007B42E8"/>
    <w:rsid w:val="007B466A"/>
    <w:rsid w:val="007B47C5"/>
    <w:rsid w:val="007B48E3"/>
    <w:rsid w:val="007B4DA3"/>
    <w:rsid w:val="007B4FE6"/>
    <w:rsid w:val="007B53C0"/>
    <w:rsid w:val="007B550B"/>
    <w:rsid w:val="007B5676"/>
    <w:rsid w:val="007B56CE"/>
    <w:rsid w:val="007B5F6A"/>
    <w:rsid w:val="007B6002"/>
    <w:rsid w:val="007B608E"/>
    <w:rsid w:val="007B61B9"/>
    <w:rsid w:val="007B6370"/>
    <w:rsid w:val="007B6510"/>
    <w:rsid w:val="007B6816"/>
    <w:rsid w:val="007B697C"/>
    <w:rsid w:val="007B6DA6"/>
    <w:rsid w:val="007B7109"/>
    <w:rsid w:val="007B7326"/>
    <w:rsid w:val="007B7357"/>
    <w:rsid w:val="007B74EF"/>
    <w:rsid w:val="007B7CCD"/>
    <w:rsid w:val="007B7CF0"/>
    <w:rsid w:val="007C10F5"/>
    <w:rsid w:val="007C19F0"/>
    <w:rsid w:val="007C1F22"/>
    <w:rsid w:val="007C20E6"/>
    <w:rsid w:val="007C289D"/>
    <w:rsid w:val="007C2912"/>
    <w:rsid w:val="007C29C6"/>
    <w:rsid w:val="007C2F0C"/>
    <w:rsid w:val="007C337A"/>
    <w:rsid w:val="007C36A9"/>
    <w:rsid w:val="007C385E"/>
    <w:rsid w:val="007C38DA"/>
    <w:rsid w:val="007C394B"/>
    <w:rsid w:val="007C3FE2"/>
    <w:rsid w:val="007C401B"/>
    <w:rsid w:val="007C428E"/>
    <w:rsid w:val="007C42C9"/>
    <w:rsid w:val="007C4468"/>
    <w:rsid w:val="007C49D0"/>
    <w:rsid w:val="007C4E4A"/>
    <w:rsid w:val="007C50D8"/>
    <w:rsid w:val="007C5269"/>
    <w:rsid w:val="007C53D1"/>
    <w:rsid w:val="007C5896"/>
    <w:rsid w:val="007C5D56"/>
    <w:rsid w:val="007C5D7F"/>
    <w:rsid w:val="007C64E7"/>
    <w:rsid w:val="007C6966"/>
    <w:rsid w:val="007C715C"/>
    <w:rsid w:val="007C7177"/>
    <w:rsid w:val="007C79FD"/>
    <w:rsid w:val="007D0436"/>
    <w:rsid w:val="007D0464"/>
    <w:rsid w:val="007D079E"/>
    <w:rsid w:val="007D0B0C"/>
    <w:rsid w:val="007D0E8B"/>
    <w:rsid w:val="007D11DD"/>
    <w:rsid w:val="007D1267"/>
    <w:rsid w:val="007D1377"/>
    <w:rsid w:val="007D161D"/>
    <w:rsid w:val="007D161E"/>
    <w:rsid w:val="007D1768"/>
    <w:rsid w:val="007D1E16"/>
    <w:rsid w:val="007D1E4E"/>
    <w:rsid w:val="007D20EB"/>
    <w:rsid w:val="007D2710"/>
    <w:rsid w:val="007D2BB8"/>
    <w:rsid w:val="007D2D94"/>
    <w:rsid w:val="007D2DE5"/>
    <w:rsid w:val="007D468A"/>
    <w:rsid w:val="007D48B4"/>
    <w:rsid w:val="007D4B47"/>
    <w:rsid w:val="007D4D30"/>
    <w:rsid w:val="007D529D"/>
    <w:rsid w:val="007D5422"/>
    <w:rsid w:val="007D59AB"/>
    <w:rsid w:val="007D5DE4"/>
    <w:rsid w:val="007D5F17"/>
    <w:rsid w:val="007D616E"/>
    <w:rsid w:val="007D66A8"/>
    <w:rsid w:val="007D6E01"/>
    <w:rsid w:val="007D6F56"/>
    <w:rsid w:val="007D7768"/>
    <w:rsid w:val="007D7FE1"/>
    <w:rsid w:val="007E0024"/>
    <w:rsid w:val="007E003F"/>
    <w:rsid w:val="007E03E4"/>
    <w:rsid w:val="007E0444"/>
    <w:rsid w:val="007E04D4"/>
    <w:rsid w:val="007E0898"/>
    <w:rsid w:val="007E09C8"/>
    <w:rsid w:val="007E09E6"/>
    <w:rsid w:val="007E0AFB"/>
    <w:rsid w:val="007E0CD2"/>
    <w:rsid w:val="007E1C87"/>
    <w:rsid w:val="007E1FA5"/>
    <w:rsid w:val="007E2375"/>
    <w:rsid w:val="007E2445"/>
    <w:rsid w:val="007E253F"/>
    <w:rsid w:val="007E2561"/>
    <w:rsid w:val="007E26B4"/>
    <w:rsid w:val="007E2805"/>
    <w:rsid w:val="007E2831"/>
    <w:rsid w:val="007E2C5E"/>
    <w:rsid w:val="007E2D57"/>
    <w:rsid w:val="007E2D82"/>
    <w:rsid w:val="007E2DB2"/>
    <w:rsid w:val="007E30A8"/>
    <w:rsid w:val="007E3299"/>
    <w:rsid w:val="007E3423"/>
    <w:rsid w:val="007E364B"/>
    <w:rsid w:val="007E39C6"/>
    <w:rsid w:val="007E3C5A"/>
    <w:rsid w:val="007E3C65"/>
    <w:rsid w:val="007E423A"/>
    <w:rsid w:val="007E52A7"/>
    <w:rsid w:val="007E5510"/>
    <w:rsid w:val="007E5BF0"/>
    <w:rsid w:val="007E5C04"/>
    <w:rsid w:val="007E5C9B"/>
    <w:rsid w:val="007E61D4"/>
    <w:rsid w:val="007E62F9"/>
    <w:rsid w:val="007E66EB"/>
    <w:rsid w:val="007E68C2"/>
    <w:rsid w:val="007E6EB3"/>
    <w:rsid w:val="007E6FB6"/>
    <w:rsid w:val="007E75EF"/>
    <w:rsid w:val="007E7679"/>
    <w:rsid w:val="007F0105"/>
    <w:rsid w:val="007F03B8"/>
    <w:rsid w:val="007F040F"/>
    <w:rsid w:val="007F0477"/>
    <w:rsid w:val="007F04A3"/>
    <w:rsid w:val="007F0660"/>
    <w:rsid w:val="007F0A81"/>
    <w:rsid w:val="007F0E46"/>
    <w:rsid w:val="007F0F5C"/>
    <w:rsid w:val="007F0F64"/>
    <w:rsid w:val="007F1676"/>
    <w:rsid w:val="007F1B6E"/>
    <w:rsid w:val="007F1D9A"/>
    <w:rsid w:val="007F2671"/>
    <w:rsid w:val="007F2C27"/>
    <w:rsid w:val="007F2D3B"/>
    <w:rsid w:val="007F302A"/>
    <w:rsid w:val="007F33D0"/>
    <w:rsid w:val="007F36D5"/>
    <w:rsid w:val="007F3829"/>
    <w:rsid w:val="007F3911"/>
    <w:rsid w:val="007F3A0C"/>
    <w:rsid w:val="007F3BEE"/>
    <w:rsid w:val="007F3C7D"/>
    <w:rsid w:val="007F3F4B"/>
    <w:rsid w:val="007F46D3"/>
    <w:rsid w:val="007F4ADA"/>
    <w:rsid w:val="007F4E13"/>
    <w:rsid w:val="007F55E7"/>
    <w:rsid w:val="007F5654"/>
    <w:rsid w:val="007F570D"/>
    <w:rsid w:val="007F5AD0"/>
    <w:rsid w:val="007F5B71"/>
    <w:rsid w:val="007F5FEF"/>
    <w:rsid w:val="007F6204"/>
    <w:rsid w:val="007F6519"/>
    <w:rsid w:val="007F6D7E"/>
    <w:rsid w:val="007F744F"/>
    <w:rsid w:val="007F79C0"/>
    <w:rsid w:val="00800394"/>
    <w:rsid w:val="008004D9"/>
    <w:rsid w:val="00800F17"/>
    <w:rsid w:val="00800FEE"/>
    <w:rsid w:val="0080141A"/>
    <w:rsid w:val="008016B0"/>
    <w:rsid w:val="0080196C"/>
    <w:rsid w:val="00801A52"/>
    <w:rsid w:val="00801B45"/>
    <w:rsid w:val="00801B4D"/>
    <w:rsid w:val="008026A2"/>
    <w:rsid w:val="008028BE"/>
    <w:rsid w:val="00802A82"/>
    <w:rsid w:val="00802C48"/>
    <w:rsid w:val="00802DC3"/>
    <w:rsid w:val="00802FB0"/>
    <w:rsid w:val="008035E5"/>
    <w:rsid w:val="00803799"/>
    <w:rsid w:val="0080379E"/>
    <w:rsid w:val="008037E1"/>
    <w:rsid w:val="00803D9B"/>
    <w:rsid w:val="0080421F"/>
    <w:rsid w:val="0080434A"/>
    <w:rsid w:val="008043CE"/>
    <w:rsid w:val="00804899"/>
    <w:rsid w:val="00804B14"/>
    <w:rsid w:val="00804C41"/>
    <w:rsid w:val="00805012"/>
    <w:rsid w:val="0080517E"/>
    <w:rsid w:val="00805538"/>
    <w:rsid w:val="00805681"/>
    <w:rsid w:val="00806198"/>
    <w:rsid w:val="008061EA"/>
    <w:rsid w:val="00806552"/>
    <w:rsid w:val="008069B3"/>
    <w:rsid w:val="00806D9D"/>
    <w:rsid w:val="00807007"/>
    <w:rsid w:val="00807178"/>
    <w:rsid w:val="00807582"/>
    <w:rsid w:val="008077BC"/>
    <w:rsid w:val="008079D5"/>
    <w:rsid w:val="00810200"/>
    <w:rsid w:val="0081043E"/>
    <w:rsid w:val="00810C45"/>
    <w:rsid w:val="00810C80"/>
    <w:rsid w:val="00810D8C"/>
    <w:rsid w:val="00810F46"/>
    <w:rsid w:val="0081165E"/>
    <w:rsid w:val="00811E07"/>
    <w:rsid w:val="008121D3"/>
    <w:rsid w:val="0081289E"/>
    <w:rsid w:val="008129C6"/>
    <w:rsid w:val="00812A87"/>
    <w:rsid w:val="00812C17"/>
    <w:rsid w:val="00812DB4"/>
    <w:rsid w:val="008131D1"/>
    <w:rsid w:val="0081339D"/>
    <w:rsid w:val="00813E05"/>
    <w:rsid w:val="00813E12"/>
    <w:rsid w:val="00813EE2"/>
    <w:rsid w:val="00813FAF"/>
    <w:rsid w:val="0081423C"/>
    <w:rsid w:val="00814506"/>
    <w:rsid w:val="008145F7"/>
    <w:rsid w:val="00814731"/>
    <w:rsid w:val="00814C2C"/>
    <w:rsid w:val="0081560B"/>
    <w:rsid w:val="00815922"/>
    <w:rsid w:val="00815C00"/>
    <w:rsid w:val="00815C85"/>
    <w:rsid w:val="00815F88"/>
    <w:rsid w:val="008164C6"/>
    <w:rsid w:val="00816863"/>
    <w:rsid w:val="008168A1"/>
    <w:rsid w:val="0081696E"/>
    <w:rsid w:val="00816F96"/>
    <w:rsid w:val="00817105"/>
    <w:rsid w:val="00817615"/>
    <w:rsid w:val="00817C22"/>
    <w:rsid w:val="0082040B"/>
    <w:rsid w:val="00820FE6"/>
    <w:rsid w:val="0082162E"/>
    <w:rsid w:val="00821675"/>
    <w:rsid w:val="00821866"/>
    <w:rsid w:val="00821960"/>
    <w:rsid w:val="00823815"/>
    <w:rsid w:val="0082384A"/>
    <w:rsid w:val="00823BAE"/>
    <w:rsid w:val="00823F4C"/>
    <w:rsid w:val="00823FA8"/>
    <w:rsid w:val="00824209"/>
    <w:rsid w:val="0082443E"/>
    <w:rsid w:val="008245C4"/>
    <w:rsid w:val="008245F7"/>
    <w:rsid w:val="008246CC"/>
    <w:rsid w:val="0082470F"/>
    <w:rsid w:val="008247ED"/>
    <w:rsid w:val="00824B52"/>
    <w:rsid w:val="00824CAE"/>
    <w:rsid w:val="00824D76"/>
    <w:rsid w:val="00825055"/>
    <w:rsid w:val="00825295"/>
    <w:rsid w:val="00825C1A"/>
    <w:rsid w:val="00825C3F"/>
    <w:rsid w:val="00825EA9"/>
    <w:rsid w:val="00826814"/>
    <w:rsid w:val="00826FB2"/>
    <w:rsid w:val="00827047"/>
    <w:rsid w:val="00827114"/>
    <w:rsid w:val="008277AA"/>
    <w:rsid w:val="008277E9"/>
    <w:rsid w:val="008278E6"/>
    <w:rsid w:val="00827E37"/>
    <w:rsid w:val="00830262"/>
    <w:rsid w:val="008302F8"/>
    <w:rsid w:val="008303CA"/>
    <w:rsid w:val="0083063A"/>
    <w:rsid w:val="0083075B"/>
    <w:rsid w:val="008309D2"/>
    <w:rsid w:val="00830F27"/>
    <w:rsid w:val="008311C5"/>
    <w:rsid w:val="00831D54"/>
    <w:rsid w:val="00831DF3"/>
    <w:rsid w:val="00831EB3"/>
    <w:rsid w:val="00832182"/>
    <w:rsid w:val="008327E2"/>
    <w:rsid w:val="00832EDE"/>
    <w:rsid w:val="00833647"/>
    <w:rsid w:val="00833653"/>
    <w:rsid w:val="00833AFD"/>
    <w:rsid w:val="00833DC1"/>
    <w:rsid w:val="00833E96"/>
    <w:rsid w:val="00834062"/>
    <w:rsid w:val="008345F3"/>
    <w:rsid w:val="008349BE"/>
    <w:rsid w:val="00834A4F"/>
    <w:rsid w:val="00834A54"/>
    <w:rsid w:val="00834AC1"/>
    <w:rsid w:val="0083524D"/>
    <w:rsid w:val="0083546C"/>
    <w:rsid w:val="008357DD"/>
    <w:rsid w:val="00835C0E"/>
    <w:rsid w:val="00835D35"/>
    <w:rsid w:val="00836093"/>
    <w:rsid w:val="00836421"/>
    <w:rsid w:val="00836851"/>
    <w:rsid w:val="00836CA9"/>
    <w:rsid w:val="00836D8E"/>
    <w:rsid w:val="0083720E"/>
    <w:rsid w:val="008377A7"/>
    <w:rsid w:val="008377B5"/>
    <w:rsid w:val="008377C4"/>
    <w:rsid w:val="008378D0"/>
    <w:rsid w:val="008378EA"/>
    <w:rsid w:val="00837A71"/>
    <w:rsid w:val="00837EC4"/>
    <w:rsid w:val="008401B2"/>
    <w:rsid w:val="00840345"/>
    <w:rsid w:val="008404E4"/>
    <w:rsid w:val="00840EB6"/>
    <w:rsid w:val="00840F88"/>
    <w:rsid w:val="00841D56"/>
    <w:rsid w:val="0084295A"/>
    <w:rsid w:val="00842F38"/>
    <w:rsid w:val="008434E1"/>
    <w:rsid w:val="00843AB4"/>
    <w:rsid w:val="00843E21"/>
    <w:rsid w:val="0084448A"/>
    <w:rsid w:val="00844528"/>
    <w:rsid w:val="0084464D"/>
    <w:rsid w:val="00844AE6"/>
    <w:rsid w:val="00844B6D"/>
    <w:rsid w:val="00844B96"/>
    <w:rsid w:val="00844D24"/>
    <w:rsid w:val="00844E31"/>
    <w:rsid w:val="00844EDD"/>
    <w:rsid w:val="00844EE0"/>
    <w:rsid w:val="008451A0"/>
    <w:rsid w:val="008452C8"/>
    <w:rsid w:val="00845687"/>
    <w:rsid w:val="008459A3"/>
    <w:rsid w:val="008459B0"/>
    <w:rsid w:val="008459D3"/>
    <w:rsid w:val="00845EF2"/>
    <w:rsid w:val="00846042"/>
    <w:rsid w:val="00846120"/>
    <w:rsid w:val="0084625C"/>
    <w:rsid w:val="00846291"/>
    <w:rsid w:val="0084666C"/>
    <w:rsid w:val="0084684E"/>
    <w:rsid w:val="00846A5D"/>
    <w:rsid w:val="008471A3"/>
    <w:rsid w:val="00847494"/>
    <w:rsid w:val="00847726"/>
    <w:rsid w:val="00847F29"/>
    <w:rsid w:val="00850346"/>
    <w:rsid w:val="0085039F"/>
    <w:rsid w:val="00851237"/>
    <w:rsid w:val="008514D4"/>
    <w:rsid w:val="00851A2D"/>
    <w:rsid w:val="00851A5E"/>
    <w:rsid w:val="00851C34"/>
    <w:rsid w:val="00851EFB"/>
    <w:rsid w:val="0085255B"/>
    <w:rsid w:val="0085294E"/>
    <w:rsid w:val="00852CEA"/>
    <w:rsid w:val="00852D16"/>
    <w:rsid w:val="00852E03"/>
    <w:rsid w:val="00852FC0"/>
    <w:rsid w:val="0085304E"/>
    <w:rsid w:val="008531F0"/>
    <w:rsid w:val="008539BB"/>
    <w:rsid w:val="00854284"/>
    <w:rsid w:val="0085435F"/>
    <w:rsid w:val="008543AC"/>
    <w:rsid w:val="00854AA8"/>
    <w:rsid w:val="0085501D"/>
    <w:rsid w:val="00855124"/>
    <w:rsid w:val="008555C6"/>
    <w:rsid w:val="00855B04"/>
    <w:rsid w:val="00855F14"/>
    <w:rsid w:val="00855F94"/>
    <w:rsid w:val="00856055"/>
    <w:rsid w:val="00856267"/>
    <w:rsid w:val="0085663E"/>
    <w:rsid w:val="008566E2"/>
    <w:rsid w:val="00856EE1"/>
    <w:rsid w:val="00856F45"/>
    <w:rsid w:val="00857093"/>
    <w:rsid w:val="00857692"/>
    <w:rsid w:val="0085775F"/>
    <w:rsid w:val="00857FA6"/>
    <w:rsid w:val="00860169"/>
    <w:rsid w:val="008604E9"/>
    <w:rsid w:val="00860DBC"/>
    <w:rsid w:val="00860EC5"/>
    <w:rsid w:val="00860F1A"/>
    <w:rsid w:val="0086135B"/>
    <w:rsid w:val="008615CA"/>
    <w:rsid w:val="00861612"/>
    <w:rsid w:val="00862720"/>
    <w:rsid w:val="00862B63"/>
    <w:rsid w:val="0086311D"/>
    <w:rsid w:val="00863293"/>
    <w:rsid w:val="00863A7A"/>
    <w:rsid w:val="00863BA6"/>
    <w:rsid w:val="00863EA1"/>
    <w:rsid w:val="00864003"/>
    <w:rsid w:val="00864824"/>
    <w:rsid w:val="00864C7D"/>
    <w:rsid w:val="00865129"/>
    <w:rsid w:val="00865391"/>
    <w:rsid w:val="008654DC"/>
    <w:rsid w:val="00865667"/>
    <w:rsid w:val="00865C40"/>
    <w:rsid w:val="00865E97"/>
    <w:rsid w:val="0086649A"/>
    <w:rsid w:val="008664C5"/>
    <w:rsid w:val="00866814"/>
    <w:rsid w:val="00866AD5"/>
    <w:rsid w:val="00866B3C"/>
    <w:rsid w:val="00867586"/>
    <w:rsid w:val="00867719"/>
    <w:rsid w:val="00867891"/>
    <w:rsid w:val="00867E59"/>
    <w:rsid w:val="00870378"/>
    <w:rsid w:val="00870484"/>
    <w:rsid w:val="008706A6"/>
    <w:rsid w:val="008709E2"/>
    <w:rsid w:val="00870D1B"/>
    <w:rsid w:val="00870F2D"/>
    <w:rsid w:val="008711FC"/>
    <w:rsid w:val="008712F7"/>
    <w:rsid w:val="0087151C"/>
    <w:rsid w:val="00871524"/>
    <w:rsid w:val="008715E6"/>
    <w:rsid w:val="008717D8"/>
    <w:rsid w:val="00871887"/>
    <w:rsid w:val="00871A54"/>
    <w:rsid w:val="00871E72"/>
    <w:rsid w:val="008720EB"/>
    <w:rsid w:val="008721E6"/>
    <w:rsid w:val="00872744"/>
    <w:rsid w:val="008727CC"/>
    <w:rsid w:val="0087292B"/>
    <w:rsid w:val="00872AAD"/>
    <w:rsid w:val="00872E16"/>
    <w:rsid w:val="00872EFD"/>
    <w:rsid w:val="00873750"/>
    <w:rsid w:val="008739A0"/>
    <w:rsid w:val="00873A3D"/>
    <w:rsid w:val="00873C0E"/>
    <w:rsid w:val="00874068"/>
    <w:rsid w:val="00874090"/>
    <w:rsid w:val="008741EA"/>
    <w:rsid w:val="008742B7"/>
    <w:rsid w:val="008745C2"/>
    <w:rsid w:val="0087488F"/>
    <w:rsid w:val="00874B7B"/>
    <w:rsid w:val="00875543"/>
    <w:rsid w:val="008758FF"/>
    <w:rsid w:val="00875A16"/>
    <w:rsid w:val="00875C11"/>
    <w:rsid w:val="00875F68"/>
    <w:rsid w:val="00876069"/>
    <w:rsid w:val="008760F1"/>
    <w:rsid w:val="00876227"/>
    <w:rsid w:val="00876519"/>
    <w:rsid w:val="008765B6"/>
    <w:rsid w:val="0087665A"/>
    <w:rsid w:val="0087676B"/>
    <w:rsid w:val="00876D11"/>
    <w:rsid w:val="008770F2"/>
    <w:rsid w:val="00877933"/>
    <w:rsid w:val="00877EFE"/>
    <w:rsid w:val="00880196"/>
    <w:rsid w:val="008801F6"/>
    <w:rsid w:val="0088035F"/>
    <w:rsid w:val="00880715"/>
    <w:rsid w:val="0088077D"/>
    <w:rsid w:val="00880A18"/>
    <w:rsid w:val="00880E23"/>
    <w:rsid w:val="00880FAF"/>
    <w:rsid w:val="0088279A"/>
    <w:rsid w:val="008828A7"/>
    <w:rsid w:val="00882A9F"/>
    <w:rsid w:val="00882D19"/>
    <w:rsid w:val="00883302"/>
    <w:rsid w:val="008834F4"/>
    <w:rsid w:val="00883641"/>
    <w:rsid w:val="008836D8"/>
    <w:rsid w:val="00883B57"/>
    <w:rsid w:val="00883F3B"/>
    <w:rsid w:val="00883F7A"/>
    <w:rsid w:val="00883F83"/>
    <w:rsid w:val="00884213"/>
    <w:rsid w:val="0088443B"/>
    <w:rsid w:val="008849DD"/>
    <w:rsid w:val="00884A40"/>
    <w:rsid w:val="00884B0E"/>
    <w:rsid w:val="00884C65"/>
    <w:rsid w:val="008853D6"/>
    <w:rsid w:val="008856D8"/>
    <w:rsid w:val="00885C5B"/>
    <w:rsid w:val="00885E26"/>
    <w:rsid w:val="00885E5B"/>
    <w:rsid w:val="00885F71"/>
    <w:rsid w:val="00886A04"/>
    <w:rsid w:val="00886CBB"/>
    <w:rsid w:val="00887121"/>
    <w:rsid w:val="008872ED"/>
    <w:rsid w:val="00887426"/>
    <w:rsid w:val="00887592"/>
    <w:rsid w:val="008875D9"/>
    <w:rsid w:val="0088768B"/>
    <w:rsid w:val="00887A8A"/>
    <w:rsid w:val="00887FA3"/>
    <w:rsid w:val="0089020F"/>
    <w:rsid w:val="0089043E"/>
    <w:rsid w:val="00890663"/>
    <w:rsid w:val="008907B9"/>
    <w:rsid w:val="008908E2"/>
    <w:rsid w:val="00891111"/>
    <w:rsid w:val="0089153B"/>
    <w:rsid w:val="00891B1A"/>
    <w:rsid w:val="00891C9B"/>
    <w:rsid w:val="00891DD7"/>
    <w:rsid w:val="00891EC2"/>
    <w:rsid w:val="00892226"/>
    <w:rsid w:val="00892384"/>
    <w:rsid w:val="00892C00"/>
    <w:rsid w:val="00892D34"/>
    <w:rsid w:val="00892D56"/>
    <w:rsid w:val="00892E06"/>
    <w:rsid w:val="008939E8"/>
    <w:rsid w:val="00893B5B"/>
    <w:rsid w:val="00893D4F"/>
    <w:rsid w:val="00894BCE"/>
    <w:rsid w:val="0089500F"/>
    <w:rsid w:val="008953D1"/>
    <w:rsid w:val="00895AF1"/>
    <w:rsid w:val="00895E49"/>
    <w:rsid w:val="008962D2"/>
    <w:rsid w:val="008964AB"/>
    <w:rsid w:val="00896AB5"/>
    <w:rsid w:val="00896F40"/>
    <w:rsid w:val="00896F58"/>
    <w:rsid w:val="0089713A"/>
    <w:rsid w:val="00897577"/>
    <w:rsid w:val="00897801"/>
    <w:rsid w:val="00897F13"/>
    <w:rsid w:val="008A00AD"/>
    <w:rsid w:val="008A02F8"/>
    <w:rsid w:val="008A0AFD"/>
    <w:rsid w:val="008A0F26"/>
    <w:rsid w:val="008A1008"/>
    <w:rsid w:val="008A1471"/>
    <w:rsid w:val="008A1A41"/>
    <w:rsid w:val="008A1B29"/>
    <w:rsid w:val="008A1BBC"/>
    <w:rsid w:val="008A1E3E"/>
    <w:rsid w:val="008A238B"/>
    <w:rsid w:val="008A238D"/>
    <w:rsid w:val="008A2B0E"/>
    <w:rsid w:val="008A2B4A"/>
    <w:rsid w:val="008A3037"/>
    <w:rsid w:val="008A389B"/>
    <w:rsid w:val="008A38F3"/>
    <w:rsid w:val="008A41E3"/>
    <w:rsid w:val="008A447D"/>
    <w:rsid w:val="008A4945"/>
    <w:rsid w:val="008A4979"/>
    <w:rsid w:val="008A4AE5"/>
    <w:rsid w:val="008A4DF9"/>
    <w:rsid w:val="008A5091"/>
    <w:rsid w:val="008A5331"/>
    <w:rsid w:val="008A534D"/>
    <w:rsid w:val="008A5DD4"/>
    <w:rsid w:val="008A63A7"/>
    <w:rsid w:val="008A6D1D"/>
    <w:rsid w:val="008A6E44"/>
    <w:rsid w:val="008A6EA9"/>
    <w:rsid w:val="008A70F0"/>
    <w:rsid w:val="008A764A"/>
    <w:rsid w:val="008A771E"/>
    <w:rsid w:val="008A79E3"/>
    <w:rsid w:val="008A7FE4"/>
    <w:rsid w:val="008B0138"/>
    <w:rsid w:val="008B02EA"/>
    <w:rsid w:val="008B044A"/>
    <w:rsid w:val="008B0788"/>
    <w:rsid w:val="008B07AD"/>
    <w:rsid w:val="008B0D1D"/>
    <w:rsid w:val="008B0E91"/>
    <w:rsid w:val="008B1485"/>
    <w:rsid w:val="008B1E52"/>
    <w:rsid w:val="008B1EFA"/>
    <w:rsid w:val="008B1F8E"/>
    <w:rsid w:val="008B2064"/>
    <w:rsid w:val="008B2091"/>
    <w:rsid w:val="008B20F7"/>
    <w:rsid w:val="008B2684"/>
    <w:rsid w:val="008B2B0D"/>
    <w:rsid w:val="008B2D47"/>
    <w:rsid w:val="008B30B3"/>
    <w:rsid w:val="008B3147"/>
    <w:rsid w:val="008B38E4"/>
    <w:rsid w:val="008B3D91"/>
    <w:rsid w:val="008B3DA0"/>
    <w:rsid w:val="008B3EB2"/>
    <w:rsid w:val="008B41FF"/>
    <w:rsid w:val="008B455B"/>
    <w:rsid w:val="008B482A"/>
    <w:rsid w:val="008B4B95"/>
    <w:rsid w:val="008B4EBF"/>
    <w:rsid w:val="008B4F36"/>
    <w:rsid w:val="008B501E"/>
    <w:rsid w:val="008B5083"/>
    <w:rsid w:val="008B53F1"/>
    <w:rsid w:val="008B5A57"/>
    <w:rsid w:val="008B5A63"/>
    <w:rsid w:val="008B5BED"/>
    <w:rsid w:val="008B60F8"/>
    <w:rsid w:val="008B6119"/>
    <w:rsid w:val="008B683B"/>
    <w:rsid w:val="008B69E9"/>
    <w:rsid w:val="008B70FD"/>
    <w:rsid w:val="008B7329"/>
    <w:rsid w:val="008B75EB"/>
    <w:rsid w:val="008B78FA"/>
    <w:rsid w:val="008B7D21"/>
    <w:rsid w:val="008B7E56"/>
    <w:rsid w:val="008C01B3"/>
    <w:rsid w:val="008C0490"/>
    <w:rsid w:val="008C0621"/>
    <w:rsid w:val="008C0C11"/>
    <w:rsid w:val="008C0F7B"/>
    <w:rsid w:val="008C1074"/>
    <w:rsid w:val="008C113E"/>
    <w:rsid w:val="008C131F"/>
    <w:rsid w:val="008C1380"/>
    <w:rsid w:val="008C159C"/>
    <w:rsid w:val="008C17A9"/>
    <w:rsid w:val="008C186F"/>
    <w:rsid w:val="008C19FE"/>
    <w:rsid w:val="008C203D"/>
    <w:rsid w:val="008C2042"/>
    <w:rsid w:val="008C25C2"/>
    <w:rsid w:val="008C27C2"/>
    <w:rsid w:val="008C27EF"/>
    <w:rsid w:val="008C2FD0"/>
    <w:rsid w:val="008C3074"/>
    <w:rsid w:val="008C3A52"/>
    <w:rsid w:val="008C3ADC"/>
    <w:rsid w:val="008C3D20"/>
    <w:rsid w:val="008C4076"/>
    <w:rsid w:val="008C4252"/>
    <w:rsid w:val="008C4439"/>
    <w:rsid w:val="008C4BC0"/>
    <w:rsid w:val="008C4D37"/>
    <w:rsid w:val="008C4DDC"/>
    <w:rsid w:val="008C4F90"/>
    <w:rsid w:val="008C5884"/>
    <w:rsid w:val="008C5C36"/>
    <w:rsid w:val="008C6086"/>
    <w:rsid w:val="008C6579"/>
    <w:rsid w:val="008C6CA7"/>
    <w:rsid w:val="008C6EEC"/>
    <w:rsid w:val="008C6F90"/>
    <w:rsid w:val="008C7725"/>
    <w:rsid w:val="008C7C81"/>
    <w:rsid w:val="008C7D43"/>
    <w:rsid w:val="008D05F9"/>
    <w:rsid w:val="008D0833"/>
    <w:rsid w:val="008D0857"/>
    <w:rsid w:val="008D0CE7"/>
    <w:rsid w:val="008D10AE"/>
    <w:rsid w:val="008D1352"/>
    <w:rsid w:val="008D1356"/>
    <w:rsid w:val="008D1367"/>
    <w:rsid w:val="008D1430"/>
    <w:rsid w:val="008D1732"/>
    <w:rsid w:val="008D1AA7"/>
    <w:rsid w:val="008D1B83"/>
    <w:rsid w:val="008D1DC6"/>
    <w:rsid w:val="008D2140"/>
    <w:rsid w:val="008D21CB"/>
    <w:rsid w:val="008D25E4"/>
    <w:rsid w:val="008D27BC"/>
    <w:rsid w:val="008D2F8A"/>
    <w:rsid w:val="008D2FAF"/>
    <w:rsid w:val="008D3158"/>
    <w:rsid w:val="008D31D0"/>
    <w:rsid w:val="008D3345"/>
    <w:rsid w:val="008D3AB4"/>
    <w:rsid w:val="008D3C5D"/>
    <w:rsid w:val="008D3F74"/>
    <w:rsid w:val="008D3FBF"/>
    <w:rsid w:val="008D4410"/>
    <w:rsid w:val="008D4642"/>
    <w:rsid w:val="008D473D"/>
    <w:rsid w:val="008D4B72"/>
    <w:rsid w:val="008D4D39"/>
    <w:rsid w:val="008D4E09"/>
    <w:rsid w:val="008D50F7"/>
    <w:rsid w:val="008D5A29"/>
    <w:rsid w:val="008D5C68"/>
    <w:rsid w:val="008D5E77"/>
    <w:rsid w:val="008D638F"/>
    <w:rsid w:val="008D6AE3"/>
    <w:rsid w:val="008D6FEA"/>
    <w:rsid w:val="008D78CF"/>
    <w:rsid w:val="008D7D89"/>
    <w:rsid w:val="008E000C"/>
    <w:rsid w:val="008E0145"/>
    <w:rsid w:val="008E0255"/>
    <w:rsid w:val="008E02F3"/>
    <w:rsid w:val="008E0DEB"/>
    <w:rsid w:val="008E13D0"/>
    <w:rsid w:val="008E196A"/>
    <w:rsid w:val="008E1B17"/>
    <w:rsid w:val="008E1E9C"/>
    <w:rsid w:val="008E2331"/>
    <w:rsid w:val="008E262D"/>
    <w:rsid w:val="008E2808"/>
    <w:rsid w:val="008E29E4"/>
    <w:rsid w:val="008E2A78"/>
    <w:rsid w:val="008E2AF8"/>
    <w:rsid w:val="008E2D32"/>
    <w:rsid w:val="008E30C8"/>
    <w:rsid w:val="008E3274"/>
    <w:rsid w:val="008E3498"/>
    <w:rsid w:val="008E35B6"/>
    <w:rsid w:val="008E39D5"/>
    <w:rsid w:val="008E3A33"/>
    <w:rsid w:val="008E3A6B"/>
    <w:rsid w:val="008E3CE1"/>
    <w:rsid w:val="008E3DE2"/>
    <w:rsid w:val="008E3DEE"/>
    <w:rsid w:val="008E3E40"/>
    <w:rsid w:val="008E4D5D"/>
    <w:rsid w:val="008E5561"/>
    <w:rsid w:val="008E59A4"/>
    <w:rsid w:val="008E5BB0"/>
    <w:rsid w:val="008E5D06"/>
    <w:rsid w:val="008E5F3B"/>
    <w:rsid w:val="008E6784"/>
    <w:rsid w:val="008E68CF"/>
    <w:rsid w:val="008E69F9"/>
    <w:rsid w:val="008E6AB9"/>
    <w:rsid w:val="008E6C18"/>
    <w:rsid w:val="008E6D35"/>
    <w:rsid w:val="008E7008"/>
    <w:rsid w:val="008E71FC"/>
    <w:rsid w:val="008E74F7"/>
    <w:rsid w:val="008E75B9"/>
    <w:rsid w:val="008E7AD9"/>
    <w:rsid w:val="008E7B0C"/>
    <w:rsid w:val="008F00EF"/>
    <w:rsid w:val="008F01D7"/>
    <w:rsid w:val="008F0B4F"/>
    <w:rsid w:val="008F0FD2"/>
    <w:rsid w:val="008F104A"/>
    <w:rsid w:val="008F10E9"/>
    <w:rsid w:val="008F124C"/>
    <w:rsid w:val="008F133B"/>
    <w:rsid w:val="008F1B55"/>
    <w:rsid w:val="008F1DF4"/>
    <w:rsid w:val="008F1EAE"/>
    <w:rsid w:val="008F1ECB"/>
    <w:rsid w:val="008F265C"/>
    <w:rsid w:val="008F29D0"/>
    <w:rsid w:val="008F2DFB"/>
    <w:rsid w:val="008F2FAB"/>
    <w:rsid w:val="008F2FB3"/>
    <w:rsid w:val="008F2FE7"/>
    <w:rsid w:val="008F3067"/>
    <w:rsid w:val="008F33A3"/>
    <w:rsid w:val="008F33FF"/>
    <w:rsid w:val="008F3AC0"/>
    <w:rsid w:val="008F420D"/>
    <w:rsid w:val="008F4292"/>
    <w:rsid w:val="008F4BED"/>
    <w:rsid w:val="008F5539"/>
    <w:rsid w:val="008F571E"/>
    <w:rsid w:val="008F5EA8"/>
    <w:rsid w:val="008F5FAA"/>
    <w:rsid w:val="008F6028"/>
    <w:rsid w:val="008F616A"/>
    <w:rsid w:val="008F633C"/>
    <w:rsid w:val="008F6611"/>
    <w:rsid w:val="008F6655"/>
    <w:rsid w:val="008F66F4"/>
    <w:rsid w:val="008F67FF"/>
    <w:rsid w:val="008F691F"/>
    <w:rsid w:val="008F6B3F"/>
    <w:rsid w:val="008F6F28"/>
    <w:rsid w:val="008F72C6"/>
    <w:rsid w:val="008F75AE"/>
    <w:rsid w:val="008F7DB9"/>
    <w:rsid w:val="0090018C"/>
    <w:rsid w:val="009008E5"/>
    <w:rsid w:val="00900D2B"/>
    <w:rsid w:val="00900DD3"/>
    <w:rsid w:val="00901676"/>
    <w:rsid w:val="00901A3D"/>
    <w:rsid w:val="00901E3E"/>
    <w:rsid w:val="00901E7F"/>
    <w:rsid w:val="00902331"/>
    <w:rsid w:val="009027B1"/>
    <w:rsid w:val="00902D29"/>
    <w:rsid w:val="00902D5F"/>
    <w:rsid w:val="00902F60"/>
    <w:rsid w:val="00903655"/>
    <w:rsid w:val="00903748"/>
    <w:rsid w:val="00903F0A"/>
    <w:rsid w:val="00903FE1"/>
    <w:rsid w:val="009041AB"/>
    <w:rsid w:val="00904340"/>
    <w:rsid w:val="00904633"/>
    <w:rsid w:val="0090476E"/>
    <w:rsid w:val="00904E70"/>
    <w:rsid w:val="00905112"/>
    <w:rsid w:val="00905800"/>
    <w:rsid w:val="00905B3B"/>
    <w:rsid w:val="00905D93"/>
    <w:rsid w:val="00905E2B"/>
    <w:rsid w:val="00905FB8"/>
    <w:rsid w:val="0090603E"/>
    <w:rsid w:val="00906267"/>
    <w:rsid w:val="009065AF"/>
    <w:rsid w:val="00906A2C"/>
    <w:rsid w:val="00906BCD"/>
    <w:rsid w:val="00906FAF"/>
    <w:rsid w:val="009070D1"/>
    <w:rsid w:val="0090797B"/>
    <w:rsid w:val="00907DA7"/>
    <w:rsid w:val="00907E89"/>
    <w:rsid w:val="0091005A"/>
    <w:rsid w:val="00910B1D"/>
    <w:rsid w:val="00910B21"/>
    <w:rsid w:val="00910CE1"/>
    <w:rsid w:val="00910E1B"/>
    <w:rsid w:val="00911279"/>
    <w:rsid w:val="009117F9"/>
    <w:rsid w:val="00911B1B"/>
    <w:rsid w:val="00911F18"/>
    <w:rsid w:val="00912024"/>
    <w:rsid w:val="00912138"/>
    <w:rsid w:val="009121EE"/>
    <w:rsid w:val="00912852"/>
    <w:rsid w:val="00912E9E"/>
    <w:rsid w:val="009131EC"/>
    <w:rsid w:val="00913516"/>
    <w:rsid w:val="00913520"/>
    <w:rsid w:val="0091390C"/>
    <w:rsid w:val="00913932"/>
    <w:rsid w:val="00913C25"/>
    <w:rsid w:val="0091408B"/>
    <w:rsid w:val="00914543"/>
    <w:rsid w:val="009145BC"/>
    <w:rsid w:val="00914C8E"/>
    <w:rsid w:val="00914E07"/>
    <w:rsid w:val="0091501D"/>
    <w:rsid w:val="00915034"/>
    <w:rsid w:val="00915462"/>
    <w:rsid w:val="009159A2"/>
    <w:rsid w:val="00915C75"/>
    <w:rsid w:val="00915D84"/>
    <w:rsid w:val="0091600B"/>
    <w:rsid w:val="009161D8"/>
    <w:rsid w:val="0091653D"/>
    <w:rsid w:val="00916684"/>
    <w:rsid w:val="00916C09"/>
    <w:rsid w:val="00916C66"/>
    <w:rsid w:val="009170D6"/>
    <w:rsid w:val="00917113"/>
    <w:rsid w:val="00917235"/>
    <w:rsid w:val="009177B8"/>
    <w:rsid w:val="00917B17"/>
    <w:rsid w:val="0092068F"/>
    <w:rsid w:val="0092073E"/>
    <w:rsid w:val="0092135C"/>
    <w:rsid w:val="009219A7"/>
    <w:rsid w:val="00921F1E"/>
    <w:rsid w:val="00921F87"/>
    <w:rsid w:val="00922756"/>
    <w:rsid w:val="0092311F"/>
    <w:rsid w:val="00923365"/>
    <w:rsid w:val="009233FB"/>
    <w:rsid w:val="0092359F"/>
    <w:rsid w:val="009235DB"/>
    <w:rsid w:val="009239FC"/>
    <w:rsid w:val="00923BA7"/>
    <w:rsid w:val="00923CF7"/>
    <w:rsid w:val="00923D6F"/>
    <w:rsid w:val="00923EC6"/>
    <w:rsid w:val="0092425F"/>
    <w:rsid w:val="00924920"/>
    <w:rsid w:val="00924C11"/>
    <w:rsid w:val="00924C8B"/>
    <w:rsid w:val="009250F3"/>
    <w:rsid w:val="00925266"/>
    <w:rsid w:val="0092532B"/>
    <w:rsid w:val="0092579A"/>
    <w:rsid w:val="00925E1D"/>
    <w:rsid w:val="009269AE"/>
    <w:rsid w:val="00926C9B"/>
    <w:rsid w:val="00926D4B"/>
    <w:rsid w:val="009272D8"/>
    <w:rsid w:val="00927436"/>
    <w:rsid w:val="00927676"/>
    <w:rsid w:val="00927845"/>
    <w:rsid w:val="009301E8"/>
    <w:rsid w:val="00930431"/>
    <w:rsid w:val="00930BBA"/>
    <w:rsid w:val="00930C36"/>
    <w:rsid w:val="009311F1"/>
    <w:rsid w:val="00931C85"/>
    <w:rsid w:val="00931F9D"/>
    <w:rsid w:val="0093219E"/>
    <w:rsid w:val="009321EC"/>
    <w:rsid w:val="00932333"/>
    <w:rsid w:val="009326DD"/>
    <w:rsid w:val="00932C15"/>
    <w:rsid w:val="00932C71"/>
    <w:rsid w:val="00932DB9"/>
    <w:rsid w:val="00932E2F"/>
    <w:rsid w:val="009331CD"/>
    <w:rsid w:val="00933B3B"/>
    <w:rsid w:val="00933CBB"/>
    <w:rsid w:val="00933D8D"/>
    <w:rsid w:val="00934231"/>
    <w:rsid w:val="0093434A"/>
    <w:rsid w:val="009345CD"/>
    <w:rsid w:val="009347E4"/>
    <w:rsid w:val="00934B08"/>
    <w:rsid w:val="00935092"/>
    <w:rsid w:val="0093536D"/>
    <w:rsid w:val="00935B5E"/>
    <w:rsid w:val="00936086"/>
    <w:rsid w:val="009365D3"/>
    <w:rsid w:val="00937007"/>
    <w:rsid w:val="00937A88"/>
    <w:rsid w:val="00940701"/>
    <w:rsid w:val="009408FF"/>
    <w:rsid w:val="009409D0"/>
    <w:rsid w:val="00940A94"/>
    <w:rsid w:val="00940AED"/>
    <w:rsid w:val="00940D5A"/>
    <w:rsid w:val="00941026"/>
    <w:rsid w:val="009419A0"/>
    <w:rsid w:val="00941D12"/>
    <w:rsid w:val="00941F49"/>
    <w:rsid w:val="009420DA"/>
    <w:rsid w:val="00942155"/>
    <w:rsid w:val="0094269D"/>
    <w:rsid w:val="0094281F"/>
    <w:rsid w:val="00942AFA"/>
    <w:rsid w:val="00942B6A"/>
    <w:rsid w:val="00942E53"/>
    <w:rsid w:val="00942F3E"/>
    <w:rsid w:val="00943353"/>
    <w:rsid w:val="0094362E"/>
    <w:rsid w:val="009437CC"/>
    <w:rsid w:val="00943DB7"/>
    <w:rsid w:val="00943EBE"/>
    <w:rsid w:val="00944214"/>
    <w:rsid w:val="0094483A"/>
    <w:rsid w:val="0094494E"/>
    <w:rsid w:val="00944C42"/>
    <w:rsid w:val="00944CF7"/>
    <w:rsid w:val="0094528E"/>
    <w:rsid w:val="0094551A"/>
    <w:rsid w:val="009458D5"/>
    <w:rsid w:val="00945931"/>
    <w:rsid w:val="00945AEA"/>
    <w:rsid w:val="0094646B"/>
    <w:rsid w:val="00946543"/>
    <w:rsid w:val="00946593"/>
    <w:rsid w:val="009469A6"/>
    <w:rsid w:val="009469BC"/>
    <w:rsid w:val="00947082"/>
    <w:rsid w:val="009476A1"/>
    <w:rsid w:val="00947794"/>
    <w:rsid w:val="009477AA"/>
    <w:rsid w:val="00947B04"/>
    <w:rsid w:val="00947C16"/>
    <w:rsid w:val="00947CF8"/>
    <w:rsid w:val="00947E79"/>
    <w:rsid w:val="00950250"/>
    <w:rsid w:val="0095038F"/>
    <w:rsid w:val="009504A2"/>
    <w:rsid w:val="009506E2"/>
    <w:rsid w:val="00951849"/>
    <w:rsid w:val="00951883"/>
    <w:rsid w:val="00952534"/>
    <w:rsid w:val="009525C0"/>
    <w:rsid w:val="009529AA"/>
    <w:rsid w:val="00952C12"/>
    <w:rsid w:val="00952FB6"/>
    <w:rsid w:val="00952FD8"/>
    <w:rsid w:val="00953CFA"/>
    <w:rsid w:val="009549B6"/>
    <w:rsid w:val="00954E1B"/>
    <w:rsid w:val="00954FB1"/>
    <w:rsid w:val="009565A5"/>
    <w:rsid w:val="0095721B"/>
    <w:rsid w:val="00957733"/>
    <w:rsid w:val="00957760"/>
    <w:rsid w:val="00957925"/>
    <w:rsid w:val="0095798E"/>
    <w:rsid w:val="00957CFA"/>
    <w:rsid w:val="0096051F"/>
    <w:rsid w:val="009608F3"/>
    <w:rsid w:val="00960C09"/>
    <w:rsid w:val="00961049"/>
    <w:rsid w:val="009615D4"/>
    <w:rsid w:val="00961B11"/>
    <w:rsid w:val="009624EE"/>
    <w:rsid w:val="009624FD"/>
    <w:rsid w:val="009633E5"/>
    <w:rsid w:val="00963A58"/>
    <w:rsid w:val="009644CB"/>
    <w:rsid w:val="009645F4"/>
    <w:rsid w:val="00964752"/>
    <w:rsid w:val="009651DC"/>
    <w:rsid w:val="009653AD"/>
    <w:rsid w:val="009655A7"/>
    <w:rsid w:val="009657A9"/>
    <w:rsid w:val="00965AC0"/>
    <w:rsid w:val="00965AE9"/>
    <w:rsid w:val="00965D95"/>
    <w:rsid w:val="00965F3E"/>
    <w:rsid w:val="00966504"/>
    <w:rsid w:val="00966878"/>
    <w:rsid w:val="00966A10"/>
    <w:rsid w:val="00966B2C"/>
    <w:rsid w:val="00966B68"/>
    <w:rsid w:val="00966CA8"/>
    <w:rsid w:val="00966D36"/>
    <w:rsid w:val="00967563"/>
    <w:rsid w:val="0096766D"/>
    <w:rsid w:val="0096774E"/>
    <w:rsid w:val="0096790B"/>
    <w:rsid w:val="00970171"/>
    <w:rsid w:val="00970427"/>
    <w:rsid w:val="00970855"/>
    <w:rsid w:val="00970859"/>
    <w:rsid w:val="00970D96"/>
    <w:rsid w:val="009713B5"/>
    <w:rsid w:val="0097159C"/>
    <w:rsid w:val="00971880"/>
    <w:rsid w:val="00971C2A"/>
    <w:rsid w:val="00972253"/>
    <w:rsid w:val="00972348"/>
    <w:rsid w:val="0097255B"/>
    <w:rsid w:val="00972C4D"/>
    <w:rsid w:val="009730EB"/>
    <w:rsid w:val="0097330B"/>
    <w:rsid w:val="00973361"/>
    <w:rsid w:val="009733F7"/>
    <w:rsid w:val="00973818"/>
    <w:rsid w:val="00973C4E"/>
    <w:rsid w:val="00974710"/>
    <w:rsid w:val="0097491E"/>
    <w:rsid w:val="00974F6F"/>
    <w:rsid w:val="00975245"/>
    <w:rsid w:val="00976335"/>
    <w:rsid w:val="0097657A"/>
    <w:rsid w:val="00976A49"/>
    <w:rsid w:val="0097718B"/>
    <w:rsid w:val="00977206"/>
    <w:rsid w:val="0097727B"/>
    <w:rsid w:val="009773DB"/>
    <w:rsid w:val="0097786B"/>
    <w:rsid w:val="00977934"/>
    <w:rsid w:val="00977F01"/>
    <w:rsid w:val="0098058C"/>
    <w:rsid w:val="009806FE"/>
    <w:rsid w:val="0098095A"/>
    <w:rsid w:val="00980A37"/>
    <w:rsid w:val="00980EE1"/>
    <w:rsid w:val="0098142F"/>
    <w:rsid w:val="009816DD"/>
    <w:rsid w:val="00981AE2"/>
    <w:rsid w:val="00981B61"/>
    <w:rsid w:val="00981EF0"/>
    <w:rsid w:val="00981F4F"/>
    <w:rsid w:val="00982262"/>
    <w:rsid w:val="00982413"/>
    <w:rsid w:val="0098249B"/>
    <w:rsid w:val="00982606"/>
    <w:rsid w:val="00982926"/>
    <w:rsid w:val="00982B45"/>
    <w:rsid w:val="00982C72"/>
    <w:rsid w:val="00982D27"/>
    <w:rsid w:val="00982DB4"/>
    <w:rsid w:val="00982F78"/>
    <w:rsid w:val="009830F0"/>
    <w:rsid w:val="00983BAF"/>
    <w:rsid w:val="00983C04"/>
    <w:rsid w:val="00983C3F"/>
    <w:rsid w:val="00983C8E"/>
    <w:rsid w:val="00983FA4"/>
    <w:rsid w:val="00984D03"/>
    <w:rsid w:val="00984EF1"/>
    <w:rsid w:val="0098515D"/>
    <w:rsid w:val="00985564"/>
    <w:rsid w:val="009856B2"/>
    <w:rsid w:val="009856BE"/>
    <w:rsid w:val="00985762"/>
    <w:rsid w:val="00985BDE"/>
    <w:rsid w:val="00985C4A"/>
    <w:rsid w:val="00985C7B"/>
    <w:rsid w:val="00985E06"/>
    <w:rsid w:val="00985FE6"/>
    <w:rsid w:val="00986573"/>
    <w:rsid w:val="009865D1"/>
    <w:rsid w:val="00986B05"/>
    <w:rsid w:val="009875F9"/>
    <w:rsid w:val="0098781E"/>
    <w:rsid w:val="00987FFD"/>
    <w:rsid w:val="0099008E"/>
    <w:rsid w:val="0099019B"/>
    <w:rsid w:val="00990630"/>
    <w:rsid w:val="009908DE"/>
    <w:rsid w:val="00990EA8"/>
    <w:rsid w:val="00991324"/>
    <w:rsid w:val="00991770"/>
    <w:rsid w:val="0099193E"/>
    <w:rsid w:val="00991B0D"/>
    <w:rsid w:val="00991B0E"/>
    <w:rsid w:val="00991E4F"/>
    <w:rsid w:val="00991ECA"/>
    <w:rsid w:val="00992431"/>
    <w:rsid w:val="0099271F"/>
    <w:rsid w:val="00992E9B"/>
    <w:rsid w:val="0099314E"/>
    <w:rsid w:val="00993A94"/>
    <w:rsid w:val="00994527"/>
    <w:rsid w:val="00994542"/>
    <w:rsid w:val="00994857"/>
    <w:rsid w:val="00994CBA"/>
    <w:rsid w:val="00995318"/>
    <w:rsid w:val="0099544F"/>
    <w:rsid w:val="00995670"/>
    <w:rsid w:val="00995830"/>
    <w:rsid w:val="00996368"/>
    <w:rsid w:val="00996633"/>
    <w:rsid w:val="00996856"/>
    <w:rsid w:val="009968FE"/>
    <w:rsid w:val="00996C54"/>
    <w:rsid w:val="00996FD8"/>
    <w:rsid w:val="009973D8"/>
    <w:rsid w:val="009976A7"/>
    <w:rsid w:val="009978F5"/>
    <w:rsid w:val="00997D10"/>
    <w:rsid w:val="00997DEE"/>
    <w:rsid w:val="00997E70"/>
    <w:rsid w:val="009A0376"/>
    <w:rsid w:val="009A097D"/>
    <w:rsid w:val="009A0ABF"/>
    <w:rsid w:val="009A0C1F"/>
    <w:rsid w:val="009A0F54"/>
    <w:rsid w:val="009A1513"/>
    <w:rsid w:val="009A1C13"/>
    <w:rsid w:val="009A1CE4"/>
    <w:rsid w:val="009A1CFB"/>
    <w:rsid w:val="009A1E12"/>
    <w:rsid w:val="009A2226"/>
    <w:rsid w:val="009A291E"/>
    <w:rsid w:val="009A2986"/>
    <w:rsid w:val="009A2A09"/>
    <w:rsid w:val="009A3414"/>
    <w:rsid w:val="009A37C9"/>
    <w:rsid w:val="009A38CD"/>
    <w:rsid w:val="009A3BF9"/>
    <w:rsid w:val="009A4805"/>
    <w:rsid w:val="009A4F6A"/>
    <w:rsid w:val="009A5063"/>
    <w:rsid w:val="009A5865"/>
    <w:rsid w:val="009A5AD7"/>
    <w:rsid w:val="009A5D5C"/>
    <w:rsid w:val="009A72C4"/>
    <w:rsid w:val="009A7A46"/>
    <w:rsid w:val="009A7EF6"/>
    <w:rsid w:val="009B013C"/>
    <w:rsid w:val="009B058B"/>
    <w:rsid w:val="009B0CE2"/>
    <w:rsid w:val="009B0E03"/>
    <w:rsid w:val="009B0FBA"/>
    <w:rsid w:val="009B15AE"/>
    <w:rsid w:val="009B1613"/>
    <w:rsid w:val="009B18AB"/>
    <w:rsid w:val="009B1A92"/>
    <w:rsid w:val="009B233B"/>
    <w:rsid w:val="009B281D"/>
    <w:rsid w:val="009B2999"/>
    <w:rsid w:val="009B346E"/>
    <w:rsid w:val="009B3584"/>
    <w:rsid w:val="009B3630"/>
    <w:rsid w:val="009B36AC"/>
    <w:rsid w:val="009B36E2"/>
    <w:rsid w:val="009B38DD"/>
    <w:rsid w:val="009B3AE0"/>
    <w:rsid w:val="009B3F76"/>
    <w:rsid w:val="009B46DE"/>
    <w:rsid w:val="009B497A"/>
    <w:rsid w:val="009B4BA4"/>
    <w:rsid w:val="009B4E55"/>
    <w:rsid w:val="009B4E59"/>
    <w:rsid w:val="009B4EF1"/>
    <w:rsid w:val="009B503A"/>
    <w:rsid w:val="009B5145"/>
    <w:rsid w:val="009B586B"/>
    <w:rsid w:val="009B58F9"/>
    <w:rsid w:val="009B58FC"/>
    <w:rsid w:val="009B5DC8"/>
    <w:rsid w:val="009B5DF0"/>
    <w:rsid w:val="009B5FA3"/>
    <w:rsid w:val="009B6D97"/>
    <w:rsid w:val="009B6F2F"/>
    <w:rsid w:val="009B73A4"/>
    <w:rsid w:val="009B7F3A"/>
    <w:rsid w:val="009C0532"/>
    <w:rsid w:val="009C0E14"/>
    <w:rsid w:val="009C0E47"/>
    <w:rsid w:val="009C0E8B"/>
    <w:rsid w:val="009C1161"/>
    <w:rsid w:val="009C17A7"/>
    <w:rsid w:val="009C17A9"/>
    <w:rsid w:val="009C1B3B"/>
    <w:rsid w:val="009C1C16"/>
    <w:rsid w:val="009C1CD9"/>
    <w:rsid w:val="009C1DFD"/>
    <w:rsid w:val="009C1EA8"/>
    <w:rsid w:val="009C29C7"/>
    <w:rsid w:val="009C2B9B"/>
    <w:rsid w:val="009C310D"/>
    <w:rsid w:val="009C354F"/>
    <w:rsid w:val="009C362A"/>
    <w:rsid w:val="009C3AC0"/>
    <w:rsid w:val="009C3AF8"/>
    <w:rsid w:val="009C3E4D"/>
    <w:rsid w:val="009C4323"/>
    <w:rsid w:val="009C43AB"/>
    <w:rsid w:val="009C4402"/>
    <w:rsid w:val="009C44FB"/>
    <w:rsid w:val="009C4505"/>
    <w:rsid w:val="009C466A"/>
    <w:rsid w:val="009C4831"/>
    <w:rsid w:val="009C4894"/>
    <w:rsid w:val="009C4984"/>
    <w:rsid w:val="009C49E4"/>
    <w:rsid w:val="009C4C60"/>
    <w:rsid w:val="009C5301"/>
    <w:rsid w:val="009C5682"/>
    <w:rsid w:val="009C5A68"/>
    <w:rsid w:val="009C5FC1"/>
    <w:rsid w:val="009C6054"/>
    <w:rsid w:val="009C6565"/>
    <w:rsid w:val="009C6CD7"/>
    <w:rsid w:val="009C6F5C"/>
    <w:rsid w:val="009C708E"/>
    <w:rsid w:val="009C7446"/>
    <w:rsid w:val="009C7C04"/>
    <w:rsid w:val="009C7C08"/>
    <w:rsid w:val="009D0265"/>
    <w:rsid w:val="009D02CD"/>
    <w:rsid w:val="009D0364"/>
    <w:rsid w:val="009D097C"/>
    <w:rsid w:val="009D0B81"/>
    <w:rsid w:val="009D0C37"/>
    <w:rsid w:val="009D11C4"/>
    <w:rsid w:val="009D13F7"/>
    <w:rsid w:val="009D17A1"/>
    <w:rsid w:val="009D22F3"/>
    <w:rsid w:val="009D23D1"/>
    <w:rsid w:val="009D2808"/>
    <w:rsid w:val="009D2FC5"/>
    <w:rsid w:val="009D3306"/>
    <w:rsid w:val="009D3D52"/>
    <w:rsid w:val="009D3F12"/>
    <w:rsid w:val="009D3FE9"/>
    <w:rsid w:val="009D4C94"/>
    <w:rsid w:val="009D4CE7"/>
    <w:rsid w:val="009D5B9C"/>
    <w:rsid w:val="009D68DF"/>
    <w:rsid w:val="009D6F39"/>
    <w:rsid w:val="009D7026"/>
    <w:rsid w:val="009D729D"/>
    <w:rsid w:val="009D72D1"/>
    <w:rsid w:val="009D7707"/>
    <w:rsid w:val="009D7B03"/>
    <w:rsid w:val="009D7FBA"/>
    <w:rsid w:val="009E04C0"/>
    <w:rsid w:val="009E1615"/>
    <w:rsid w:val="009E1674"/>
    <w:rsid w:val="009E1B29"/>
    <w:rsid w:val="009E2BFB"/>
    <w:rsid w:val="009E2C85"/>
    <w:rsid w:val="009E2D99"/>
    <w:rsid w:val="009E2E2E"/>
    <w:rsid w:val="009E3210"/>
    <w:rsid w:val="009E4067"/>
    <w:rsid w:val="009E40F2"/>
    <w:rsid w:val="009E424D"/>
    <w:rsid w:val="009E42F0"/>
    <w:rsid w:val="009E45D3"/>
    <w:rsid w:val="009E47F1"/>
    <w:rsid w:val="009E4914"/>
    <w:rsid w:val="009E4A79"/>
    <w:rsid w:val="009E4AFB"/>
    <w:rsid w:val="009E4F96"/>
    <w:rsid w:val="009E52B9"/>
    <w:rsid w:val="009E5314"/>
    <w:rsid w:val="009E5726"/>
    <w:rsid w:val="009E58EF"/>
    <w:rsid w:val="009E59B0"/>
    <w:rsid w:val="009E5F57"/>
    <w:rsid w:val="009E5FA5"/>
    <w:rsid w:val="009E5FCB"/>
    <w:rsid w:val="009E5FDD"/>
    <w:rsid w:val="009E6002"/>
    <w:rsid w:val="009E61F6"/>
    <w:rsid w:val="009E6298"/>
    <w:rsid w:val="009E650B"/>
    <w:rsid w:val="009E66AE"/>
    <w:rsid w:val="009E6883"/>
    <w:rsid w:val="009E6897"/>
    <w:rsid w:val="009E69BA"/>
    <w:rsid w:val="009E6B9E"/>
    <w:rsid w:val="009E6F84"/>
    <w:rsid w:val="009E7424"/>
    <w:rsid w:val="009E788F"/>
    <w:rsid w:val="009E7AC7"/>
    <w:rsid w:val="009E7DC5"/>
    <w:rsid w:val="009E7E07"/>
    <w:rsid w:val="009E7EC9"/>
    <w:rsid w:val="009F05C7"/>
    <w:rsid w:val="009F0622"/>
    <w:rsid w:val="009F0773"/>
    <w:rsid w:val="009F0A9C"/>
    <w:rsid w:val="009F0D4B"/>
    <w:rsid w:val="009F0F2C"/>
    <w:rsid w:val="009F0FD0"/>
    <w:rsid w:val="009F1098"/>
    <w:rsid w:val="009F1306"/>
    <w:rsid w:val="009F17A5"/>
    <w:rsid w:val="009F1876"/>
    <w:rsid w:val="009F18B5"/>
    <w:rsid w:val="009F18E3"/>
    <w:rsid w:val="009F1CFE"/>
    <w:rsid w:val="009F1E59"/>
    <w:rsid w:val="009F1F83"/>
    <w:rsid w:val="009F1F95"/>
    <w:rsid w:val="009F23D1"/>
    <w:rsid w:val="009F26B0"/>
    <w:rsid w:val="009F2845"/>
    <w:rsid w:val="009F291E"/>
    <w:rsid w:val="009F3064"/>
    <w:rsid w:val="009F346A"/>
    <w:rsid w:val="009F3FFC"/>
    <w:rsid w:val="009F4D3A"/>
    <w:rsid w:val="009F4E6E"/>
    <w:rsid w:val="009F505C"/>
    <w:rsid w:val="009F53A8"/>
    <w:rsid w:val="009F578B"/>
    <w:rsid w:val="009F578E"/>
    <w:rsid w:val="009F5FFF"/>
    <w:rsid w:val="009F6996"/>
    <w:rsid w:val="009F6C0B"/>
    <w:rsid w:val="009F6C6C"/>
    <w:rsid w:val="009F6F45"/>
    <w:rsid w:val="009F729B"/>
    <w:rsid w:val="009F7641"/>
    <w:rsid w:val="009F7E6F"/>
    <w:rsid w:val="00A00628"/>
    <w:rsid w:val="00A0090B"/>
    <w:rsid w:val="00A00A84"/>
    <w:rsid w:val="00A01556"/>
    <w:rsid w:val="00A01CC8"/>
    <w:rsid w:val="00A01D91"/>
    <w:rsid w:val="00A01E0A"/>
    <w:rsid w:val="00A01F0D"/>
    <w:rsid w:val="00A024D4"/>
    <w:rsid w:val="00A02571"/>
    <w:rsid w:val="00A02665"/>
    <w:rsid w:val="00A02ACD"/>
    <w:rsid w:val="00A02B05"/>
    <w:rsid w:val="00A02E19"/>
    <w:rsid w:val="00A03258"/>
    <w:rsid w:val="00A03474"/>
    <w:rsid w:val="00A03479"/>
    <w:rsid w:val="00A037C7"/>
    <w:rsid w:val="00A03881"/>
    <w:rsid w:val="00A03B00"/>
    <w:rsid w:val="00A03C95"/>
    <w:rsid w:val="00A049C4"/>
    <w:rsid w:val="00A0502F"/>
    <w:rsid w:val="00A051E2"/>
    <w:rsid w:val="00A05364"/>
    <w:rsid w:val="00A06721"/>
    <w:rsid w:val="00A067C5"/>
    <w:rsid w:val="00A067D5"/>
    <w:rsid w:val="00A06A8C"/>
    <w:rsid w:val="00A06AAD"/>
    <w:rsid w:val="00A072FB"/>
    <w:rsid w:val="00A0736F"/>
    <w:rsid w:val="00A073C4"/>
    <w:rsid w:val="00A074E1"/>
    <w:rsid w:val="00A074E9"/>
    <w:rsid w:val="00A07A4D"/>
    <w:rsid w:val="00A07B00"/>
    <w:rsid w:val="00A07CA2"/>
    <w:rsid w:val="00A103EC"/>
    <w:rsid w:val="00A105C9"/>
    <w:rsid w:val="00A105EC"/>
    <w:rsid w:val="00A1078C"/>
    <w:rsid w:val="00A10E69"/>
    <w:rsid w:val="00A10E7E"/>
    <w:rsid w:val="00A11FEE"/>
    <w:rsid w:val="00A120E6"/>
    <w:rsid w:val="00A123AF"/>
    <w:rsid w:val="00A12723"/>
    <w:rsid w:val="00A12821"/>
    <w:rsid w:val="00A12EAC"/>
    <w:rsid w:val="00A13096"/>
    <w:rsid w:val="00A1312D"/>
    <w:rsid w:val="00A135A7"/>
    <w:rsid w:val="00A135D1"/>
    <w:rsid w:val="00A13EF6"/>
    <w:rsid w:val="00A1402B"/>
    <w:rsid w:val="00A1418E"/>
    <w:rsid w:val="00A14388"/>
    <w:rsid w:val="00A14392"/>
    <w:rsid w:val="00A1446F"/>
    <w:rsid w:val="00A14729"/>
    <w:rsid w:val="00A14D58"/>
    <w:rsid w:val="00A14DE5"/>
    <w:rsid w:val="00A14ECE"/>
    <w:rsid w:val="00A1541F"/>
    <w:rsid w:val="00A1560A"/>
    <w:rsid w:val="00A15B3B"/>
    <w:rsid w:val="00A1659C"/>
    <w:rsid w:val="00A165BA"/>
    <w:rsid w:val="00A165C0"/>
    <w:rsid w:val="00A16795"/>
    <w:rsid w:val="00A1679B"/>
    <w:rsid w:val="00A16B54"/>
    <w:rsid w:val="00A16B69"/>
    <w:rsid w:val="00A16D3F"/>
    <w:rsid w:val="00A16E72"/>
    <w:rsid w:val="00A16F56"/>
    <w:rsid w:val="00A17914"/>
    <w:rsid w:val="00A20034"/>
    <w:rsid w:val="00A200CE"/>
    <w:rsid w:val="00A2013A"/>
    <w:rsid w:val="00A2037A"/>
    <w:rsid w:val="00A20418"/>
    <w:rsid w:val="00A20A9F"/>
    <w:rsid w:val="00A212F5"/>
    <w:rsid w:val="00A21628"/>
    <w:rsid w:val="00A216E8"/>
    <w:rsid w:val="00A21DC7"/>
    <w:rsid w:val="00A21FE7"/>
    <w:rsid w:val="00A221EA"/>
    <w:rsid w:val="00A22206"/>
    <w:rsid w:val="00A22A12"/>
    <w:rsid w:val="00A2314B"/>
    <w:rsid w:val="00A233F2"/>
    <w:rsid w:val="00A2350D"/>
    <w:rsid w:val="00A23590"/>
    <w:rsid w:val="00A23B63"/>
    <w:rsid w:val="00A23F82"/>
    <w:rsid w:val="00A24297"/>
    <w:rsid w:val="00A243D1"/>
    <w:rsid w:val="00A248CB"/>
    <w:rsid w:val="00A24AED"/>
    <w:rsid w:val="00A24C48"/>
    <w:rsid w:val="00A24CAA"/>
    <w:rsid w:val="00A25502"/>
    <w:rsid w:val="00A2578A"/>
    <w:rsid w:val="00A25CAA"/>
    <w:rsid w:val="00A25E91"/>
    <w:rsid w:val="00A25E98"/>
    <w:rsid w:val="00A2608E"/>
    <w:rsid w:val="00A266BC"/>
    <w:rsid w:val="00A26714"/>
    <w:rsid w:val="00A2699C"/>
    <w:rsid w:val="00A2729A"/>
    <w:rsid w:val="00A272E5"/>
    <w:rsid w:val="00A27A59"/>
    <w:rsid w:val="00A27B46"/>
    <w:rsid w:val="00A27E78"/>
    <w:rsid w:val="00A27F46"/>
    <w:rsid w:val="00A30043"/>
    <w:rsid w:val="00A30230"/>
    <w:rsid w:val="00A304D7"/>
    <w:rsid w:val="00A30864"/>
    <w:rsid w:val="00A30A76"/>
    <w:rsid w:val="00A30A82"/>
    <w:rsid w:val="00A31123"/>
    <w:rsid w:val="00A3119A"/>
    <w:rsid w:val="00A316BF"/>
    <w:rsid w:val="00A31721"/>
    <w:rsid w:val="00A318B7"/>
    <w:rsid w:val="00A31AF8"/>
    <w:rsid w:val="00A31F95"/>
    <w:rsid w:val="00A32006"/>
    <w:rsid w:val="00A322A1"/>
    <w:rsid w:val="00A32305"/>
    <w:rsid w:val="00A32A86"/>
    <w:rsid w:val="00A33701"/>
    <w:rsid w:val="00A33855"/>
    <w:rsid w:val="00A33A78"/>
    <w:rsid w:val="00A33ABF"/>
    <w:rsid w:val="00A3433E"/>
    <w:rsid w:val="00A346A7"/>
    <w:rsid w:val="00A348A4"/>
    <w:rsid w:val="00A35574"/>
    <w:rsid w:val="00A35593"/>
    <w:rsid w:val="00A356B3"/>
    <w:rsid w:val="00A35EC6"/>
    <w:rsid w:val="00A35EDA"/>
    <w:rsid w:val="00A35F3F"/>
    <w:rsid w:val="00A36DC9"/>
    <w:rsid w:val="00A372B7"/>
    <w:rsid w:val="00A37614"/>
    <w:rsid w:val="00A377E0"/>
    <w:rsid w:val="00A37B16"/>
    <w:rsid w:val="00A37E74"/>
    <w:rsid w:val="00A40187"/>
    <w:rsid w:val="00A404A9"/>
    <w:rsid w:val="00A4078D"/>
    <w:rsid w:val="00A41775"/>
    <w:rsid w:val="00A4187C"/>
    <w:rsid w:val="00A41948"/>
    <w:rsid w:val="00A41A6B"/>
    <w:rsid w:val="00A41DCD"/>
    <w:rsid w:val="00A42149"/>
    <w:rsid w:val="00A42565"/>
    <w:rsid w:val="00A42C15"/>
    <w:rsid w:val="00A42DA8"/>
    <w:rsid w:val="00A42F1F"/>
    <w:rsid w:val="00A4340C"/>
    <w:rsid w:val="00A43666"/>
    <w:rsid w:val="00A43741"/>
    <w:rsid w:val="00A43AEB"/>
    <w:rsid w:val="00A43B97"/>
    <w:rsid w:val="00A43F59"/>
    <w:rsid w:val="00A43FE6"/>
    <w:rsid w:val="00A4411C"/>
    <w:rsid w:val="00A44665"/>
    <w:rsid w:val="00A4477A"/>
    <w:rsid w:val="00A447FA"/>
    <w:rsid w:val="00A4483F"/>
    <w:rsid w:val="00A448B5"/>
    <w:rsid w:val="00A448C1"/>
    <w:rsid w:val="00A449A7"/>
    <w:rsid w:val="00A44AA6"/>
    <w:rsid w:val="00A44F5F"/>
    <w:rsid w:val="00A453C0"/>
    <w:rsid w:val="00A45765"/>
    <w:rsid w:val="00A45CF9"/>
    <w:rsid w:val="00A46212"/>
    <w:rsid w:val="00A4686D"/>
    <w:rsid w:val="00A46F67"/>
    <w:rsid w:val="00A47413"/>
    <w:rsid w:val="00A47CD1"/>
    <w:rsid w:val="00A50265"/>
    <w:rsid w:val="00A50680"/>
    <w:rsid w:val="00A50735"/>
    <w:rsid w:val="00A507FD"/>
    <w:rsid w:val="00A50C29"/>
    <w:rsid w:val="00A50D06"/>
    <w:rsid w:val="00A50EC0"/>
    <w:rsid w:val="00A5101D"/>
    <w:rsid w:val="00A512EC"/>
    <w:rsid w:val="00A5182C"/>
    <w:rsid w:val="00A518E3"/>
    <w:rsid w:val="00A51AF7"/>
    <w:rsid w:val="00A5229E"/>
    <w:rsid w:val="00A529C0"/>
    <w:rsid w:val="00A52D0A"/>
    <w:rsid w:val="00A53003"/>
    <w:rsid w:val="00A53BDB"/>
    <w:rsid w:val="00A5423F"/>
    <w:rsid w:val="00A5427E"/>
    <w:rsid w:val="00A54555"/>
    <w:rsid w:val="00A54571"/>
    <w:rsid w:val="00A54E33"/>
    <w:rsid w:val="00A54F41"/>
    <w:rsid w:val="00A55744"/>
    <w:rsid w:val="00A55A22"/>
    <w:rsid w:val="00A55B52"/>
    <w:rsid w:val="00A56920"/>
    <w:rsid w:val="00A56CB3"/>
    <w:rsid w:val="00A56CD6"/>
    <w:rsid w:val="00A57009"/>
    <w:rsid w:val="00A57106"/>
    <w:rsid w:val="00A57868"/>
    <w:rsid w:val="00A57D7B"/>
    <w:rsid w:val="00A57EFD"/>
    <w:rsid w:val="00A6074E"/>
    <w:rsid w:val="00A6097A"/>
    <w:rsid w:val="00A610E5"/>
    <w:rsid w:val="00A6140B"/>
    <w:rsid w:val="00A61687"/>
    <w:rsid w:val="00A61946"/>
    <w:rsid w:val="00A61E08"/>
    <w:rsid w:val="00A6237D"/>
    <w:rsid w:val="00A62428"/>
    <w:rsid w:val="00A62469"/>
    <w:rsid w:val="00A63211"/>
    <w:rsid w:val="00A6395F"/>
    <w:rsid w:val="00A63A1A"/>
    <w:rsid w:val="00A64076"/>
    <w:rsid w:val="00A644A3"/>
    <w:rsid w:val="00A64553"/>
    <w:rsid w:val="00A64B02"/>
    <w:rsid w:val="00A64C1D"/>
    <w:rsid w:val="00A65282"/>
    <w:rsid w:val="00A65310"/>
    <w:rsid w:val="00A6573F"/>
    <w:rsid w:val="00A65950"/>
    <w:rsid w:val="00A65C84"/>
    <w:rsid w:val="00A65D75"/>
    <w:rsid w:val="00A65FBF"/>
    <w:rsid w:val="00A66318"/>
    <w:rsid w:val="00A664F7"/>
    <w:rsid w:val="00A66532"/>
    <w:rsid w:val="00A6656E"/>
    <w:rsid w:val="00A66775"/>
    <w:rsid w:val="00A668C5"/>
    <w:rsid w:val="00A6696F"/>
    <w:rsid w:val="00A6697E"/>
    <w:rsid w:val="00A66BEB"/>
    <w:rsid w:val="00A66EE4"/>
    <w:rsid w:val="00A672E2"/>
    <w:rsid w:val="00A67692"/>
    <w:rsid w:val="00A67812"/>
    <w:rsid w:val="00A678A4"/>
    <w:rsid w:val="00A67B31"/>
    <w:rsid w:val="00A67D0A"/>
    <w:rsid w:val="00A70D9C"/>
    <w:rsid w:val="00A7116D"/>
    <w:rsid w:val="00A712DB"/>
    <w:rsid w:val="00A714AF"/>
    <w:rsid w:val="00A71716"/>
    <w:rsid w:val="00A7184E"/>
    <w:rsid w:val="00A71AD8"/>
    <w:rsid w:val="00A71B2E"/>
    <w:rsid w:val="00A71C2D"/>
    <w:rsid w:val="00A71D7C"/>
    <w:rsid w:val="00A71E3B"/>
    <w:rsid w:val="00A71F82"/>
    <w:rsid w:val="00A72049"/>
    <w:rsid w:val="00A7237B"/>
    <w:rsid w:val="00A72733"/>
    <w:rsid w:val="00A72888"/>
    <w:rsid w:val="00A72BEF"/>
    <w:rsid w:val="00A72D5F"/>
    <w:rsid w:val="00A72EEA"/>
    <w:rsid w:val="00A7322E"/>
    <w:rsid w:val="00A7341B"/>
    <w:rsid w:val="00A73668"/>
    <w:rsid w:val="00A736EC"/>
    <w:rsid w:val="00A7391C"/>
    <w:rsid w:val="00A73F16"/>
    <w:rsid w:val="00A74043"/>
    <w:rsid w:val="00A7413D"/>
    <w:rsid w:val="00A743F4"/>
    <w:rsid w:val="00A74531"/>
    <w:rsid w:val="00A74602"/>
    <w:rsid w:val="00A748A0"/>
    <w:rsid w:val="00A74A64"/>
    <w:rsid w:val="00A74A7B"/>
    <w:rsid w:val="00A74B18"/>
    <w:rsid w:val="00A74CB6"/>
    <w:rsid w:val="00A7505E"/>
    <w:rsid w:val="00A75383"/>
    <w:rsid w:val="00A7593D"/>
    <w:rsid w:val="00A76368"/>
    <w:rsid w:val="00A76A3E"/>
    <w:rsid w:val="00A7704C"/>
    <w:rsid w:val="00A77C9A"/>
    <w:rsid w:val="00A77F4E"/>
    <w:rsid w:val="00A80121"/>
    <w:rsid w:val="00A80169"/>
    <w:rsid w:val="00A80287"/>
    <w:rsid w:val="00A80A19"/>
    <w:rsid w:val="00A80A38"/>
    <w:rsid w:val="00A811AB"/>
    <w:rsid w:val="00A81552"/>
    <w:rsid w:val="00A81780"/>
    <w:rsid w:val="00A81DB6"/>
    <w:rsid w:val="00A81DF1"/>
    <w:rsid w:val="00A81EC3"/>
    <w:rsid w:val="00A822F5"/>
    <w:rsid w:val="00A82778"/>
    <w:rsid w:val="00A82E15"/>
    <w:rsid w:val="00A836B4"/>
    <w:rsid w:val="00A837A3"/>
    <w:rsid w:val="00A838B3"/>
    <w:rsid w:val="00A83937"/>
    <w:rsid w:val="00A83E29"/>
    <w:rsid w:val="00A83EFD"/>
    <w:rsid w:val="00A83FFE"/>
    <w:rsid w:val="00A84251"/>
    <w:rsid w:val="00A84867"/>
    <w:rsid w:val="00A84CB4"/>
    <w:rsid w:val="00A84DA2"/>
    <w:rsid w:val="00A85708"/>
    <w:rsid w:val="00A859BF"/>
    <w:rsid w:val="00A85ABC"/>
    <w:rsid w:val="00A85D27"/>
    <w:rsid w:val="00A8632E"/>
    <w:rsid w:val="00A8649E"/>
    <w:rsid w:val="00A86888"/>
    <w:rsid w:val="00A872F4"/>
    <w:rsid w:val="00A8747E"/>
    <w:rsid w:val="00A87938"/>
    <w:rsid w:val="00A87D2F"/>
    <w:rsid w:val="00A87D5B"/>
    <w:rsid w:val="00A87DD6"/>
    <w:rsid w:val="00A9019A"/>
    <w:rsid w:val="00A90A1E"/>
    <w:rsid w:val="00A90B19"/>
    <w:rsid w:val="00A90B1E"/>
    <w:rsid w:val="00A90B45"/>
    <w:rsid w:val="00A90CF3"/>
    <w:rsid w:val="00A90D2E"/>
    <w:rsid w:val="00A91284"/>
    <w:rsid w:val="00A9147D"/>
    <w:rsid w:val="00A918D8"/>
    <w:rsid w:val="00A919DE"/>
    <w:rsid w:val="00A91D11"/>
    <w:rsid w:val="00A91E3F"/>
    <w:rsid w:val="00A91F0E"/>
    <w:rsid w:val="00A92089"/>
    <w:rsid w:val="00A921AF"/>
    <w:rsid w:val="00A9236A"/>
    <w:rsid w:val="00A92750"/>
    <w:rsid w:val="00A929F7"/>
    <w:rsid w:val="00A92B12"/>
    <w:rsid w:val="00A93910"/>
    <w:rsid w:val="00A93CF3"/>
    <w:rsid w:val="00A93F17"/>
    <w:rsid w:val="00A94160"/>
    <w:rsid w:val="00A94437"/>
    <w:rsid w:val="00A945D9"/>
    <w:rsid w:val="00A94642"/>
    <w:rsid w:val="00A94BFA"/>
    <w:rsid w:val="00A94FE2"/>
    <w:rsid w:val="00A9555C"/>
    <w:rsid w:val="00A95A07"/>
    <w:rsid w:val="00A95B0E"/>
    <w:rsid w:val="00A95E68"/>
    <w:rsid w:val="00A960A4"/>
    <w:rsid w:val="00A96289"/>
    <w:rsid w:val="00A964EB"/>
    <w:rsid w:val="00A96845"/>
    <w:rsid w:val="00A96CA5"/>
    <w:rsid w:val="00A96DDA"/>
    <w:rsid w:val="00A9703D"/>
    <w:rsid w:val="00A97417"/>
    <w:rsid w:val="00A976DD"/>
    <w:rsid w:val="00A97714"/>
    <w:rsid w:val="00A97AED"/>
    <w:rsid w:val="00A97E19"/>
    <w:rsid w:val="00AA053F"/>
    <w:rsid w:val="00AA0B96"/>
    <w:rsid w:val="00AA0D64"/>
    <w:rsid w:val="00AA0E46"/>
    <w:rsid w:val="00AA0F3C"/>
    <w:rsid w:val="00AA104B"/>
    <w:rsid w:val="00AA1311"/>
    <w:rsid w:val="00AA138E"/>
    <w:rsid w:val="00AA13E4"/>
    <w:rsid w:val="00AA15E3"/>
    <w:rsid w:val="00AA16C3"/>
    <w:rsid w:val="00AA18A0"/>
    <w:rsid w:val="00AA1E40"/>
    <w:rsid w:val="00AA1F06"/>
    <w:rsid w:val="00AA1F2A"/>
    <w:rsid w:val="00AA2263"/>
    <w:rsid w:val="00AA22BC"/>
    <w:rsid w:val="00AA275E"/>
    <w:rsid w:val="00AA297F"/>
    <w:rsid w:val="00AA2A03"/>
    <w:rsid w:val="00AA332B"/>
    <w:rsid w:val="00AA39EC"/>
    <w:rsid w:val="00AA3A44"/>
    <w:rsid w:val="00AA3AF7"/>
    <w:rsid w:val="00AA3B4E"/>
    <w:rsid w:val="00AA3E01"/>
    <w:rsid w:val="00AA3FC6"/>
    <w:rsid w:val="00AA42E9"/>
    <w:rsid w:val="00AA458A"/>
    <w:rsid w:val="00AA488F"/>
    <w:rsid w:val="00AA4B7C"/>
    <w:rsid w:val="00AA4BB9"/>
    <w:rsid w:val="00AA4C32"/>
    <w:rsid w:val="00AA516C"/>
    <w:rsid w:val="00AA51C0"/>
    <w:rsid w:val="00AA5B28"/>
    <w:rsid w:val="00AA5ED8"/>
    <w:rsid w:val="00AA5FCD"/>
    <w:rsid w:val="00AA60B4"/>
    <w:rsid w:val="00AA635C"/>
    <w:rsid w:val="00AA63A1"/>
    <w:rsid w:val="00AA669B"/>
    <w:rsid w:val="00AA66D2"/>
    <w:rsid w:val="00AA6AD3"/>
    <w:rsid w:val="00AA6EAE"/>
    <w:rsid w:val="00AA74A9"/>
    <w:rsid w:val="00AA7616"/>
    <w:rsid w:val="00AA7B62"/>
    <w:rsid w:val="00AA7E72"/>
    <w:rsid w:val="00AB05D5"/>
    <w:rsid w:val="00AB06A6"/>
    <w:rsid w:val="00AB08BB"/>
    <w:rsid w:val="00AB11DC"/>
    <w:rsid w:val="00AB1FDC"/>
    <w:rsid w:val="00AB203D"/>
    <w:rsid w:val="00AB2477"/>
    <w:rsid w:val="00AB2489"/>
    <w:rsid w:val="00AB2667"/>
    <w:rsid w:val="00AB27C7"/>
    <w:rsid w:val="00AB288A"/>
    <w:rsid w:val="00AB2FD4"/>
    <w:rsid w:val="00AB3586"/>
    <w:rsid w:val="00AB3D10"/>
    <w:rsid w:val="00AB3FA5"/>
    <w:rsid w:val="00AB41A4"/>
    <w:rsid w:val="00AB4488"/>
    <w:rsid w:val="00AB45CB"/>
    <w:rsid w:val="00AB46FE"/>
    <w:rsid w:val="00AB484F"/>
    <w:rsid w:val="00AB4AE0"/>
    <w:rsid w:val="00AB4CF7"/>
    <w:rsid w:val="00AB505A"/>
    <w:rsid w:val="00AB5127"/>
    <w:rsid w:val="00AB5393"/>
    <w:rsid w:val="00AB5404"/>
    <w:rsid w:val="00AB559B"/>
    <w:rsid w:val="00AB597A"/>
    <w:rsid w:val="00AB5C92"/>
    <w:rsid w:val="00AB601A"/>
    <w:rsid w:val="00AB6542"/>
    <w:rsid w:val="00AB67AE"/>
    <w:rsid w:val="00AB6AEC"/>
    <w:rsid w:val="00AB6CB5"/>
    <w:rsid w:val="00AB719A"/>
    <w:rsid w:val="00AB7B91"/>
    <w:rsid w:val="00AB7CA7"/>
    <w:rsid w:val="00AB7CD6"/>
    <w:rsid w:val="00AC00A5"/>
    <w:rsid w:val="00AC0101"/>
    <w:rsid w:val="00AC052A"/>
    <w:rsid w:val="00AC0658"/>
    <w:rsid w:val="00AC0855"/>
    <w:rsid w:val="00AC0BB8"/>
    <w:rsid w:val="00AC0BDC"/>
    <w:rsid w:val="00AC0E39"/>
    <w:rsid w:val="00AC1067"/>
    <w:rsid w:val="00AC1309"/>
    <w:rsid w:val="00AC143B"/>
    <w:rsid w:val="00AC1AF3"/>
    <w:rsid w:val="00AC20B4"/>
    <w:rsid w:val="00AC21A1"/>
    <w:rsid w:val="00AC21A2"/>
    <w:rsid w:val="00AC25C0"/>
    <w:rsid w:val="00AC26FE"/>
    <w:rsid w:val="00AC2888"/>
    <w:rsid w:val="00AC29C9"/>
    <w:rsid w:val="00AC2AC4"/>
    <w:rsid w:val="00AC2C4F"/>
    <w:rsid w:val="00AC2C61"/>
    <w:rsid w:val="00AC307A"/>
    <w:rsid w:val="00AC30A0"/>
    <w:rsid w:val="00AC338B"/>
    <w:rsid w:val="00AC339A"/>
    <w:rsid w:val="00AC3507"/>
    <w:rsid w:val="00AC3875"/>
    <w:rsid w:val="00AC47C6"/>
    <w:rsid w:val="00AC48BF"/>
    <w:rsid w:val="00AC4924"/>
    <w:rsid w:val="00AC4F32"/>
    <w:rsid w:val="00AC50C6"/>
    <w:rsid w:val="00AC50F0"/>
    <w:rsid w:val="00AC512D"/>
    <w:rsid w:val="00AC533E"/>
    <w:rsid w:val="00AC6133"/>
    <w:rsid w:val="00AC62DC"/>
    <w:rsid w:val="00AC6303"/>
    <w:rsid w:val="00AC6418"/>
    <w:rsid w:val="00AC646D"/>
    <w:rsid w:val="00AC64A3"/>
    <w:rsid w:val="00AC64A9"/>
    <w:rsid w:val="00AC64B6"/>
    <w:rsid w:val="00AC67DE"/>
    <w:rsid w:val="00AC6850"/>
    <w:rsid w:val="00AC68E6"/>
    <w:rsid w:val="00AC6916"/>
    <w:rsid w:val="00AC6D0B"/>
    <w:rsid w:val="00AC7162"/>
    <w:rsid w:val="00AC7420"/>
    <w:rsid w:val="00AC74A1"/>
    <w:rsid w:val="00AC751F"/>
    <w:rsid w:val="00AC775F"/>
    <w:rsid w:val="00AC7D28"/>
    <w:rsid w:val="00AC7D32"/>
    <w:rsid w:val="00AC7F9D"/>
    <w:rsid w:val="00AD04E3"/>
    <w:rsid w:val="00AD09AC"/>
    <w:rsid w:val="00AD0E16"/>
    <w:rsid w:val="00AD1088"/>
    <w:rsid w:val="00AD1BB2"/>
    <w:rsid w:val="00AD1CCB"/>
    <w:rsid w:val="00AD1F46"/>
    <w:rsid w:val="00AD1F49"/>
    <w:rsid w:val="00AD1F68"/>
    <w:rsid w:val="00AD237D"/>
    <w:rsid w:val="00AD2549"/>
    <w:rsid w:val="00AD27B4"/>
    <w:rsid w:val="00AD2BCF"/>
    <w:rsid w:val="00AD3624"/>
    <w:rsid w:val="00AD363A"/>
    <w:rsid w:val="00AD38E1"/>
    <w:rsid w:val="00AD3DBB"/>
    <w:rsid w:val="00AD4346"/>
    <w:rsid w:val="00AD4DA3"/>
    <w:rsid w:val="00AD4EED"/>
    <w:rsid w:val="00AD50A7"/>
    <w:rsid w:val="00AD533E"/>
    <w:rsid w:val="00AD5C91"/>
    <w:rsid w:val="00AD5F36"/>
    <w:rsid w:val="00AD61DE"/>
    <w:rsid w:val="00AD638B"/>
    <w:rsid w:val="00AD648A"/>
    <w:rsid w:val="00AD6756"/>
    <w:rsid w:val="00AD6BD4"/>
    <w:rsid w:val="00AD703E"/>
    <w:rsid w:val="00AD71C3"/>
    <w:rsid w:val="00AD7380"/>
    <w:rsid w:val="00AD7400"/>
    <w:rsid w:val="00AD7665"/>
    <w:rsid w:val="00AD7887"/>
    <w:rsid w:val="00AD7AEA"/>
    <w:rsid w:val="00AD7B15"/>
    <w:rsid w:val="00AD7BEC"/>
    <w:rsid w:val="00AE0051"/>
    <w:rsid w:val="00AE080A"/>
    <w:rsid w:val="00AE081A"/>
    <w:rsid w:val="00AE1288"/>
    <w:rsid w:val="00AE16B4"/>
    <w:rsid w:val="00AE1D8A"/>
    <w:rsid w:val="00AE1E42"/>
    <w:rsid w:val="00AE25A6"/>
    <w:rsid w:val="00AE2D4D"/>
    <w:rsid w:val="00AE30FC"/>
    <w:rsid w:val="00AE32C9"/>
    <w:rsid w:val="00AE38CE"/>
    <w:rsid w:val="00AE3A67"/>
    <w:rsid w:val="00AE3C55"/>
    <w:rsid w:val="00AE3F34"/>
    <w:rsid w:val="00AE426B"/>
    <w:rsid w:val="00AE4C35"/>
    <w:rsid w:val="00AE5715"/>
    <w:rsid w:val="00AE580F"/>
    <w:rsid w:val="00AE60EB"/>
    <w:rsid w:val="00AE629E"/>
    <w:rsid w:val="00AE6398"/>
    <w:rsid w:val="00AE671A"/>
    <w:rsid w:val="00AE67A5"/>
    <w:rsid w:val="00AE6962"/>
    <w:rsid w:val="00AE6F17"/>
    <w:rsid w:val="00AE7503"/>
    <w:rsid w:val="00AE79A5"/>
    <w:rsid w:val="00AE79EB"/>
    <w:rsid w:val="00AF1152"/>
    <w:rsid w:val="00AF17C2"/>
    <w:rsid w:val="00AF17D2"/>
    <w:rsid w:val="00AF1BFE"/>
    <w:rsid w:val="00AF1C4F"/>
    <w:rsid w:val="00AF1DDB"/>
    <w:rsid w:val="00AF2214"/>
    <w:rsid w:val="00AF245B"/>
    <w:rsid w:val="00AF2559"/>
    <w:rsid w:val="00AF25B6"/>
    <w:rsid w:val="00AF2963"/>
    <w:rsid w:val="00AF2BC4"/>
    <w:rsid w:val="00AF3075"/>
    <w:rsid w:val="00AF32EA"/>
    <w:rsid w:val="00AF32EE"/>
    <w:rsid w:val="00AF3336"/>
    <w:rsid w:val="00AF33BB"/>
    <w:rsid w:val="00AF3660"/>
    <w:rsid w:val="00AF3880"/>
    <w:rsid w:val="00AF3E10"/>
    <w:rsid w:val="00AF428E"/>
    <w:rsid w:val="00AF4388"/>
    <w:rsid w:val="00AF4570"/>
    <w:rsid w:val="00AF46CF"/>
    <w:rsid w:val="00AF4890"/>
    <w:rsid w:val="00AF48FE"/>
    <w:rsid w:val="00AF4F74"/>
    <w:rsid w:val="00AF5206"/>
    <w:rsid w:val="00AF5531"/>
    <w:rsid w:val="00AF575F"/>
    <w:rsid w:val="00AF5A8F"/>
    <w:rsid w:val="00AF6042"/>
    <w:rsid w:val="00AF68FC"/>
    <w:rsid w:val="00AF6BD5"/>
    <w:rsid w:val="00AF7288"/>
    <w:rsid w:val="00AF7CFE"/>
    <w:rsid w:val="00B000EB"/>
    <w:rsid w:val="00B00535"/>
    <w:rsid w:val="00B0062C"/>
    <w:rsid w:val="00B007DF"/>
    <w:rsid w:val="00B00B3C"/>
    <w:rsid w:val="00B00DB3"/>
    <w:rsid w:val="00B011E7"/>
    <w:rsid w:val="00B016A8"/>
    <w:rsid w:val="00B01776"/>
    <w:rsid w:val="00B01A6B"/>
    <w:rsid w:val="00B01BB6"/>
    <w:rsid w:val="00B01DE9"/>
    <w:rsid w:val="00B02326"/>
    <w:rsid w:val="00B02361"/>
    <w:rsid w:val="00B02F3A"/>
    <w:rsid w:val="00B03417"/>
    <w:rsid w:val="00B034ED"/>
    <w:rsid w:val="00B038DB"/>
    <w:rsid w:val="00B03CEE"/>
    <w:rsid w:val="00B03DBD"/>
    <w:rsid w:val="00B0473B"/>
    <w:rsid w:val="00B04875"/>
    <w:rsid w:val="00B04C92"/>
    <w:rsid w:val="00B04D4B"/>
    <w:rsid w:val="00B04D67"/>
    <w:rsid w:val="00B05064"/>
    <w:rsid w:val="00B057E4"/>
    <w:rsid w:val="00B06460"/>
    <w:rsid w:val="00B0648C"/>
    <w:rsid w:val="00B0695C"/>
    <w:rsid w:val="00B0697B"/>
    <w:rsid w:val="00B06A4E"/>
    <w:rsid w:val="00B06A9A"/>
    <w:rsid w:val="00B06C22"/>
    <w:rsid w:val="00B07257"/>
    <w:rsid w:val="00B07852"/>
    <w:rsid w:val="00B07915"/>
    <w:rsid w:val="00B079A1"/>
    <w:rsid w:val="00B07CE5"/>
    <w:rsid w:val="00B07D69"/>
    <w:rsid w:val="00B07D82"/>
    <w:rsid w:val="00B07EEE"/>
    <w:rsid w:val="00B10078"/>
    <w:rsid w:val="00B102DD"/>
    <w:rsid w:val="00B104DF"/>
    <w:rsid w:val="00B10575"/>
    <w:rsid w:val="00B10951"/>
    <w:rsid w:val="00B10977"/>
    <w:rsid w:val="00B10AE9"/>
    <w:rsid w:val="00B10AF1"/>
    <w:rsid w:val="00B10BD3"/>
    <w:rsid w:val="00B10D7C"/>
    <w:rsid w:val="00B1153F"/>
    <w:rsid w:val="00B1160A"/>
    <w:rsid w:val="00B11B1A"/>
    <w:rsid w:val="00B11D78"/>
    <w:rsid w:val="00B11DBB"/>
    <w:rsid w:val="00B11E6F"/>
    <w:rsid w:val="00B1214A"/>
    <w:rsid w:val="00B1221C"/>
    <w:rsid w:val="00B125DD"/>
    <w:rsid w:val="00B12806"/>
    <w:rsid w:val="00B12856"/>
    <w:rsid w:val="00B12C66"/>
    <w:rsid w:val="00B13467"/>
    <w:rsid w:val="00B135FC"/>
    <w:rsid w:val="00B13706"/>
    <w:rsid w:val="00B13713"/>
    <w:rsid w:val="00B138B7"/>
    <w:rsid w:val="00B13920"/>
    <w:rsid w:val="00B13E92"/>
    <w:rsid w:val="00B142F0"/>
    <w:rsid w:val="00B1474E"/>
    <w:rsid w:val="00B14A7F"/>
    <w:rsid w:val="00B15533"/>
    <w:rsid w:val="00B15745"/>
    <w:rsid w:val="00B15CC6"/>
    <w:rsid w:val="00B15E18"/>
    <w:rsid w:val="00B15EC8"/>
    <w:rsid w:val="00B15FF5"/>
    <w:rsid w:val="00B16A25"/>
    <w:rsid w:val="00B16AA7"/>
    <w:rsid w:val="00B16CA0"/>
    <w:rsid w:val="00B16E3C"/>
    <w:rsid w:val="00B1704D"/>
    <w:rsid w:val="00B17794"/>
    <w:rsid w:val="00B17815"/>
    <w:rsid w:val="00B17AD1"/>
    <w:rsid w:val="00B201CD"/>
    <w:rsid w:val="00B20A86"/>
    <w:rsid w:val="00B20FA0"/>
    <w:rsid w:val="00B20FC7"/>
    <w:rsid w:val="00B211C6"/>
    <w:rsid w:val="00B21BFA"/>
    <w:rsid w:val="00B21C09"/>
    <w:rsid w:val="00B21D05"/>
    <w:rsid w:val="00B21D32"/>
    <w:rsid w:val="00B2264F"/>
    <w:rsid w:val="00B22870"/>
    <w:rsid w:val="00B23322"/>
    <w:rsid w:val="00B23D12"/>
    <w:rsid w:val="00B24115"/>
    <w:rsid w:val="00B243DC"/>
    <w:rsid w:val="00B252B2"/>
    <w:rsid w:val="00B255A0"/>
    <w:rsid w:val="00B255FE"/>
    <w:rsid w:val="00B2569D"/>
    <w:rsid w:val="00B2583D"/>
    <w:rsid w:val="00B2610D"/>
    <w:rsid w:val="00B261CD"/>
    <w:rsid w:val="00B261E7"/>
    <w:rsid w:val="00B264A0"/>
    <w:rsid w:val="00B26AA5"/>
    <w:rsid w:val="00B26DA7"/>
    <w:rsid w:val="00B27346"/>
    <w:rsid w:val="00B27A4F"/>
    <w:rsid w:val="00B27C0F"/>
    <w:rsid w:val="00B27DC9"/>
    <w:rsid w:val="00B27EC3"/>
    <w:rsid w:val="00B300D0"/>
    <w:rsid w:val="00B301A1"/>
    <w:rsid w:val="00B30545"/>
    <w:rsid w:val="00B30EAE"/>
    <w:rsid w:val="00B31002"/>
    <w:rsid w:val="00B310B1"/>
    <w:rsid w:val="00B311A9"/>
    <w:rsid w:val="00B31373"/>
    <w:rsid w:val="00B3138A"/>
    <w:rsid w:val="00B314A4"/>
    <w:rsid w:val="00B31697"/>
    <w:rsid w:val="00B31CCB"/>
    <w:rsid w:val="00B31E24"/>
    <w:rsid w:val="00B322CB"/>
    <w:rsid w:val="00B32746"/>
    <w:rsid w:val="00B32B28"/>
    <w:rsid w:val="00B33095"/>
    <w:rsid w:val="00B33121"/>
    <w:rsid w:val="00B33E1D"/>
    <w:rsid w:val="00B345B7"/>
    <w:rsid w:val="00B346C2"/>
    <w:rsid w:val="00B34989"/>
    <w:rsid w:val="00B34F0D"/>
    <w:rsid w:val="00B35067"/>
    <w:rsid w:val="00B351D5"/>
    <w:rsid w:val="00B357F7"/>
    <w:rsid w:val="00B35B76"/>
    <w:rsid w:val="00B365D2"/>
    <w:rsid w:val="00B36743"/>
    <w:rsid w:val="00B36E48"/>
    <w:rsid w:val="00B371CE"/>
    <w:rsid w:val="00B375BF"/>
    <w:rsid w:val="00B37BE5"/>
    <w:rsid w:val="00B37EB9"/>
    <w:rsid w:val="00B40793"/>
    <w:rsid w:val="00B408FA"/>
    <w:rsid w:val="00B409BE"/>
    <w:rsid w:val="00B40A96"/>
    <w:rsid w:val="00B40B33"/>
    <w:rsid w:val="00B413F4"/>
    <w:rsid w:val="00B41933"/>
    <w:rsid w:val="00B41B51"/>
    <w:rsid w:val="00B41D60"/>
    <w:rsid w:val="00B41D8E"/>
    <w:rsid w:val="00B41FDA"/>
    <w:rsid w:val="00B42001"/>
    <w:rsid w:val="00B42464"/>
    <w:rsid w:val="00B42665"/>
    <w:rsid w:val="00B42693"/>
    <w:rsid w:val="00B427FD"/>
    <w:rsid w:val="00B42AC0"/>
    <w:rsid w:val="00B42E0A"/>
    <w:rsid w:val="00B4365E"/>
    <w:rsid w:val="00B43739"/>
    <w:rsid w:val="00B43842"/>
    <w:rsid w:val="00B43F59"/>
    <w:rsid w:val="00B44502"/>
    <w:rsid w:val="00B449B2"/>
    <w:rsid w:val="00B44C87"/>
    <w:rsid w:val="00B44CAB"/>
    <w:rsid w:val="00B44CB7"/>
    <w:rsid w:val="00B44F00"/>
    <w:rsid w:val="00B45090"/>
    <w:rsid w:val="00B45098"/>
    <w:rsid w:val="00B45812"/>
    <w:rsid w:val="00B45CC7"/>
    <w:rsid w:val="00B45DC9"/>
    <w:rsid w:val="00B464E4"/>
    <w:rsid w:val="00B46A92"/>
    <w:rsid w:val="00B46B69"/>
    <w:rsid w:val="00B46BF8"/>
    <w:rsid w:val="00B46FB7"/>
    <w:rsid w:val="00B4712C"/>
    <w:rsid w:val="00B47223"/>
    <w:rsid w:val="00B47446"/>
    <w:rsid w:val="00B47607"/>
    <w:rsid w:val="00B4772F"/>
    <w:rsid w:val="00B4791C"/>
    <w:rsid w:val="00B50179"/>
    <w:rsid w:val="00B501A6"/>
    <w:rsid w:val="00B50469"/>
    <w:rsid w:val="00B50536"/>
    <w:rsid w:val="00B5053E"/>
    <w:rsid w:val="00B505EF"/>
    <w:rsid w:val="00B50742"/>
    <w:rsid w:val="00B5077D"/>
    <w:rsid w:val="00B50A2D"/>
    <w:rsid w:val="00B50B5E"/>
    <w:rsid w:val="00B51058"/>
    <w:rsid w:val="00B516C6"/>
    <w:rsid w:val="00B516DA"/>
    <w:rsid w:val="00B51743"/>
    <w:rsid w:val="00B5188C"/>
    <w:rsid w:val="00B51994"/>
    <w:rsid w:val="00B51FD8"/>
    <w:rsid w:val="00B52185"/>
    <w:rsid w:val="00B527D0"/>
    <w:rsid w:val="00B52819"/>
    <w:rsid w:val="00B52AEF"/>
    <w:rsid w:val="00B53462"/>
    <w:rsid w:val="00B53649"/>
    <w:rsid w:val="00B53701"/>
    <w:rsid w:val="00B53E95"/>
    <w:rsid w:val="00B544F8"/>
    <w:rsid w:val="00B54C21"/>
    <w:rsid w:val="00B54F35"/>
    <w:rsid w:val="00B55B6E"/>
    <w:rsid w:val="00B55BC8"/>
    <w:rsid w:val="00B577CE"/>
    <w:rsid w:val="00B57D3E"/>
    <w:rsid w:val="00B57F4C"/>
    <w:rsid w:val="00B57F72"/>
    <w:rsid w:val="00B604DD"/>
    <w:rsid w:val="00B60702"/>
    <w:rsid w:val="00B608AA"/>
    <w:rsid w:val="00B60C47"/>
    <w:rsid w:val="00B61580"/>
    <w:rsid w:val="00B619E0"/>
    <w:rsid w:val="00B61B49"/>
    <w:rsid w:val="00B62026"/>
    <w:rsid w:val="00B6212E"/>
    <w:rsid w:val="00B62571"/>
    <w:rsid w:val="00B6257F"/>
    <w:rsid w:val="00B62712"/>
    <w:rsid w:val="00B6285F"/>
    <w:rsid w:val="00B62BAB"/>
    <w:rsid w:val="00B62C33"/>
    <w:rsid w:val="00B62D80"/>
    <w:rsid w:val="00B62F92"/>
    <w:rsid w:val="00B6304A"/>
    <w:rsid w:val="00B630CE"/>
    <w:rsid w:val="00B632D8"/>
    <w:rsid w:val="00B634A7"/>
    <w:rsid w:val="00B6361A"/>
    <w:rsid w:val="00B6394F"/>
    <w:rsid w:val="00B63C32"/>
    <w:rsid w:val="00B63D1C"/>
    <w:rsid w:val="00B6440C"/>
    <w:rsid w:val="00B64665"/>
    <w:rsid w:val="00B64A54"/>
    <w:rsid w:val="00B64A89"/>
    <w:rsid w:val="00B64D07"/>
    <w:rsid w:val="00B64E56"/>
    <w:rsid w:val="00B64F31"/>
    <w:rsid w:val="00B652DA"/>
    <w:rsid w:val="00B65AA7"/>
    <w:rsid w:val="00B65B5C"/>
    <w:rsid w:val="00B65F5F"/>
    <w:rsid w:val="00B65F60"/>
    <w:rsid w:val="00B661AD"/>
    <w:rsid w:val="00B66587"/>
    <w:rsid w:val="00B66655"/>
    <w:rsid w:val="00B66A6E"/>
    <w:rsid w:val="00B673B3"/>
    <w:rsid w:val="00B67B96"/>
    <w:rsid w:val="00B67DA7"/>
    <w:rsid w:val="00B70351"/>
    <w:rsid w:val="00B70426"/>
    <w:rsid w:val="00B7048E"/>
    <w:rsid w:val="00B706A8"/>
    <w:rsid w:val="00B7072E"/>
    <w:rsid w:val="00B70A30"/>
    <w:rsid w:val="00B70DCB"/>
    <w:rsid w:val="00B70F9B"/>
    <w:rsid w:val="00B716F6"/>
    <w:rsid w:val="00B7171A"/>
    <w:rsid w:val="00B71D81"/>
    <w:rsid w:val="00B71FDE"/>
    <w:rsid w:val="00B720B6"/>
    <w:rsid w:val="00B72449"/>
    <w:rsid w:val="00B7269C"/>
    <w:rsid w:val="00B72830"/>
    <w:rsid w:val="00B7298F"/>
    <w:rsid w:val="00B729A5"/>
    <w:rsid w:val="00B73867"/>
    <w:rsid w:val="00B73D0C"/>
    <w:rsid w:val="00B74706"/>
    <w:rsid w:val="00B7495F"/>
    <w:rsid w:val="00B74B49"/>
    <w:rsid w:val="00B75265"/>
    <w:rsid w:val="00B75826"/>
    <w:rsid w:val="00B75D54"/>
    <w:rsid w:val="00B75D56"/>
    <w:rsid w:val="00B75D8B"/>
    <w:rsid w:val="00B75F8E"/>
    <w:rsid w:val="00B76011"/>
    <w:rsid w:val="00B7625F"/>
    <w:rsid w:val="00B76385"/>
    <w:rsid w:val="00B763BD"/>
    <w:rsid w:val="00B763E1"/>
    <w:rsid w:val="00B7677E"/>
    <w:rsid w:val="00B768CA"/>
    <w:rsid w:val="00B7699C"/>
    <w:rsid w:val="00B772C7"/>
    <w:rsid w:val="00B77465"/>
    <w:rsid w:val="00B77562"/>
    <w:rsid w:val="00B778F3"/>
    <w:rsid w:val="00B77A0E"/>
    <w:rsid w:val="00B77A6A"/>
    <w:rsid w:val="00B77EED"/>
    <w:rsid w:val="00B8024A"/>
    <w:rsid w:val="00B80737"/>
    <w:rsid w:val="00B8098A"/>
    <w:rsid w:val="00B80E81"/>
    <w:rsid w:val="00B8101D"/>
    <w:rsid w:val="00B81309"/>
    <w:rsid w:val="00B8141D"/>
    <w:rsid w:val="00B81A9D"/>
    <w:rsid w:val="00B81DF3"/>
    <w:rsid w:val="00B81F4F"/>
    <w:rsid w:val="00B82208"/>
    <w:rsid w:val="00B8226E"/>
    <w:rsid w:val="00B82BFB"/>
    <w:rsid w:val="00B8397B"/>
    <w:rsid w:val="00B83A76"/>
    <w:rsid w:val="00B83C9E"/>
    <w:rsid w:val="00B83D85"/>
    <w:rsid w:val="00B83FD7"/>
    <w:rsid w:val="00B841C5"/>
    <w:rsid w:val="00B842D5"/>
    <w:rsid w:val="00B849DA"/>
    <w:rsid w:val="00B84B04"/>
    <w:rsid w:val="00B851DE"/>
    <w:rsid w:val="00B851F5"/>
    <w:rsid w:val="00B85342"/>
    <w:rsid w:val="00B85343"/>
    <w:rsid w:val="00B856D3"/>
    <w:rsid w:val="00B85A2D"/>
    <w:rsid w:val="00B85D25"/>
    <w:rsid w:val="00B85DCD"/>
    <w:rsid w:val="00B85F11"/>
    <w:rsid w:val="00B86137"/>
    <w:rsid w:val="00B8622E"/>
    <w:rsid w:val="00B864A7"/>
    <w:rsid w:val="00B86669"/>
    <w:rsid w:val="00B8688F"/>
    <w:rsid w:val="00B86DDE"/>
    <w:rsid w:val="00B86FB8"/>
    <w:rsid w:val="00B8743E"/>
    <w:rsid w:val="00B876C3"/>
    <w:rsid w:val="00B877FC"/>
    <w:rsid w:val="00B87AB1"/>
    <w:rsid w:val="00B90098"/>
    <w:rsid w:val="00B904BE"/>
    <w:rsid w:val="00B90A37"/>
    <w:rsid w:val="00B90C36"/>
    <w:rsid w:val="00B90FA7"/>
    <w:rsid w:val="00B9111A"/>
    <w:rsid w:val="00B9149F"/>
    <w:rsid w:val="00B915B6"/>
    <w:rsid w:val="00B916C8"/>
    <w:rsid w:val="00B91708"/>
    <w:rsid w:val="00B917DB"/>
    <w:rsid w:val="00B919C3"/>
    <w:rsid w:val="00B91BC3"/>
    <w:rsid w:val="00B91E2E"/>
    <w:rsid w:val="00B92113"/>
    <w:rsid w:val="00B923D8"/>
    <w:rsid w:val="00B9247F"/>
    <w:rsid w:val="00B924F0"/>
    <w:rsid w:val="00B92D49"/>
    <w:rsid w:val="00B930B7"/>
    <w:rsid w:val="00B93326"/>
    <w:rsid w:val="00B93D23"/>
    <w:rsid w:val="00B93E11"/>
    <w:rsid w:val="00B93E6C"/>
    <w:rsid w:val="00B94756"/>
    <w:rsid w:val="00B94B62"/>
    <w:rsid w:val="00B94D2E"/>
    <w:rsid w:val="00B9540A"/>
    <w:rsid w:val="00B95855"/>
    <w:rsid w:val="00B958E2"/>
    <w:rsid w:val="00B95900"/>
    <w:rsid w:val="00B95AED"/>
    <w:rsid w:val="00B95CD8"/>
    <w:rsid w:val="00B95CFD"/>
    <w:rsid w:val="00B95ECF"/>
    <w:rsid w:val="00B9640B"/>
    <w:rsid w:val="00B96447"/>
    <w:rsid w:val="00B965BC"/>
    <w:rsid w:val="00B96A0E"/>
    <w:rsid w:val="00B96AE0"/>
    <w:rsid w:val="00B96D99"/>
    <w:rsid w:val="00B971F9"/>
    <w:rsid w:val="00B973AD"/>
    <w:rsid w:val="00B97745"/>
    <w:rsid w:val="00B97A85"/>
    <w:rsid w:val="00B97D2A"/>
    <w:rsid w:val="00B97D48"/>
    <w:rsid w:val="00B97E76"/>
    <w:rsid w:val="00B97FA6"/>
    <w:rsid w:val="00BA017D"/>
    <w:rsid w:val="00BA0542"/>
    <w:rsid w:val="00BA07B6"/>
    <w:rsid w:val="00BA08F7"/>
    <w:rsid w:val="00BA0D09"/>
    <w:rsid w:val="00BA1521"/>
    <w:rsid w:val="00BA1B42"/>
    <w:rsid w:val="00BA1B6B"/>
    <w:rsid w:val="00BA1C02"/>
    <w:rsid w:val="00BA215D"/>
    <w:rsid w:val="00BA228C"/>
    <w:rsid w:val="00BA2661"/>
    <w:rsid w:val="00BA2D35"/>
    <w:rsid w:val="00BA3393"/>
    <w:rsid w:val="00BA340B"/>
    <w:rsid w:val="00BA36DE"/>
    <w:rsid w:val="00BA42DF"/>
    <w:rsid w:val="00BA45C5"/>
    <w:rsid w:val="00BA47AD"/>
    <w:rsid w:val="00BA5AB8"/>
    <w:rsid w:val="00BA5ABB"/>
    <w:rsid w:val="00BA60EC"/>
    <w:rsid w:val="00BA6800"/>
    <w:rsid w:val="00BA69C9"/>
    <w:rsid w:val="00BA6B63"/>
    <w:rsid w:val="00BA6FF1"/>
    <w:rsid w:val="00BA77DC"/>
    <w:rsid w:val="00BA787B"/>
    <w:rsid w:val="00BA79DC"/>
    <w:rsid w:val="00BA7E6D"/>
    <w:rsid w:val="00BA7E70"/>
    <w:rsid w:val="00BA7FC9"/>
    <w:rsid w:val="00BB0167"/>
    <w:rsid w:val="00BB037F"/>
    <w:rsid w:val="00BB096F"/>
    <w:rsid w:val="00BB0C2F"/>
    <w:rsid w:val="00BB0C6F"/>
    <w:rsid w:val="00BB0C85"/>
    <w:rsid w:val="00BB0E22"/>
    <w:rsid w:val="00BB0EC6"/>
    <w:rsid w:val="00BB2373"/>
    <w:rsid w:val="00BB23B5"/>
    <w:rsid w:val="00BB2478"/>
    <w:rsid w:val="00BB253E"/>
    <w:rsid w:val="00BB25DF"/>
    <w:rsid w:val="00BB26E1"/>
    <w:rsid w:val="00BB2848"/>
    <w:rsid w:val="00BB2B11"/>
    <w:rsid w:val="00BB2B24"/>
    <w:rsid w:val="00BB380D"/>
    <w:rsid w:val="00BB3BE2"/>
    <w:rsid w:val="00BB3C7F"/>
    <w:rsid w:val="00BB3E49"/>
    <w:rsid w:val="00BB4026"/>
    <w:rsid w:val="00BB454D"/>
    <w:rsid w:val="00BB4648"/>
    <w:rsid w:val="00BB49F1"/>
    <w:rsid w:val="00BB4C46"/>
    <w:rsid w:val="00BB4C4A"/>
    <w:rsid w:val="00BB4CEF"/>
    <w:rsid w:val="00BB4D21"/>
    <w:rsid w:val="00BB52BD"/>
    <w:rsid w:val="00BB5E5F"/>
    <w:rsid w:val="00BB60A6"/>
    <w:rsid w:val="00BB6761"/>
    <w:rsid w:val="00BB67A7"/>
    <w:rsid w:val="00BB6D48"/>
    <w:rsid w:val="00BB7266"/>
    <w:rsid w:val="00BB75E1"/>
    <w:rsid w:val="00BB76FB"/>
    <w:rsid w:val="00BB79C4"/>
    <w:rsid w:val="00BB7AAE"/>
    <w:rsid w:val="00BB7E6D"/>
    <w:rsid w:val="00BB7EC9"/>
    <w:rsid w:val="00BB7F75"/>
    <w:rsid w:val="00BC0255"/>
    <w:rsid w:val="00BC06AF"/>
    <w:rsid w:val="00BC092E"/>
    <w:rsid w:val="00BC093C"/>
    <w:rsid w:val="00BC0B60"/>
    <w:rsid w:val="00BC0CFD"/>
    <w:rsid w:val="00BC0F97"/>
    <w:rsid w:val="00BC0FEF"/>
    <w:rsid w:val="00BC12FC"/>
    <w:rsid w:val="00BC186F"/>
    <w:rsid w:val="00BC1AAA"/>
    <w:rsid w:val="00BC1C41"/>
    <w:rsid w:val="00BC1CD2"/>
    <w:rsid w:val="00BC1E34"/>
    <w:rsid w:val="00BC1F02"/>
    <w:rsid w:val="00BC2187"/>
    <w:rsid w:val="00BC2434"/>
    <w:rsid w:val="00BC2685"/>
    <w:rsid w:val="00BC2B4F"/>
    <w:rsid w:val="00BC2F4E"/>
    <w:rsid w:val="00BC2FC3"/>
    <w:rsid w:val="00BC3473"/>
    <w:rsid w:val="00BC3527"/>
    <w:rsid w:val="00BC3697"/>
    <w:rsid w:val="00BC396C"/>
    <w:rsid w:val="00BC3ABE"/>
    <w:rsid w:val="00BC3B27"/>
    <w:rsid w:val="00BC3BA4"/>
    <w:rsid w:val="00BC4C9D"/>
    <w:rsid w:val="00BC5049"/>
    <w:rsid w:val="00BC50D9"/>
    <w:rsid w:val="00BC5355"/>
    <w:rsid w:val="00BC5589"/>
    <w:rsid w:val="00BC567E"/>
    <w:rsid w:val="00BC5726"/>
    <w:rsid w:val="00BC5EB3"/>
    <w:rsid w:val="00BC66C3"/>
    <w:rsid w:val="00BC6DDF"/>
    <w:rsid w:val="00BC7363"/>
    <w:rsid w:val="00BC74BF"/>
    <w:rsid w:val="00BD0196"/>
    <w:rsid w:val="00BD0816"/>
    <w:rsid w:val="00BD0C4D"/>
    <w:rsid w:val="00BD0E79"/>
    <w:rsid w:val="00BD1146"/>
    <w:rsid w:val="00BD1657"/>
    <w:rsid w:val="00BD18B3"/>
    <w:rsid w:val="00BD1A1F"/>
    <w:rsid w:val="00BD1C54"/>
    <w:rsid w:val="00BD1E0B"/>
    <w:rsid w:val="00BD1F6C"/>
    <w:rsid w:val="00BD20DD"/>
    <w:rsid w:val="00BD2155"/>
    <w:rsid w:val="00BD2441"/>
    <w:rsid w:val="00BD2CBE"/>
    <w:rsid w:val="00BD2ECD"/>
    <w:rsid w:val="00BD30FD"/>
    <w:rsid w:val="00BD3195"/>
    <w:rsid w:val="00BD34A1"/>
    <w:rsid w:val="00BD36D7"/>
    <w:rsid w:val="00BD381C"/>
    <w:rsid w:val="00BD3F5D"/>
    <w:rsid w:val="00BD43EF"/>
    <w:rsid w:val="00BD452C"/>
    <w:rsid w:val="00BD4679"/>
    <w:rsid w:val="00BD4B8C"/>
    <w:rsid w:val="00BD4E24"/>
    <w:rsid w:val="00BD5054"/>
    <w:rsid w:val="00BD5125"/>
    <w:rsid w:val="00BD51CE"/>
    <w:rsid w:val="00BD58CB"/>
    <w:rsid w:val="00BD5A7E"/>
    <w:rsid w:val="00BD66EB"/>
    <w:rsid w:val="00BD67A6"/>
    <w:rsid w:val="00BD6B61"/>
    <w:rsid w:val="00BD6D4B"/>
    <w:rsid w:val="00BD73BD"/>
    <w:rsid w:val="00BD7A2F"/>
    <w:rsid w:val="00BD7ABB"/>
    <w:rsid w:val="00BD7E62"/>
    <w:rsid w:val="00BD7F59"/>
    <w:rsid w:val="00BE04BC"/>
    <w:rsid w:val="00BE059A"/>
    <w:rsid w:val="00BE0AA4"/>
    <w:rsid w:val="00BE0BDB"/>
    <w:rsid w:val="00BE1174"/>
    <w:rsid w:val="00BE12FC"/>
    <w:rsid w:val="00BE1587"/>
    <w:rsid w:val="00BE2227"/>
    <w:rsid w:val="00BE2542"/>
    <w:rsid w:val="00BE2804"/>
    <w:rsid w:val="00BE2D44"/>
    <w:rsid w:val="00BE316F"/>
    <w:rsid w:val="00BE3452"/>
    <w:rsid w:val="00BE4428"/>
    <w:rsid w:val="00BE46DF"/>
    <w:rsid w:val="00BE4A32"/>
    <w:rsid w:val="00BE4A48"/>
    <w:rsid w:val="00BE4B6F"/>
    <w:rsid w:val="00BE4F90"/>
    <w:rsid w:val="00BE51B8"/>
    <w:rsid w:val="00BE5A90"/>
    <w:rsid w:val="00BE5C8A"/>
    <w:rsid w:val="00BE5E55"/>
    <w:rsid w:val="00BE64BD"/>
    <w:rsid w:val="00BE667B"/>
    <w:rsid w:val="00BE6845"/>
    <w:rsid w:val="00BE6A17"/>
    <w:rsid w:val="00BE6A85"/>
    <w:rsid w:val="00BE6ABE"/>
    <w:rsid w:val="00BE708D"/>
    <w:rsid w:val="00BE7284"/>
    <w:rsid w:val="00BE72C7"/>
    <w:rsid w:val="00BE79FA"/>
    <w:rsid w:val="00BF0167"/>
    <w:rsid w:val="00BF0FA4"/>
    <w:rsid w:val="00BF13E1"/>
    <w:rsid w:val="00BF150B"/>
    <w:rsid w:val="00BF1597"/>
    <w:rsid w:val="00BF15C0"/>
    <w:rsid w:val="00BF188D"/>
    <w:rsid w:val="00BF190A"/>
    <w:rsid w:val="00BF1951"/>
    <w:rsid w:val="00BF1A26"/>
    <w:rsid w:val="00BF1FFE"/>
    <w:rsid w:val="00BF2620"/>
    <w:rsid w:val="00BF29DA"/>
    <w:rsid w:val="00BF2A5D"/>
    <w:rsid w:val="00BF2B18"/>
    <w:rsid w:val="00BF337A"/>
    <w:rsid w:val="00BF3485"/>
    <w:rsid w:val="00BF37EB"/>
    <w:rsid w:val="00BF38AF"/>
    <w:rsid w:val="00BF3903"/>
    <w:rsid w:val="00BF390A"/>
    <w:rsid w:val="00BF3B98"/>
    <w:rsid w:val="00BF3CEC"/>
    <w:rsid w:val="00BF3D03"/>
    <w:rsid w:val="00BF3E5D"/>
    <w:rsid w:val="00BF42A9"/>
    <w:rsid w:val="00BF44B7"/>
    <w:rsid w:val="00BF47A5"/>
    <w:rsid w:val="00BF4F4B"/>
    <w:rsid w:val="00BF5A2B"/>
    <w:rsid w:val="00BF5F64"/>
    <w:rsid w:val="00BF5F85"/>
    <w:rsid w:val="00BF611D"/>
    <w:rsid w:val="00BF63A2"/>
    <w:rsid w:val="00BF6B06"/>
    <w:rsid w:val="00BF6B43"/>
    <w:rsid w:val="00BF6CBE"/>
    <w:rsid w:val="00BF6CEA"/>
    <w:rsid w:val="00BF725D"/>
    <w:rsid w:val="00BF7300"/>
    <w:rsid w:val="00BF74CE"/>
    <w:rsid w:val="00C000B7"/>
    <w:rsid w:val="00C00125"/>
    <w:rsid w:val="00C00908"/>
    <w:rsid w:val="00C00A5F"/>
    <w:rsid w:val="00C00B06"/>
    <w:rsid w:val="00C0100B"/>
    <w:rsid w:val="00C0140C"/>
    <w:rsid w:val="00C01470"/>
    <w:rsid w:val="00C01DA8"/>
    <w:rsid w:val="00C01EEA"/>
    <w:rsid w:val="00C0228D"/>
    <w:rsid w:val="00C023B0"/>
    <w:rsid w:val="00C02BD4"/>
    <w:rsid w:val="00C02C5F"/>
    <w:rsid w:val="00C03109"/>
    <w:rsid w:val="00C03550"/>
    <w:rsid w:val="00C03832"/>
    <w:rsid w:val="00C0385C"/>
    <w:rsid w:val="00C03A0D"/>
    <w:rsid w:val="00C03BB5"/>
    <w:rsid w:val="00C048A1"/>
    <w:rsid w:val="00C04B89"/>
    <w:rsid w:val="00C04DBB"/>
    <w:rsid w:val="00C05BDE"/>
    <w:rsid w:val="00C05CB0"/>
    <w:rsid w:val="00C05F9C"/>
    <w:rsid w:val="00C06065"/>
    <w:rsid w:val="00C060CF"/>
    <w:rsid w:val="00C06226"/>
    <w:rsid w:val="00C06279"/>
    <w:rsid w:val="00C063EB"/>
    <w:rsid w:val="00C06414"/>
    <w:rsid w:val="00C0643A"/>
    <w:rsid w:val="00C0659C"/>
    <w:rsid w:val="00C06732"/>
    <w:rsid w:val="00C06C21"/>
    <w:rsid w:val="00C07795"/>
    <w:rsid w:val="00C0796A"/>
    <w:rsid w:val="00C07C33"/>
    <w:rsid w:val="00C07D41"/>
    <w:rsid w:val="00C07E69"/>
    <w:rsid w:val="00C10742"/>
    <w:rsid w:val="00C10881"/>
    <w:rsid w:val="00C108E8"/>
    <w:rsid w:val="00C10E51"/>
    <w:rsid w:val="00C1128D"/>
    <w:rsid w:val="00C115F1"/>
    <w:rsid w:val="00C12162"/>
    <w:rsid w:val="00C121FF"/>
    <w:rsid w:val="00C126E1"/>
    <w:rsid w:val="00C1293A"/>
    <w:rsid w:val="00C12A10"/>
    <w:rsid w:val="00C12AE2"/>
    <w:rsid w:val="00C12C25"/>
    <w:rsid w:val="00C1345C"/>
    <w:rsid w:val="00C135CB"/>
    <w:rsid w:val="00C136CA"/>
    <w:rsid w:val="00C139FA"/>
    <w:rsid w:val="00C13BE7"/>
    <w:rsid w:val="00C142DA"/>
    <w:rsid w:val="00C1453E"/>
    <w:rsid w:val="00C14647"/>
    <w:rsid w:val="00C14888"/>
    <w:rsid w:val="00C14C93"/>
    <w:rsid w:val="00C14CB3"/>
    <w:rsid w:val="00C14DDB"/>
    <w:rsid w:val="00C150E2"/>
    <w:rsid w:val="00C1546A"/>
    <w:rsid w:val="00C156F1"/>
    <w:rsid w:val="00C15939"/>
    <w:rsid w:val="00C15EBE"/>
    <w:rsid w:val="00C16055"/>
    <w:rsid w:val="00C160DF"/>
    <w:rsid w:val="00C161CD"/>
    <w:rsid w:val="00C1622A"/>
    <w:rsid w:val="00C16243"/>
    <w:rsid w:val="00C162E8"/>
    <w:rsid w:val="00C16579"/>
    <w:rsid w:val="00C16650"/>
    <w:rsid w:val="00C20242"/>
    <w:rsid w:val="00C20564"/>
    <w:rsid w:val="00C20828"/>
    <w:rsid w:val="00C2086F"/>
    <w:rsid w:val="00C21653"/>
    <w:rsid w:val="00C2171F"/>
    <w:rsid w:val="00C21BC8"/>
    <w:rsid w:val="00C21CC4"/>
    <w:rsid w:val="00C21F85"/>
    <w:rsid w:val="00C223C4"/>
    <w:rsid w:val="00C22781"/>
    <w:rsid w:val="00C22C43"/>
    <w:rsid w:val="00C22F8C"/>
    <w:rsid w:val="00C23295"/>
    <w:rsid w:val="00C238BD"/>
    <w:rsid w:val="00C23C68"/>
    <w:rsid w:val="00C23F8A"/>
    <w:rsid w:val="00C241D2"/>
    <w:rsid w:val="00C24448"/>
    <w:rsid w:val="00C245EF"/>
    <w:rsid w:val="00C24AF6"/>
    <w:rsid w:val="00C24C54"/>
    <w:rsid w:val="00C24DA8"/>
    <w:rsid w:val="00C24EC1"/>
    <w:rsid w:val="00C25144"/>
    <w:rsid w:val="00C2537A"/>
    <w:rsid w:val="00C2557E"/>
    <w:rsid w:val="00C25708"/>
    <w:rsid w:val="00C25C90"/>
    <w:rsid w:val="00C25CAA"/>
    <w:rsid w:val="00C2612C"/>
    <w:rsid w:val="00C2625B"/>
    <w:rsid w:val="00C26550"/>
    <w:rsid w:val="00C2655B"/>
    <w:rsid w:val="00C2674E"/>
    <w:rsid w:val="00C26B58"/>
    <w:rsid w:val="00C26C96"/>
    <w:rsid w:val="00C26FEE"/>
    <w:rsid w:val="00C270BC"/>
    <w:rsid w:val="00C272BE"/>
    <w:rsid w:val="00C2764A"/>
    <w:rsid w:val="00C277EF"/>
    <w:rsid w:val="00C27871"/>
    <w:rsid w:val="00C27E92"/>
    <w:rsid w:val="00C3044E"/>
    <w:rsid w:val="00C30AA5"/>
    <w:rsid w:val="00C30E6C"/>
    <w:rsid w:val="00C312AC"/>
    <w:rsid w:val="00C314EE"/>
    <w:rsid w:val="00C315B1"/>
    <w:rsid w:val="00C3194F"/>
    <w:rsid w:val="00C31B28"/>
    <w:rsid w:val="00C31B85"/>
    <w:rsid w:val="00C31F0B"/>
    <w:rsid w:val="00C322AC"/>
    <w:rsid w:val="00C322C1"/>
    <w:rsid w:val="00C3276C"/>
    <w:rsid w:val="00C327EC"/>
    <w:rsid w:val="00C32A2C"/>
    <w:rsid w:val="00C32A8B"/>
    <w:rsid w:val="00C32BD9"/>
    <w:rsid w:val="00C33140"/>
    <w:rsid w:val="00C3321A"/>
    <w:rsid w:val="00C333BD"/>
    <w:rsid w:val="00C337C8"/>
    <w:rsid w:val="00C33FC3"/>
    <w:rsid w:val="00C34041"/>
    <w:rsid w:val="00C34919"/>
    <w:rsid w:val="00C34983"/>
    <w:rsid w:val="00C35011"/>
    <w:rsid w:val="00C3523E"/>
    <w:rsid w:val="00C355FC"/>
    <w:rsid w:val="00C35DD4"/>
    <w:rsid w:val="00C35E1D"/>
    <w:rsid w:val="00C35FDC"/>
    <w:rsid w:val="00C36011"/>
    <w:rsid w:val="00C36271"/>
    <w:rsid w:val="00C36511"/>
    <w:rsid w:val="00C367E3"/>
    <w:rsid w:val="00C36D1A"/>
    <w:rsid w:val="00C370FD"/>
    <w:rsid w:val="00C372DC"/>
    <w:rsid w:val="00C400AF"/>
    <w:rsid w:val="00C404F7"/>
    <w:rsid w:val="00C40A0E"/>
    <w:rsid w:val="00C40CD1"/>
    <w:rsid w:val="00C41086"/>
    <w:rsid w:val="00C41228"/>
    <w:rsid w:val="00C41CA0"/>
    <w:rsid w:val="00C41F37"/>
    <w:rsid w:val="00C41F7D"/>
    <w:rsid w:val="00C422AE"/>
    <w:rsid w:val="00C42611"/>
    <w:rsid w:val="00C42DDB"/>
    <w:rsid w:val="00C42E0A"/>
    <w:rsid w:val="00C42E28"/>
    <w:rsid w:val="00C44413"/>
    <w:rsid w:val="00C446B8"/>
    <w:rsid w:val="00C44C95"/>
    <w:rsid w:val="00C450EF"/>
    <w:rsid w:val="00C4581D"/>
    <w:rsid w:val="00C458BA"/>
    <w:rsid w:val="00C45BDD"/>
    <w:rsid w:val="00C45EAD"/>
    <w:rsid w:val="00C4614F"/>
    <w:rsid w:val="00C46831"/>
    <w:rsid w:val="00C46C56"/>
    <w:rsid w:val="00C46FEB"/>
    <w:rsid w:val="00C4757B"/>
    <w:rsid w:val="00C47669"/>
    <w:rsid w:val="00C479F5"/>
    <w:rsid w:val="00C47A31"/>
    <w:rsid w:val="00C47B80"/>
    <w:rsid w:val="00C47DB8"/>
    <w:rsid w:val="00C47F3C"/>
    <w:rsid w:val="00C502C3"/>
    <w:rsid w:val="00C50472"/>
    <w:rsid w:val="00C504E5"/>
    <w:rsid w:val="00C5068B"/>
    <w:rsid w:val="00C509AE"/>
    <w:rsid w:val="00C50D4D"/>
    <w:rsid w:val="00C50E3E"/>
    <w:rsid w:val="00C5111A"/>
    <w:rsid w:val="00C511C2"/>
    <w:rsid w:val="00C51569"/>
    <w:rsid w:val="00C52165"/>
    <w:rsid w:val="00C5230E"/>
    <w:rsid w:val="00C52363"/>
    <w:rsid w:val="00C52ACD"/>
    <w:rsid w:val="00C52AE8"/>
    <w:rsid w:val="00C52F1A"/>
    <w:rsid w:val="00C53518"/>
    <w:rsid w:val="00C5353F"/>
    <w:rsid w:val="00C53DEC"/>
    <w:rsid w:val="00C54513"/>
    <w:rsid w:val="00C5498F"/>
    <w:rsid w:val="00C54A44"/>
    <w:rsid w:val="00C54CAE"/>
    <w:rsid w:val="00C54DB0"/>
    <w:rsid w:val="00C54E3B"/>
    <w:rsid w:val="00C5508D"/>
    <w:rsid w:val="00C551F3"/>
    <w:rsid w:val="00C55689"/>
    <w:rsid w:val="00C55798"/>
    <w:rsid w:val="00C55985"/>
    <w:rsid w:val="00C559A6"/>
    <w:rsid w:val="00C55ABB"/>
    <w:rsid w:val="00C55C23"/>
    <w:rsid w:val="00C5605D"/>
    <w:rsid w:val="00C563AF"/>
    <w:rsid w:val="00C5642B"/>
    <w:rsid w:val="00C56635"/>
    <w:rsid w:val="00C5666C"/>
    <w:rsid w:val="00C56679"/>
    <w:rsid w:val="00C56F27"/>
    <w:rsid w:val="00C570CC"/>
    <w:rsid w:val="00C572AC"/>
    <w:rsid w:val="00C5732C"/>
    <w:rsid w:val="00C57355"/>
    <w:rsid w:val="00C57833"/>
    <w:rsid w:val="00C57FF9"/>
    <w:rsid w:val="00C60030"/>
    <w:rsid w:val="00C605A8"/>
    <w:rsid w:val="00C616CA"/>
    <w:rsid w:val="00C61B43"/>
    <w:rsid w:val="00C61E53"/>
    <w:rsid w:val="00C62028"/>
    <w:rsid w:val="00C625AA"/>
    <w:rsid w:val="00C625D0"/>
    <w:rsid w:val="00C62DAB"/>
    <w:rsid w:val="00C62E54"/>
    <w:rsid w:val="00C63365"/>
    <w:rsid w:val="00C6339D"/>
    <w:rsid w:val="00C634A5"/>
    <w:rsid w:val="00C63890"/>
    <w:rsid w:val="00C639F0"/>
    <w:rsid w:val="00C63A29"/>
    <w:rsid w:val="00C63B43"/>
    <w:rsid w:val="00C63CE8"/>
    <w:rsid w:val="00C6477B"/>
    <w:rsid w:val="00C6484F"/>
    <w:rsid w:val="00C652EC"/>
    <w:rsid w:val="00C65D37"/>
    <w:rsid w:val="00C65EFC"/>
    <w:rsid w:val="00C662E5"/>
    <w:rsid w:val="00C66557"/>
    <w:rsid w:val="00C66648"/>
    <w:rsid w:val="00C66B04"/>
    <w:rsid w:val="00C66CBC"/>
    <w:rsid w:val="00C67B24"/>
    <w:rsid w:val="00C67C75"/>
    <w:rsid w:val="00C67EF8"/>
    <w:rsid w:val="00C70016"/>
    <w:rsid w:val="00C70498"/>
    <w:rsid w:val="00C70540"/>
    <w:rsid w:val="00C70894"/>
    <w:rsid w:val="00C709EB"/>
    <w:rsid w:val="00C70ACB"/>
    <w:rsid w:val="00C70BB0"/>
    <w:rsid w:val="00C70DB1"/>
    <w:rsid w:val="00C70FDF"/>
    <w:rsid w:val="00C71032"/>
    <w:rsid w:val="00C7133F"/>
    <w:rsid w:val="00C7149B"/>
    <w:rsid w:val="00C716BB"/>
    <w:rsid w:val="00C729DD"/>
    <w:rsid w:val="00C72CF8"/>
    <w:rsid w:val="00C73814"/>
    <w:rsid w:val="00C73996"/>
    <w:rsid w:val="00C739CC"/>
    <w:rsid w:val="00C73B65"/>
    <w:rsid w:val="00C73B93"/>
    <w:rsid w:val="00C74046"/>
    <w:rsid w:val="00C740C7"/>
    <w:rsid w:val="00C7410C"/>
    <w:rsid w:val="00C74726"/>
    <w:rsid w:val="00C748F7"/>
    <w:rsid w:val="00C74C79"/>
    <w:rsid w:val="00C74F9D"/>
    <w:rsid w:val="00C751F4"/>
    <w:rsid w:val="00C7523A"/>
    <w:rsid w:val="00C75336"/>
    <w:rsid w:val="00C75975"/>
    <w:rsid w:val="00C75AE5"/>
    <w:rsid w:val="00C75E8A"/>
    <w:rsid w:val="00C7657F"/>
    <w:rsid w:val="00C769EA"/>
    <w:rsid w:val="00C76BEB"/>
    <w:rsid w:val="00C76E7D"/>
    <w:rsid w:val="00C77653"/>
    <w:rsid w:val="00C77679"/>
    <w:rsid w:val="00C77B3C"/>
    <w:rsid w:val="00C77E05"/>
    <w:rsid w:val="00C804C2"/>
    <w:rsid w:val="00C80521"/>
    <w:rsid w:val="00C80A6C"/>
    <w:rsid w:val="00C80E23"/>
    <w:rsid w:val="00C8133A"/>
    <w:rsid w:val="00C819B2"/>
    <w:rsid w:val="00C81B7C"/>
    <w:rsid w:val="00C82781"/>
    <w:rsid w:val="00C82D23"/>
    <w:rsid w:val="00C8310A"/>
    <w:rsid w:val="00C838F0"/>
    <w:rsid w:val="00C83EDC"/>
    <w:rsid w:val="00C840FB"/>
    <w:rsid w:val="00C84295"/>
    <w:rsid w:val="00C8485C"/>
    <w:rsid w:val="00C84965"/>
    <w:rsid w:val="00C84BEE"/>
    <w:rsid w:val="00C84BFD"/>
    <w:rsid w:val="00C84D66"/>
    <w:rsid w:val="00C85097"/>
    <w:rsid w:val="00C854CD"/>
    <w:rsid w:val="00C85829"/>
    <w:rsid w:val="00C85C2B"/>
    <w:rsid w:val="00C85CB0"/>
    <w:rsid w:val="00C85DB6"/>
    <w:rsid w:val="00C86040"/>
    <w:rsid w:val="00C8673F"/>
    <w:rsid w:val="00C868B7"/>
    <w:rsid w:val="00C86D92"/>
    <w:rsid w:val="00C8730B"/>
    <w:rsid w:val="00C87801"/>
    <w:rsid w:val="00C8784E"/>
    <w:rsid w:val="00C87A9F"/>
    <w:rsid w:val="00C90466"/>
    <w:rsid w:val="00C907D0"/>
    <w:rsid w:val="00C90A51"/>
    <w:rsid w:val="00C90E41"/>
    <w:rsid w:val="00C90FD6"/>
    <w:rsid w:val="00C912A1"/>
    <w:rsid w:val="00C9160A"/>
    <w:rsid w:val="00C91C28"/>
    <w:rsid w:val="00C91F24"/>
    <w:rsid w:val="00C920A7"/>
    <w:rsid w:val="00C92188"/>
    <w:rsid w:val="00C92DBF"/>
    <w:rsid w:val="00C92FF7"/>
    <w:rsid w:val="00C93118"/>
    <w:rsid w:val="00C932DC"/>
    <w:rsid w:val="00C94075"/>
    <w:rsid w:val="00C943CE"/>
    <w:rsid w:val="00C94448"/>
    <w:rsid w:val="00C94AE9"/>
    <w:rsid w:val="00C94EF0"/>
    <w:rsid w:val="00C9516D"/>
    <w:rsid w:val="00C951E3"/>
    <w:rsid w:val="00C952A3"/>
    <w:rsid w:val="00C954AF"/>
    <w:rsid w:val="00C95C8C"/>
    <w:rsid w:val="00C95D1E"/>
    <w:rsid w:val="00C963F5"/>
    <w:rsid w:val="00C9640F"/>
    <w:rsid w:val="00C96736"/>
    <w:rsid w:val="00C96A5B"/>
    <w:rsid w:val="00C96A6B"/>
    <w:rsid w:val="00C96EF8"/>
    <w:rsid w:val="00C96FA3"/>
    <w:rsid w:val="00C97124"/>
    <w:rsid w:val="00C9712D"/>
    <w:rsid w:val="00C97149"/>
    <w:rsid w:val="00C97A2E"/>
    <w:rsid w:val="00C97CEF"/>
    <w:rsid w:val="00C97F9E"/>
    <w:rsid w:val="00CA00B4"/>
    <w:rsid w:val="00CA0254"/>
    <w:rsid w:val="00CA05EE"/>
    <w:rsid w:val="00CA08A2"/>
    <w:rsid w:val="00CA0C5B"/>
    <w:rsid w:val="00CA0D06"/>
    <w:rsid w:val="00CA0DDE"/>
    <w:rsid w:val="00CA0E7C"/>
    <w:rsid w:val="00CA123B"/>
    <w:rsid w:val="00CA135C"/>
    <w:rsid w:val="00CA167D"/>
    <w:rsid w:val="00CA1881"/>
    <w:rsid w:val="00CA1AA3"/>
    <w:rsid w:val="00CA1CDA"/>
    <w:rsid w:val="00CA1DAE"/>
    <w:rsid w:val="00CA1DEF"/>
    <w:rsid w:val="00CA2B40"/>
    <w:rsid w:val="00CA306F"/>
    <w:rsid w:val="00CA3177"/>
    <w:rsid w:val="00CA3261"/>
    <w:rsid w:val="00CA3429"/>
    <w:rsid w:val="00CA3798"/>
    <w:rsid w:val="00CA3837"/>
    <w:rsid w:val="00CA3D96"/>
    <w:rsid w:val="00CA3F9A"/>
    <w:rsid w:val="00CA4052"/>
    <w:rsid w:val="00CA4612"/>
    <w:rsid w:val="00CA4719"/>
    <w:rsid w:val="00CA4CF3"/>
    <w:rsid w:val="00CA4DE4"/>
    <w:rsid w:val="00CA584F"/>
    <w:rsid w:val="00CA5F07"/>
    <w:rsid w:val="00CA6273"/>
    <w:rsid w:val="00CA633A"/>
    <w:rsid w:val="00CA633C"/>
    <w:rsid w:val="00CA640A"/>
    <w:rsid w:val="00CA6671"/>
    <w:rsid w:val="00CA6797"/>
    <w:rsid w:val="00CA679B"/>
    <w:rsid w:val="00CA6D90"/>
    <w:rsid w:val="00CA700C"/>
    <w:rsid w:val="00CA709F"/>
    <w:rsid w:val="00CA7645"/>
    <w:rsid w:val="00CA7BB9"/>
    <w:rsid w:val="00CB007F"/>
    <w:rsid w:val="00CB01DB"/>
    <w:rsid w:val="00CB0272"/>
    <w:rsid w:val="00CB0471"/>
    <w:rsid w:val="00CB0687"/>
    <w:rsid w:val="00CB0AC1"/>
    <w:rsid w:val="00CB0F6B"/>
    <w:rsid w:val="00CB122E"/>
    <w:rsid w:val="00CB133A"/>
    <w:rsid w:val="00CB17E3"/>
    <w:rsid w:val="00CB1893"/>
    <w:rsid w:val="00CB20A3"/>
    <w:rsid w:val="00CB24B4"/>
    <w:rsid w:val="00CB32AA"/>
    <w:rsid w:val="00CB38B9"/>
    <w:rsid w:val="00CB38D9"/>
    <w:rsid w:val="00CB4645"/>
    <w:rsid w:val="00CB4679"/>
    <w:rsid w:val="00CB4DB8"/>
    <w:rsid w:val="00CB4E69"/>
    <w:rsid w:val="00CB4F25"/>
    <w:rsid w:val="00CB5113"/>
    <w:rsid w:val="00CB51E9"/>
    <w:rsid w:val="00CB5376"/>
    <w:rsid w:val="00CB5AFC"/>
    <w:rsid w:val="00CB6162"/>
    <w:rsid w:val="00CB65E9"/>
    <w:rsid w:val="00CB6881"/>
    <w:rsid w:val="00CB6B30"/>
    <w:rsid w:val="00CB6DB4"/>
    <w:rsid w:val="00CB7057"/>
    <w:rsid w:val="00CB705D"/>
    <w:rsid w:val="00CB75D0"/>
    <w:rsid w:val="00CB7739"/>
    <w:rsid w:val="00CB7B5B"/>
    <w:rsid w:val="00CB7D5B"/>
    <w:rsid w:val="00CB7FCA"/>
    <w:rsid w:val="00CC0071"/>
    <w:rsid w:val="00CC05A3"/>
    <w:rsid w:val="00CC0737"/>
    <w:rsid w:val="00CC0A9C"/>
    <w:rsid w:val="00CC0AB8"/>
    <w:rsid w:val="00CC0E4D"/>
    <w:rsid w:val="00CC11B3"/>
    <w:rsid w:val="00CC184B"/>
    <w:rsid w:val="00CC19C1"/>
    <w:rsid w:val="00CC1AEF"/>
    <w:rsid w:val="00CC1C29"/>
    <w:rsid w:val="00CC1C46"/>
    <w:rsid w:val="00CC1F4D"/>
    <w:rsid w:val="00CC270B"/>
    <w:rsid w:val="00CC296B"/>
    <w:rsid w:val="00CC29CE"/>
    <w:rsid w:val="00CC2A24"/>
    <w:rsid w:val="00CC2EAD"/>
    <w:rsid w:val="00CC342C"/>
    <w:rsid w:val="00CC3C33"/>
    <w:rsid w:val="00CC3E11"/>
    <w:rsid w:val="00CC3EF2"/>
    <w:rsid w:val="00CC3F2D"/>
    <w:rsid w:val="00CC403A"/>
    <w:rsid w:val="00CC4413"/>
    <w:rsid w:val="00CC4C13"/>
    <w:rsid w:val="00CC5745"/>
    <w:rsid w:val="00CC5E36"/>
    <w:rsid w:val="00CC644E"/>
    <w:rsid w:val="00CC695B"/>
    <w:rsid w:val="00CC6D3D"/>
    <w:rsid w:val="00CC6D5D"/>
    <w:rsid w:val="00CC73FD"/>
    <w:rsid w:val="00CC7BBB"/>
    <w:rsid w:val="00CC7CB8"/>
    <w:rsid w:val="00CC7E00"/>
    <w:rsid w:val="00CD0061"/>
    <w:rsid w:val="00CD009B"/>
    <w:rsid w:val="00CD032C"/>
    <w:rsid w:val="00CD05F8"/>
    <w:rsid w:val="00CD0717"/>
    <w:rsid w:val="00CD0B31"/>
    <w:rsid w:val="00CD0C2A"/>
    <w:rsid w:val="00CD0D53"/>
    <w:rsid w:val="00CD1135"/>
    <w:rsid w:val="00CD11FF"/>
    <w:rsid w:val="00CD1313"/>
    <w:rsid w:val="00CD184A"/>
    <w:rsid w:val="00CD1C2C"/>
    <w:rsid w:val="00CD26A8"/>
    <w:rsid w:val="00CD2913"/>
    <w:rsid w:val="00CD2974"/>
    <w:rsid w:val="00CD2C3F"/>
    <w:rsid w:val="00CD2C44"/>
    <w:rsid w:val="00CD2CBD"/>
    <w:rsid w:val="00CD3345"/>
    <w:rsid w:val="00CD33A2"/>
    <w:rsid w:val="00CD3508"/>
    <w:rsid w:val="00CD4EEC"/>
    <w:rsid w:val="00CD4F0D"/>
    <w:rsid w:val="00CD4FE3"/>
    <w:rsid w:val="00CD5021"/>
    <w:rsid w:val="00CD5269"/>
    <w:rsid w:val="00CD535D"/>
    <w:rsid w:val="00CD5ECE"/>
    <w:rsid w:val="00CD6533"/>
    <w:rsid w:val="00CD675D"/>
    <w:rsid w:val="00CD6763"/>
    <w:rsid w:val="00CD6852"/>
    <w:rsid w:val="00CD6996"/>
    <w:rsid w:val="00CD6B7F"/>
    <w:rsid w:val="00CD6C32"/>
    <w:rsid w:val="00CD6CE7"/>
    <w:rsid w:val="00CD7353"/>
    <w:rsid w:val="00CD74EC"/>
    <w:rsid w:val="00CD74FE"/>
    <w:rsid w:val="00CD772A"/>
    <w:rsid w:val="00CD77FE"/>
    <w:rsid w:val="00CD7AE0"/>
    <w:rsid w:val="00CD7CC1"/>
    <w:rsid w:val="00CD7D5E"/>
    <w:rsid w:val="00CE067F"/>
    <w:rsid w:val="00CE0C65"/>
    <w:rsid w:val="00CE10CA"/>
    <w:rsid w:val="00CE154F"/>
    <w:rsid w:val="00CE1745"/>
    <w:rsid w:val="00CE194A"/>
    <w:rsid w:val="00CE1C59"/>
    <w:rsid w:val="00CE1D3D"/>
    <w:rsid w:val="00CE1DD4"/>
    <w:rsid w:val="00CE22AC"/>
    <w:rsid w:val="00CE2342"/>
    <w:rsid w:val="00CE25F9"/>
    <w:rsid w:val="00CE2E16"/>
    <w:rsid w:val="00CE32AE"/>
    <w:rsid w:val="00CE3370"/>
    <w:rsid w:val="00CE38B0"/>
    <w:rsid w:val="00CE3F5E"/>
    <w:rsid w:val="00CE467E"/>
    <w:rsid w:val="00CE4A53"/>
    <w:rsid w:val="00CE4D9B"/>
    <w:rsid w:val="00CE5207"/>
    <w:rsid w:val="00CE5300"/>
    <w:rsid w:val="00CE61EF"/>
    <w:rsid w:val="00CE6CB2"/>
    <w:rsid w:val="00CE6D55"/>
    <w:rsid w:val="00CE7710"/>
    <w:rsid w:val="00CE7AB6"/>
    <w:rsid w:val="00CE7C99"/>
    <w:rsid w:val="00CF007C"/>
    <w:rsid w:val="00CF0B1D"/>
    <w:rsid w:val="00CF1044"/>
    <w:rsid w:val="00CF11D3"/>
    <w:rsid w:val="00CF1234"/>
    <w:rsid w:val="00CF1306"/>
    <w:rsid w:val="00CF1426"/>
    <w:rsid w:val="00CF19DC"/>
    <w:rsid w:val="00CF1BFD"/>
    <w:rsid w:val="00CF2273"/>
    <w:rsid w:val="00CF23AE"/>
    <w:rsid w:val="00CF23CC"/>
    <w:rsid w:val="00CF2654"/>
    <w:rsid w:val="00CF277A"/>
    <w:rsid w:val="00CF27DF"/>
    <w:rsid w:val="00CF2BAB"/>
    <w:rsid w:val="00CF2D15"/>
    <w:rsid w:val="00CF2E15"/>
    <w:rsid w:val="00CF3682"/>
    <w:rsid w:val="00CF3967"/>
    <w:rsid w:val="00CF42CB"/>
    <w:rsid w:val="00CF48E7"/>
    <w:rsid w:val="00CF5A0E"/>
    <w:rsid w:val="00CF5F02"/>
    <w:rsid w:val="00CF6245"/>
    <w:rsid w:val="00CF63C4"/>
    <w:rsid w:val="00CF6414"/>
    <w:rsid w:val="00CF6AD8"/>
    <w:rsid w:val="00CF702B"/>
    <w:rsid w:val="00CF7063"/>
    <w:rsid w:val="00CF7641"/>
    <w:rsid w:val="00CF7907"/>
    <w:rsid w:val="00CF798B"/>
    <w:rsid w:val="00CF7A8C"/>
    <w:rsid w:val="00D0046F"/>
    <w:rsid w:val="00D00587"/>
    <w:rsid w:val="00D01100"/>
    <w:rsid w:val="00D01405"/>
    <w:rsid w:val="00D016E0"/>
    <w:rsid w:val="00D018F9"/>
    <w:rsid w:val="00D01C23"/>
    <w:rsid w:val="00D01CEA"/>
    <w:rsid w:val="00D01F68"/>
    <w:rsid w:val="00D01FD1"/>
    <w:rsid w:val="00D01FE5"/>
    <w:rsid w:val="00D0215F"/>
    <w:rsid w:val="00D02613"/>
    <w:rsid w:val="00D02ECF"/>
    <w:rsid w:val="00D03161"/>
    <w:rsid w:val="00D031FA"/>
    <w:rsid w:val="00D03470"/>
    <w:rsid w:val="00D0351B"/>
    <w:rsid w:val="00D03BC1"/>
    <w:rsid w:val="00D0479C"/>
    <w:rsid w:val="00D04862"/>
    <w:rsid w:val="00D04949"/>
    <w:rsid w:val="00D04BC3"/>
    <w:rsid w:val="00D04BEF"/>
    <w:rsid w:val="00D04F34"/>
    <w:rsid w:val="00D052A9"/>
    <w:rsid w:val="00D0556A"/>
    <w:rsid w:val="00D059F2"/>
    <w:rsid w:val="00D05A61"/>
    <w:rsid w:val="00D05B53"/>
    <w:rsid w:val="00D05E27"/>
    <w:rsid w:val="00D05F00"/>
    <w:rsid w:val="00D06434"/>
    <w:rsid w:val="00D06590"/>
    <w:rsid w:val="00D070B9"/>
    <w:rsid w:val="00D0749F"/>
    <w:rsid w:val="00D079B6"/>
    <w:rsid w:val="00D079EB"/>
    <w:rsid w:val="00D103CB"/>
    <w:rsid w:val="00D1047B"/>
    <w:rsid w:val="00D10675"/>
    <w:rsid w:val="00D10756"/>
    <w:rsid w:val="00D10795"/>
    <w:rsid w:val="00D10A80"/>
    <w:rsid w:val="00D10D74"/>
    <w:rsid w:val="00D111A0"/>
    <w:rsid w:val="00D114B1"/>
    <w:rsid w:val="00D11556"/>
    <w:rsid w:val="00D115DA"/>
    <w:rsid w:val="00D119FB"/>
    <w:rsid w:val="00D11C7A"/>
    <w:rsid w:val="00D11CD6"/>
    <w:rsid w:val="00D11CDD"/>
    <w:rsid w:val="00D125D7"/>
    <w:rsid w:val="00D12BE6"/>
    <w:rsid w:val="00D12E78"/>
    <w:rsid w:val="00D12FB3"/>
    <w:rsid w:val="00D12FCA"/>
    <w:rsid w:val="00D136A9"/>
    <w:rsid w:val="00D13714"/>
    <w:rsid w:val="00D13BA4"/>
    <w:rsid w:val="00D13C56"/>
    <w:rsid w:val="00D13EE0"/>
    <w:rsid w:val="00D14233"/>
    <w:rsid w:val="00D1455C"/>
    <w:rsid w:val="00D14EEA"/>
    <w:rsid w:val="00D15173"/>
    <w:rsid w:val="00D15369"/>
    <w:rsid w:val="00D15E27"/>
    <w:rsid w:val="00D1615B"/>
    <w:rsid w:val="00D1616F"/>
    <w:rsid w:val="00D16347"/>
    <w:rsid w:val="00D16617"/>
    <w:rsid w:val="00D167E7"/>
    <w:rsid w:val="00D17049"/>
    <w:rsid w:val="00D173A2"/>
    <w:rsid w:val="00D173C2"/>
    <w:rsid w:val="00D174E1"/>
    <w:rsid w:val="00D17557"/>
    <w:rsid w:val="00D177FC"/>
    <w:rsid w:val="00D17B9C"/>
    <w:rsid w:val="00D17DBA"/>
    <w:rsid w:val="00D20017"/>
    <w:rsid w:val="00D201BE"/>
    <w:rsid w:val="00D20376"/>
    <w:rsid w:val="00D2078A"/>
    <w:rsid w:val="00D20D01"/>
    <w:rsid w:val="00D20FB9"/>
    <w:rsid w:val="00D212C9"/>
    <w:rsid w:val="00D213E3"/>
    <w:rsid w:val="00D2157E"/>
    <w:rsid w:val="00D21B2D"/>
    <w:rsid w:val="00D221A3"/>
    <w:rsid w:val="00D223F9"/>
    <w:rsid w:val="00D2240E"/>
    <w:rsid w:val="00D2280C"/>
    <w:rsid w:val="00D229E8"/>
    <w:rsid w:val="00D22AF1"/>
    <w:rsid w:val="00D22E1E"/>
    <w:rsid w:val="00D23139"/>
    <w:rsid w:val="00D23428"/>
    <w:rsid w:val="00D23444"/>
    <w:rsid w:val="00D23C23"/>
    <w:rsid w:val="00D23EAE"/>
    <w:rsid w:val="00D2461C"/>
    <w:rsid w:val="00D24687"/>
    <w:rsid w:val="00D24A92"/>
    <w:rsid w:val="00D24C19"/>
    <w:rsid w:val="00D253F7"/>
    <w:rsid w:val="00D2572E"/>
    <w:rsid w:val="00D25775"/>
    <w:rsid w:val="00D259CD"/>
    <w:rsid w:val="00D2629E"/>
    <w:rsid w:val="00D269D6"/>
    <w:rsid w:val="00D26C16"/>
    <w:rsid w:val="00D26D68"/>
    <w:rsid w:val="00D2712B"/>
    <w:rsid w:val="00D273BD"/>
    <w:rsid w:val="00D27D31"/>
    <w:rsid w:val="00D306FF"/>
    <w:rsid w:val="00D31034"/>
    <w:rsid w:val="00D311DD"/>
    <w:rsid w:val="00D31496"/>
    <w:rsid w:val="00D31C7B"/>
    <w:rsid w:val="00D31DFD"/>
    <w:rsid w:val="00D31E62"/>
    <w:rsid w:val="00D32260"/>
    <w:rsid w:val="00D32267"/>
    <w:rsid w:val="00D324A9"/>
    <w:rsid w:val="00D326B7"/>
    <w:rsid w:val="00D3279F"/>
    <w:rsid w:val="00D32859"/>
    <w:rsid w:val="00D32CD5"/>
    <w:rsid w:val="00D32E67"/>
    <w:rsid w:val="00D32EA8"/>
    <w:rsid w:val="00D3337A"/>
    <w:rsid w:val="00D335E8"/>
    <w:rsid w:val="00D33651"/>
    <w:rsid w:val="00D33BE1"/>
    <w:rsid w:val="00D33D28"/>
    <w:rsid w:val="00D33F70"/>
    <w:rsid w:val="00D340D7"/>
    <w:rsid w:val="00D34180"/>
    <w:rsid w:val="00D341DF"/>
    <w:rsid w:val="00D342C5"/>
    <w:rsid w:val="00D349C0"/>
    <w:rsid w:val="00D34D33"/>
    <w:rsid w:val="00D350AF"/>
    <w:rsid w:val="00D35241"/>
    <w:rsid w:val="00D3526E"/>
    <w:rsid w:val="00D35E90"/>
    <w:rsid w:val="00D360E0"/>
    <w:rsid w:val="00D364B0"/>
    <w:rsid w:val="00D36B72"/>
    <w:rsid w:val="00D36C86"/>
    <w:rsid w:val="00D36E44"/>
    <w:rsid w:val="00D36F22"/>
    <w:rsid w:val="00D37212"/>
    <w:rsid w:val="00D37535"/>
    <w:rsid w:val="00D37952"/>
    <w:rsid w:val="00D37C15"/>
    <w:rsid w:val="00D37CE8"/>
    <w:rsid w:val="00D37F54"/>
    <w:rsid w:val="00D37F84"/>
    <w:rsid w:val="00D40179"/>
    <w:rsid w:val="00D40471"/>
    <w:rsid w:val="00D40C87"/>
    <w:rsid w:val="00D40CF6"/>
    <w:rsid w:val="00D41075"/>
    <w:rsid w:val="00D41162"/>
    <w:rsid w:val="00D41733"/>
    <w:rsid w:val="00D417DD"/>
    <w:rsid w:val="00D42670"/>
    <w:rsid w:val="00D429E5"/>
    <w:rsid w:val="00D42A6E"/>
    <w:rsid w:val="00D42C09"/>
    <w:rsid w:val="00D4311B"/>
    <w:rsid w:val="00D431E5"/>
    <w:rsid w:val="00D43567"/>
    <w:rsid w:val="00D43716"/>
    <w:rsid w:val="00D43DC6"/>
    <w:rsid w:val="00D44102"/>
    <w:rsid w:val="00D44B2D"/>
    <w:rsid w:val="00D45CA2"/>
    <w:rsid w:val="00D463C8"/>
    <w:rsid w:val="00D468B4"/>
    <w:rsid w:val="00D46C19"/>
    <w:rsid w:val="00D473EC"/>
    <w:rsid w:val="00D474DA"/>
    <w:rsid w:val="00D47500"/>
    <w:rsid w:val="00D47625"/>
    <w:rsid w:val="00D47E2B"/>
    <w:rsid w:val="00D50379"/>
    <w:rsid w:val="00D506EB"/>
    <w:rsid w:val="00D50926"/>
    <w:rsid w:val="00D50B9A"/>
    <w:rsid w:val="00D50D2A"/>
    <w:rsid w:val="00D50F2F"/>
    <w:rsid w:val="00D510C4"/>
    <w:rsid w:val="00D5137F"/>
    <w:rsid w:val="00D5142B"/>
    <w:rsid w:val="00D519F3"/>
    <w:rsid w:val="00D51E81"/>
    <w:rsid w:val="00D51F3C"/>
    <w:rsid w:val="00D51FDD"/>
    <w:rsid w:val="00D5213F"/>
    <w:rsid w:val="00D525EE"/>
    <w:rsid w:val="00D52626"/>
    <w:rsid w:val="00D527FB"/>
    <w:rsid w:val="00D52973"/>
    <w:rsid w:val="00D52B34"/>
    <w:rsid w:val="00D52C35"/>
    <w:rsid w:val="00D52C96"/>
    <w:rsid w:val="00D52E07"/>
    <w:rsid w:val="00D531A9"/>
    <w:rsid w:val="00D535A5"/>
    <w:rsid w:val="00D53843"/>
    <w:rsid w:val="00D53911"/>
    <w:rsid w:val="00D54A2C"/>
    <w:rsid w:val="00D54FB9"/>
    <w:rsid w:val="00D553DC"/>
    <w:rsid w:val="00D554C0"/>
    <w:rsid w:val="00D55511"/>
    <w:rsid w:val="00D556B7"/>
    <w:rsid w:val="00D55E7F"/>
    <w:rsid w:val="00D55FC5"/>
    <w:rsid w:val="00D565BF"/>
    <w:rsid w:val="00D56A21"/>
    <w:rsid w:val="00D578EA"/>
    <w:rsid w:val="00D57DE9"/>
    <w:rsid w:val="00D600A0"/>
    <w:rsid w:val="00D60411"/>
    <w:rsid w:val="00D6070C"/>
    <w:rsid w:val="00D60789"/>
    <w:rsid w:val="00D60A94"/>
    <w:rsid w:val="00D60DC9"/>
    <w:rsid w:val="00D6104D"/>
    <w:rsid w:val="00D624F7"/>
    <w:rsid w:val="00D625DF"/>
    <w:rsid w:val="00D625FE"/>
    <w:rsid w:val="00D62804"/>
    <w:rsid w:val="00D634EB"/>
    <w:rsid w:val="00D636A4"/>
    <w:rsid w:val="00D636C6"/>
    <w:rsid w:val="00D638BC"/>
    <w:rsid w:val="00D639FC"/>
    <w:rsid w:val="00D63B11"/>
    <w:rsid w:val="00D63B3C"/>
    <w:rsid w:val="00D63EB0"/>
    <w:rsid w:val="00D63EB7"/>
    <w:rsid w:val="00D63F84"/>
    <w:rsid w:val="00D6413A"/>
    <w:rsid w:val="00D64482"/>
    <w:rsid w:val="00D645DF"/>
    <w:rsid w:val="00D64925"/>
    <w:rsid w:val="00D649C1"/>
    <w:rsid w:val="00D64F5F"/>
    <w:rsid w:val="00D64F8F"/>
    <w:rsid w:val="00D654BC"/>
    <w:rsid w:val="00D65575"/>
    <w:rsid w:val="00D6623A"/>
    <w:rsid w:val="00D662DF"/>
    <w:rsid w:val="00D665DD"/>
    <w:rsid w:val="00D66714"/>
    <w:rsid w:val="00D6671F"/>
    <w:rsid w:val="00D6678F"/>
    <w:rsid w:val="00D66B13"/>
    <w:rsid w:val="00D66DAE"/>
    <w:rsid w:val="00D66DFE"/>
    <w:rsid w:val="00D66E32"/>
    <w:rsid w:val="00D66EDB"/>
    <w:rsid w:val="00D66F37"/>
    <w:rsid w:val="00D671C4"/>
    <w:rsid w:val="00D67484"/>
    <w:rsid w:val="00D674E3"/>
    <w:rsid w:val="00D67855"/>
    <w:rsid w:val="00D67D91"/>
    <w:rsid w:val="00D67EC7"/>
    <w:rsid w:val="00D67EF6"/>
    <w:rsid w:val="00D7018D"/>
    <w:rsid w:val="00D708B6"/>
    <w:rsid w:val="00D70C91"/>
    <w:rsid w:val="00D70E32"/>
    <w:rsid w:val="00D70F58"/>
    <w:rsid w:val="00D7107D"/>
    <w:rsid w:val="00D7123A"/>
    <w:rsid w:val="00D7132B"/>
    <w:rsid w:val="00D7140F"/>
    <w:rsid w:val="00D715E0"/>
    <w:rsid w:val="00D7189A"/>
    <w:rsid w:val="00D71B97"/>
    <w:rsid w:val="00D71FA5"/>
    <w:rsid w:val="00D721B3"/>
    <w:rsid w:val="00D723F7"/>
    <w:rsid w:val="00D7240B"/>
    <w:rsid w:val="00D7241E"/>
    <w:rsid w:val="00D72801"/>
    <w:rsid w:val="00D72BAA"/>
    <w:rsid w:val="00D72EA5"/>
    <w:rsid w:val="00D73048"/>
    <w:rsid w:val="00D730E3"/>
    <w:rsid w:val="00D730E5"/>
    <w:rsid w:val="00D733C2"/>
    <w:rsid w:val="00D73A1F"/>
    <w:rsid w:val="00D73B1B"/>
    <w:rsid w:val="00D73B60"/>
    <w:rsid w:val="00D73F6F"/>
    <w:rsid w:val="00D741C5"/>
    <w:rsid w:val="00D742C9"/>
    <w:rsid w:val="00D7438B"/>
    <w:rsid w:val="00D74489"/>
    <w:rsid w:val="00D7461D"/>
    <w:rsid w:val="00D74AD2"/>
    <w:rsid w:val="00D74C68"/>
    <w:rsid w:val="00D74D65"/>
    <w:rsid w:val="00D75131"/>
    <w:rsid w:val="00D75538"/>
    <w:rsid w:val="00D75618"/>
    <w:rsid w:val="00D756C4"/>
    <w:rsid w:val="00D75765"/>
    <w:rsid w:val="00D75958"/>
    <w:rsid w:val="00D75D41"/>
    <w:rsid w:val="00D7606D"/>
    <w:rsid w:val="00D76196"/>
    <w:rsid w:val="00D7640A"/>
    <w:rsid w:val="00D769A2"/>
    <w:rsid w:val="00D76B0B"/>
    <w:rsid w:val="00D776FE"/>
    <w:rsid w:val="00D77945"/>
    <w:rsid w:val="00D77DDB"/>
    <w:rsid w:val="00D77E41"/>
    <w:rsid w:val="00D80148"/>
    <w:rsid w:val="00D805B4"/>
    <w:rsid w:val="00D80608"/>
    <w:rsid w:val="00D80657"/>
    <w:rsid w:val="00D80B95"/>
    <w:rsid w:val="00D81461"/>
    <w:rsid w:val="00D81829"/>
    <w:rsid w:val="00D819C2"/>
    <w:rsid w:val="00D81A6F"/>
    <w:rsid w:val="00D81D3A"/>
    <w:rsid w:val="00D81FDA"/>
    <w:rsid w:val="00D824B1"/>
    <w:rsid w:val="00D82CEC"/>
    <w:rsid w:val="00D82F14"/>
    <w:rsid w:val="00D8301C"/>
    <w:rsid w:val="00D8302B"/>
    <w:rsid w:val="00D830F5"/>
    <w:rsid w:val="00D8310D"/>
    <w:rsid w:val="00D835CD"/>
    <w:rsid w:val="00D839CC"/>
    <w:rsid w:val="00D83CA6"/>
    <w:rsid w:val="00D84026"/>
    <w:rsid w:val="00D84203"/>
    <w:rsid w:val="00D84850"/>
    <w:rsid w:val="00D84A69"/>
    <w:rsid w:val="00D84EAC"/>
    <w:rsid w:val="00D84FA3"/>
    <w:rsid w:val="00D850EF"/>
    <w:rsid w:val="00D8526B"/>
    <w:rsid w:val="00D852EE"/>
    <w:rsid w:val="00D85402"/>
    <w:rsid w:val="00D856A7"/>
    <w:rsid w:val="00D859FA"/>
    <w:rsid w:val="00D85A49"/>
    <w:rsid w:val="00D86268"/>
    <w:rsid w:val="00D86467"/>
    <w:rsid w:val="00D86650"/>
    <w:rsid w:val="00D86791"/>
    <w:rsid w:val="00D86DA1"/>
    <w:rsid w:val="00D87111"/>
    <w:rsid w:val="00D87558"/>
    <w:rsid w:val="00D876B3"/>
    <w:rsid w:val="00D879F3"/>
    <w:rsid w:val="00D87B36"/>
    <w:rsid w:val="00D87DDA"/>
    <w:rsid w:val="00D90279"/>
    <w:rsid w:val="00D90297"/>
    <w:rsid w:val="00D90376"/>
    <w:rsid w:val="00D9039D"/>
    <w:rsid w:val="00D91669"/>
    <w:rsid w:val="00D91732"/>
    <w:rsid w:val="00D91B6F"/>
    <w:rsid w:val="00D91C0C"/>
    <w:rsid w:val="00D91CDB"/>
    <w:rsid w:val="00D91CF1"/>
    <w:rsid w:val="00D91E82"/>
    <w:rsid w:val="00D925AE"/>
    <w:rsid w:val="00D927B0"/>
    <w:rsid w:val="00D92B6E"/>
    <w:rsid w:val="00D92C6C"/>
    <w:rsid w:val="00D92DE6"/>
    <w:rsid w:val="00D9303C"/>
    <w:rsid w:val="00D93692"/>
    <w:rsid w:val="00D93AE9"/>
    <w:rsid w:val="00D942D4"/>
    <w:rsid w:val="00D94712"/>
    <w:rsid w:val="00D94836"/>
    <w:rsid w:val="00D94B79"/>
    <w:rsid w:val="00D955DE"/>
    <w:rsid w:val="00D9597C"/>
    <w:rsid w:val="00D95A7D"/>
    <w:rsid w:val="00D95D28"/>
    <w:rsid w:val="00D96032"/>
    <w:rsid w:val="00D960EA"/>
    <w:rsid w:val="00D962C5"/>
    <w:rsid w:val="00D965E7"/>
    <w:rsid w:val="00D96799"/>
    <w:rsid w:val="00D9683B"/>
    <w:rsid w:val="00D968EC"/>
    <w:rsid w:val="00D9693E"/>
    <w:rsid w:val="00D96AE3"/>
    <w:rsid w:val="00D971C8"/>
    <w:rsid w:val="00D9760E"/>
    <w:rsid w:val="00D97817"/>
    <w:rsid w:val="00D97A3A"/>
    <w:rsid w:val="00D97B20"/>
    <w:rsid w:val="00D97C6E"/>
    <w:rsid w:val="00D97FE7"/>
    <w:rsid w:val="00DA0267"/>
    <w:rsid w:val="00DA036B"/>
    <w:rsid w:val="00DA0757"/>
    <w:rsid w:val="00DA089D"/>
    <w:rsid w:val="00DA0D27"/>
    <w:rsid w:val="00DA1A6E"/>
    <w:rsid w:val="00DA1C24"/>
    <w:rsid w:val="00DA224D"/>
    <w:rsid w:val="00DA24F2"/>
    <w:rsid w:val="00DA258B"/>
    <w:rsid w:val="00DA2728"/>
    <w:rsid w:val="00DA2871"/>
    <w:rsid w:val="00DA2C09"/>
    <w:rsid w:val="00DA2F06"/>
    <w:rsid w:val="00DA3117"/>
    <w:rsid w:val="00DA316E"/>
    <w:rsid w:val="00DA329A"/>
    <w:rsid w:val="00DA37DC"/>
    <w:rsid w:val="00DA3E9F"/>
    <w:rsid w:val="00DA3F0F"/>
    <w:rsid w:val="00DA41DD"/>
    <w:rsid w:val="00DA4207"/>
    <w:rsid w:val="00DA420A"/>
    <w:rsid w:val="00DA4981"/>
    <w:rsid w:val="00DA4A6E"/>
    <w:rsid w:val="00DA4FED"/>
    <w:rsid w:val="00DA511B"/>
    <w:rsid w:val="00DA5181"/>
    <w:rsid w:val="00DA52B0"/>
    <w:rsid w:val="00DA5350"/>
    <w:rsid w:val="00DA58E8"/>
    <w:rsid w:val="00DA599A"/>
    <w:rsid w:val="00DA6130"/>
    <w:rsid w:val="00DA6328"/>
    <w:rsid w:val="00DA6382"/>
    <w:rsid w:val="00DA64BC"/>
    <w:rsid w:val="00DA65BC"/>
    <w:rsid w:val="00DA664D"/>
    <w:rsid w:val="00DA6FE6"/>
    <w:rsid w:val="00DA7096"/>
    <w:rsid w:val="00DA721E"/>
    <w:rsid w:val="00DA7538"/>
    <w:rsid w:val="00DA75B5"/>
    <w:rsid w:val="00DA7AB0"/>
    <w:rsid w:val="00DA7B41"/>
    <w:rsid w:val="00DA7E9F"/>
    <w:rsid w:val="00DB00BD"/>
    <w:rsid w:val="00DB0217"/>
    <w:rsid w:val="00DB02AE"/>
    <w:rsid w:val="00DB0D49"/>
    <w:rsid w:val="00DB1277"/>
    <w:rsid w:val="00DB13AE"/>
    <w:rsid w:val="00DB1846"/>
    <w:rsid w:val="00DB18E9"/>
    <w:rsid w:val="00DB1B8D"/>
    <w:rsid w:val="00DB1CB4"/>
    <w:rsid w:val="00DB1D2E"/>
    <w:rsid w:val="00DB2A90"/>
    <w:rsid w:val="00DB2ACC"/>
    <w:rsid w:val="00DB2B7B"/>
    <w:rsid w:val="00DB2DD4"/>
    <w:rsid w:val="00DB2DEE"/>
    <w:rsid w:val="00DB3071"/>
    <w:rsid w:val="00DB3968"/>
    <w:rsid w:val="00DB3E1B"/>
    <w:rsid w:val="00DB4CEA"/>
    <w:rsid w:val="00DB501E"/>
    <w:rsid w:val="00DB556E"/>
    <w:rsid w:val="00DB562A"/>
    <w:rsid w:val="00DB5A78"/>
    <w:rsid w:val="00DB5CD1"/>
    <w:rsid w:val="00DB5D4F"/>
    <w:rsid w:val="00DB675B"/>
    <w:rsid w:val="00DB67A6"/>
    <w:rsid w:val="00DB6C98"/>
    <w:rsid w:val="00DB6DBA"/>
    <w:rsid w:val="00DB6E55"/>
    <w:rsid w:val="00DB7104"/>
    <w:rsid w:val="00DB77EE"/>
    <w:rsid w:val="00DB7AA2"/>
    <w:rsid w:val="00DB7CB3"/>
    <w:rsid w:val="00DC0234"/>
    <w:rsid w:val="00DC0A42"/>
    <w:rsid w:val="00DC0B51"/>
    <w:rsid w:val="00DC0EE4"/>
    <w:rsid w:val="00DC0F52"/>
    <w:rsid w:val="00DC164A"/>
    <w:rsid w:val="00DC1936"/>
    <w:rsid w:val="00DC1957"/>
    <w:rsid w:val="00DC1AA2"/>
    <w:rsid w:val="00DC1B12"/>
    <w:rsid w:val="00DC20D0"/>
    <w:rsid w:val="00DC21FF"/>
    <w:rsid w:val="00DC2271"/>
    <w:rsid w:val="00DC239F"/>
    <w:rsid w:val="00DC240B"/>
    <w:rsid w:val="00DC24B7"/>
    <w:rsid w:val="00DC2541"/>
    <w:rsid w:val="00DC2B2E"/>
    <w:rsid w:val="00DC2BAF"/>
    <w:rsid w:val="00DC2D22"/>
    <w:rsid w:val="00DC2E88"/>
    <w:rsid w:val="00DC2F05"/>
    <w:rsid w:val="00DC2FE1"/>
    <w:rsid w:val="00DC30CC"/>
    <w:rsid w:val="00DC3291"/>
    <w:rsid w:val="00DC3348"/>
    <w:rsid w:val="00DC33B8"/>
    <w:rsid w:val="00DC3457"/>
    <w:rsid w:val="00DC37E7"/>
    <w:rsid w:val="00DC3B4F"/>
    <w:rsid w:val="00DC3B7B"/>
    <w:rsid w:val="00DC3D3F"/>
    <w:rsid w:val="00DC3D5D"/>
    <w:rsid w:val="00DC3FDF"/>
    <w:rsid w:val="00DC41F0"/>
    <w:rsid w:val="00DC43E7"/>
    <w:rsid w:val="00DC4DBB"/>
    <w:rsid w:val="00DC4DF8"/>
    <w:rsid w:val="00DC4F80"/>
    <w:rsid w:val="00DC50F2"/>
    <w:rsid w:val="00DC50FD"/>
    <w:rsid w:val="00DC5149"/>
    <w:rsid w:val="00DC53BE"/>
    <w:rsid w:val="00DC54A6"/>
    <w:rsid w:val="00DC5A3D"/>
    <w:rsid w:val="00DC5EE9"/>
    <w:rsid w:val="00DC6063"/>
    <w:rsid w:val="00DC6262"/>
    <w:rsid w:val="00DC630B"/>
    <w:rsid w:val="00DC63C2"/>
    <w:rsid w:val="00DC6780"/>
    <w:rsid w:val="00DC67C7"/>
    <w:rsid w:val="00DC6E14"/>
    <w:rsid w:val="00DC717C"/>
    <w:rsid w:val="00DC730C"/>
    <w:rsid w:val="00DC7AFD"/>
    <w:rsid w:val="00DC7B96"/>
    <w:rsid w:val="00DC7DFB"/>
    <w:rsid w:val="00DC7E9B"/>
    <w:rsid w:val="00DC7FF3"/>
    <w:rsid w:val="00DD057E"/>
    <w:rsid w:val="00DD099D"/>
    <w:rsid w:val="00DD0A93"/>
    <w:rsid w:val="00DD0CD8"/>
    <w:rsid w:val="00DD10A5"/>
    <w:rsid w:val="00DD10B3"/>
    <w:rsid w:val="00DD1A8F"/>
    <w:rsid w:val="00DD1B09"/>
    <w:rsid w:val="00DD1B80"/>
    <w:rsid w:val="00DD1C4A"/>
    <w:rsid w:val="00DD2289"/>
    <w:rsid w:val="00DD2638"/>
    <w:rsid w:val="00DD2680"/>
    <w:rsid w:val="00DD269C"/>
    <w:rsid w:val="00DD294D"/>
    <w:rsid w:val="00DD2E7A"/>
    <w:rsid w:val="00DD2F6F"/>
    <w:rsid w:val="00DD3075"/>
    <w:rsid w:val="00DD3222"/>
    <w:rsid w:val="00DD341A"/>
    <w:rsid w:val="00DD3A10"/>
    <w:rsid w:val="00DD3D5F"/>
    <w:rsid w:val="00DD3E39"/>
    <w:rsid w:val="00DD4087"/>
    <w:rsid w:val="00DD41E3"/>
    <w:rsid w:val="00DD4465"/>
    <w:rsid w:val="00DD477F"/>
    <w:rsid w:val="00DD4830"/>
    <w:rsid w:val="00DD48EE"/>
    <w:rsid w:val="00DD4EA1"/>
    <w:rsid w:val="00DD50C8"/>
    <w:rsid w:val="00DD5144"/>
    <w:rsid w:val="00DD6CE0"/>
    <w:rsid w:val="00DD6DC5"/>
    <w:rsid w:val="00DD6DC7"/>
    <w:rsid w:val="00DD6F60"/>
    <w:rsid w:val="00DD70CF"/>
    <w:rsid w:val="00DD71F9"/>
    <w:rsid w:val="00DD7568"/>
    <w:rsid w:val="00DD776E"/>
    <w:rsid w:val="00DD7A36"/>
    <w:rsid w:val="00DE006A"/>
    <w:rsid w:val="00DE013D"/>
    <w:rsid w:val="00DE0188"/>
    <w:rsid w:val="00DE01DA"/>
    <w:rsid w:val="00DE06F6"/>
    <w:rsid w:val="00DE0A4D"/>
    <w:rsid w:val="00DE0BB8"/>
    <w:rsid w:val="00DE0F41"/>
    <w:rsid w:val="00DE101C"/>
    <w:rsid w:val="00DE15F2"/>
    <w:rsid w:val="00DE18F8"/>
    <w:rsid w:val="00DE1B4C"/>
    <w:rsid w:val="00DE1E11"/>
    <w:rsid w:val="00DE283F"/>
    <w:rsid w:val="00DE284D"/>
    <w:rsid w:val="00DE28EE"/>
    <w:rsid w:val="00DE2997"/>
    <w:rsid w:val="00DE2BFE"/>
    <w:rsid w:val="00DE2DF4"/>
    <w:rsid w:val="00DE34DF"/>
    <w:rsid w:val="00DE3606"/>
    <w:rsid w:val="00DE368C"/>
    <w:rsid w:val="00DE38DD"/>
    <w:rsid w:val="00DE427A"/>
    <w:rsid w:val="00DE4526"/>
    <w:rsid w:val="00DE4773"/>
    <w:rsid w:val="00DE4A4D"/>
    <w:rsid w:val="00DE4ABE"/>
    <w:rsid w:val="00DE504E"/>
    <w:rsid w:val="00DE5A11"/>
    <w:rsid w:val="00DE5FBD"/>
    <w:rsid w:val="00DE60FE"/>
    <w:rsid w:val="00DE6156"/>
    <w:rsid w:val="00DE62D9"/>
    <w:rsid w:val="00DE66C5"/>
    <w:rsid w:val="00DE6EB7"/>
    <w:rsid w:val="00DE6F4A"/>
    <w:rsid w:val="00DE74B2"/>
    <w:rsid w:val="00DE7C52"/>
    <w:rsid w:val="00DE7EED"/>
    <w:rsid w:val="00DF01F1"/>
    <w:rsid w:val="00DF020A"/>
    <w:rsid w:val="00DF0233"/>
    <w:rsid w:val="00DF03F8"/>
    <w:rsid w:val="00DF097D"/>
    <w:rsid w:val="00DF0B69"/>
    <w:rsid w:val="00DF0E88"/>
    <w:rsid w:val="00DF15B9"/>
    <w:rsid w:val="00DF16E6"/>
    <w:rsid w:val="00DF1707"/>
    <w:rsid w:val="00DF1C0B"/>
    <w:rsid w:val="00DF1F2D"/>
    <w:rsid w:val="00DF2160"/>
    <w:rsid w:val="00DF2676"/>
    <w:rsid w:val="00DF294F"/>
    <w:rsid w:val="00DF2AD9"/>
    <w:rsid w:val="00DF2EFA"/>
    <w:rsid w:val="00DF39C8"/>
    <w:rsid w:val="00DF3B68"/>
    <w:rsid w:val="00DF4506"/>
    <w:rsid w:val="00DF4D46"/>
    <w:rsid w:val="00DF4E1A"/>
    <w:rsid w:val="00DF5151"/>
    <w:rsid w:val="00DF53DA"/>
    <w:rsid w:val="00DF540B"/>
    <w:rsid w:val="00DF5528"/>
    <w:rsid w:val="00DF5649"/>
    <w:rsid w:val="00DF56C4"/>
    <w:rsid w:val="00DF57B0"/>
    <w:rsid w:val="00DF5D11"/>
    <w:rsid w:val="00DF657B"/>
    <w:rsid w:val="00DF67C9"/>
    <w:rsid w:val="00DF685B"/>
    <w:rsid w:val="00DF693C"/>
    <w:rsid w:val="00DF6984"/>
    <w:rsid w:val="00DF6AC0"/>
    <w:rsid w:val="00DF6B94"/>
    <w:rsid w:val="00DF78ED"/>
    <w:rsid w:val="00DF7A5C"/>
    <w:rsid w:val="00DF7C88"/>
    <w:rsid w:val="00DF7CB7"/>
    <w:rsid w:val="00E003A7"/>
    <w:rsid w:val="00E0041A"/>
    <w:rsid w:val="00E006AB"/>
    <w:rsid w:val="00E00A24"/>
    <w:rsid w:val="00E00E76"/>
    <w:rsid w:val="00E00FA9"/>
    <w:rsid w:val="00E00FFF"/>
    <w:rsid w:val="00E01082"/>
    <w:rsid w:val="00E01222"/>
    <w:rsid w:val="00E01D11"/>
    <w:rsid w:val="00E01E06"/>
    <w:rsid w:val="00E02240"/>
    <w:rsid w:val="00E023A4"/>
    <w:rsid w:val="00E02629"/>
    <w:rsid w:val="00E028EA"/>
    <w:rsid w:val="00E02AD7"/>
    <w:rsid w:val="00E02B6B"/>
    <w:rsid w:val="00E02C73"/>
    <w:rsid w:val="00E02DFA"/>
    <w:rsid w:val="00E02E9A"/>
    <w:rsid w:val="00E02EDB"/>
    <w:rsid w:val="00E030BF"/>
    <w:rsid w:val="00E03B81"/>
    <w:rsid w:val="00E041DA"/>
    <w:rsid w:val="00E0422C"/>
    <w:rsid w:val="00E0424F"/>
    <w:rsid w:val="00E0437B"/>
    <w:rsid w:val="00E04441"/>
    <w:rsid w:val="00E045B1"/>
    <w:rsid w:val="00E04628"/>
    <w:rsid w:val="00E046F9"/>
    <w:rsid w:val="00E04A67"/>
    <w:rsid w:val="00E04EEB"/>
    <w:rsid w:val="00E04EF7"/>
    <w:rsid w:val="00E0502E"/>
    <w:rsid w:val="00E050A7"/>
    <w:rsid w:val="00E05858"/>
    <w:rsid w:val="00E05960"/>
    <w:rsid w:val="00E05BF8"/>
    <w:rsid w:val="00E05D52"/>
    <w:rsid w:val="00E05E12"/>
    <w:rsid w:val="00E05E4E"/>
    <w:rsid w:val="00E0636B"/>
    <w:rsid w:val="00E066D6"/>
    <w:rsid w:val="00E066E0"/>
    <w:rsid w:val="00E06840"/>
    <w:rsid w:val="00E068D9"/>
    <w:rsid w:val="00E06F06"/>
    <w:rsid w:val="00E06F6A"/>
    <w:rsid w:val="00E070DD"/>
    <w:rsid w:val="00E0733B"/>
    <w:rsid w:val="00E07825"/>
    <w:rsid w:val="00E079A9"/>
    <w:rsid w:val="00E07A89"/>
    <w:rsid w:val="00E07B40"/>
    <w:rsid w:val="00E1006C"/>
    <w:rsid w:val="00E104F0"/>
    <w:rsid w:val="00E106AD"/>
    <w:rsid w:val="00E10B0A"/>
    <w:rsid w:val="00E10C10"/>
    <w:rsid w:val="00E1111E"/>
    <w:rsid w:val="00E112AE"/>
    <w:rsid w:val="00E115BB"/>
    <w:rsid w:val="00E11641"/>
    <w:rsid w:val="00E11B14"/>
    <w:rsid w:val="00E11C25"/>
    <w:rsid w:val="00E11E47"/>
    <w:rsid w:val="00E120AB"/>
    <w:rsid w:val="00E12121"/>
    <w:rsid w:val="00E12761"/>
    <w:rsid w:val="00E1291B"/>
    <w:rsid w:val="00E12E53"/>
    <w:rsid w:val="00E1311D"/>
    <w:rsid w:val="00E13505"/>
    <w:rsid w:val="00E136C8"/>
    <w:rsid w:val="00E13CBB"/>
    <w:rsid w:val="00E1414E"/>
    <w:rsid w:val="00E14530"/>
    <w:rsid w:val="00E149B7"/>
    <w:rsid w:val="00E14B22"/>
    <w:rsid w:val="00E14B9D"/>
    <w:rsid w:val="00E14CCE"/>
    <w:rsid w:val="00E14D74"/>
    <w:rsid w:val="00E14E68"/>
    <w:rsid w:val="00E1554F"/>
    <w:rsid w:val="00E156F5"/>
    <w:rsid w:val="00E15F8E"/>
    <w:rsid w:val="00E16469"/>
    <w:rsid w:val="00E164F8"/>
    <w:rsid w:val="00E169B3"/>
    <w:rsid w:val="00E169FD"/>
    <w:rsid w:val="00E17054"/>
    <w:rsid w:val="00E17170"/>
    <w:rsid w:val="00E174C1"/>
    <w:rsid w:val="00E17B35"/>
    <w:rsid w:val="00E17BBE"/>
    <w:rsid w:val="00E17EE8"/>
    <w:rsid w:val="00E20011"/>
    <w:rsid w:val="00E206A4"/>
    <w:rsid w:val="00E206D1"/>
    <w:rsid w:val="00E20B79"/>
    <w:rsid w:val="00E20F49"/>
    <w:rsid w:val="00E22741"/>
    <w:rsid w:val="00E228F1"/>
    <w:rsid w:val="00E22CD2"/>
    <w:rsid w:val="00E22FE6"/>
    <w:rsid w:val="00E23389"/>
    <w:rsid w:val="00E234EE"/>
    <w:rsid w:val="00E23679"/>
    <w:rsid w:val="00E23969"/>
    <w:rsid w:val="00E23A6C"/>
    <w:rsid w:val="00E23B8F"/>
    <w:rsid w:val="00E25320"/>
    <w:rsid w:val="00E253C7"/>
    <w:rsid w:val="00E2544A"/>
    <w:rsid w:val="00E25513"/>
    <w:rsid w:val="00E258B9"/>
    <w:rsid w:val="00E25B4A"/>
    <w:rsid w:val="00E262C8"/>
    <w:rsid w:val="00E26387"/>
    <w:rsid w:val="00E268F5"/>
    <w:rsid w:val="00E2707E"/>
    <w:rsid w:val="00E2726F"/>
    <w:rsid w:val="00E2741B"/>
    <w:rsid w:val="00E27475"/>
    <w:rsid w:val="00E2769B"/>
    <w:rsid w:val="00E27AEC"/>
    <w:rsid w:val="00E30391"/>
    <w:rsid w:val="00E30505"/>
    <w:rsid w:val="00E308AD"/>
    <w:rsid w:val="00E30B9B"/>
    <w:rsid w:val="00E30F14"/>
    <w:rsid w:val="00E31420"/>
    <w:rsid w:val="00E31439"/>
    <w:rsid w:val="00E316AE"/>
    <w:rsid w:val="00E317C7"/>
    <w:rsid w:val="00E31E93"/>
    <w:rsid w:val="00E3202F"/>
    <w:rsid w:val="00E321B7"/>
    <w:rsid w:val="00E322F6"/>
    <w:rsid w:val="00E324D4"/>
    <w:rsid w:val="00E326DF"/>
    <w:rsid w:val="00E32714"/>
    <w:rsid w:val="00E32723"/>
    <w:rsid w:val="00E3275C"/>
    <w:rsid w:val="00E327AD"/>
    <w:rsid w:val="00E3293A"/>
    <w:rsid w:val="00E33306"/>
    <w:rsid w:val="00E3336C"/>
    <w:rsid w:val="00E33470"/>
    <w:rsid w:val="00E33B19"/>
    <w:rsid w:val="00E33CEB"/>
    <w:rsid w:val="00E33DD2"/>
    <w:rsid w:val="00E341AC"/>
    <w:rsid w:val="00E34357"/>
    <w:rsid w:val="00E3466F"/>
    <w:rsid w:val="00E34973"/>
    <w:rsid w:val="00E34BFC"/>
    <w:rsid w:val="00E34CFA"/>
    <w:rsid w:val="00E34ECE"/>
    <w:rsid w:val="00E35123"/>
    <w:rsid w:val="00E351A9"/>
    <w:rsid w:val="00E352CD"/>
    <w:rsid w:val="00E353F3"/>
    <w:rsid w:val="00E354DC"/>
    <w:rsid w:val="00E35D35"/>
    <w:rsid w:val="00E35F60"/>
    <w:rsid w:val="00E36672"/>
    <w:rsid w:val="00E36903"/>
    <w:rsid w:val="00E36ADA"/>
    <w:rsid w:val="00E36C5A"/>
    <w:rsid w:val="00E36D62"/>
    <w:rsid w:val="00E36F34"/>
    <w:rsid w:val="00E37292"/>
    <w:rsid w:val="00E37309"/>
    <w:rsid w:val="00E374CA"/>
    <w:rsid w:val="00E37501"/>
    <w:rsid w:val="00E37598"/>
    <w:rsid w:val="00E37A7B"/>
    <w:rsid w:val="00E37CE1"/>
    <w:rsid w:val="00E37D02"/>
    <w:rsid w:val="00E37F11"/>
    <w:rsid w:val="00E40038"/>
    <w:rsid w:val="00E40483"/>
    <w:rsid w:val="00E410A3"/>
    <w:rsid w:val="00E4143D"/>
    <w:rsid w:val="00E421B2"/>
    <w:rsid w:val="00E4260A"/>
    <w:rsid w:val="00E436E8"/>
    <w:rsid w:val="00E43789"/>
    <w:rsid w:val="00E437E4"/>
    <w:rsid w:val="00E43A59"/>
    <w:rsid w:val="00E43ACF"/>
    <w:rsid w:val="00E43ADC"/>
    <w:rsid w:val="00E43DC7"/>
    <w:rsid w:val="00E43EDE"/>
    <w:rsid w:val="00E440AD"/>
    <w:rsid w:val="00E442DC"/>
    <w:rsid w:val="00E4440F"/>
    <w:rsid w:val="00E44411"/>
    <w:rsid w:val="00E445DE"/>
    <w:rsid w:val="00E45166"/>
    <w:rsid w:val="00E452D6"/>
    <w:rsid w:val="00E4537F"/>
    <w:rsid w:val="00E453C9"/>
    <w:rsid w:val="00E453EA"/>
    <w:rsid w:val="00E4548D"/>
    <w:rsid w:val="00E45AA2"/>
    <w:rsid w:val="00E45F27"/>
    <w:rsid w:val="00E460E1"/>
    <w:rsid w:val="00E46244"/>
    <w:rsid w:val="00E46296"/>
    <w:rsid w:val="00E464C2"/>
    <w:rsid w:val="00E46844"/>
    <w:rsid w:val="00E46A25"/>
    <w:rsid w:val="00E46E76"/>
    <w:rsid w:val="00E47741"/>
    <w:rsid w:val="00E47917"/>
    <w:rsid w:val="00E4798F"/>
    <w:rsid w:val="00E47C4C"/>
    <w:rsid w:val="00E47EFB"/>
    <w:rsid w:val="00E47FFB"/>
    <w:rsid w:val="00E500F7"/>
    <w:rsid w:val="00E50125"/>
    <w:rsid w:val="00E501CA"/>
    <w:rsid w:val="00E50287"/>
    <w:rsid w:val="00E503FB"/>
    <w:rsid w:val="00E50456"/>
    <w:rsid w:val="00E505BD"/>
    <w:rsid w:val="00E50873"/>
    <w:rsid w:val="00E50D3A"/>
    <w:rsid w:val="00E510C7"/>
    <w:rsid w:val="00E5136A"/>
    <w:rsid w:val="00E5151F"/>
    <w:rsid w:val="00E51638"/>
    <w:rsid w:val="00E5173D"/>
    <w:rsid w:val="00E51CEC"/>
    <w:rsid w:val="00E52229"/>
    <w:rsid w:val="00E5243C"/>
    <w:rsid w:val="00E52515"/>
    <w:rsid w:val="00E529A9"/>
    <w:rsid w:val="00E52C50"/>
    <w:rsid w:val="00E52D03"/>
    <w:rsid w:val="00E5367C"/>
    <w:rsid w:val="00E5369F"/>
    <w:rsid w:val="00E544A8"/>
    <w:rsid w:val="00E5482C"/>
    <w:rsid w:val="00E54E78"/>
    <w:rsid w:val="00E55517"/>
    <w:rsid w:val="00E55ABE"/>
    <w:rsid w:val="00E55C10"/>
    <w:rsid w:val="00E55D53"/>
    <w:rsid w:val="00E560A1"/>
    <w:rsid w:val="00E56E8A"/>
    <w:rsid w:val="00E57734"/>
    <w:rsid w:val="00E57A29"/>
    <w:rsid w:val="00E57C82"/>
    <w:rsid w:val="00E57CC9"/>
    <w:rsid w:val="00E60143"/>
    <w:rsid w:val="00E60524"/>
    <w:rsid w:val="00E614C4"/>
    <w:rsid w:val="00E616C7"/>
    <w:rsid w:val="00E61D08"/>
    <w:rsid w:val="00E62997"/>
    <w:rsid w:val="00E62CC4"/>
    <w:rsid w:val="00E62E8A"/>
    <w:rsid w:val="00E6353E"/>
    <w:rsid w:val="00E635D5"/>
    <w:rsid w:val="00E63922"/>
    <w:rsid w:val="00E63CAF"/>
    <w:rsid w:val="00E63DA9"/>
    <w:rsid w:val="00E63F7B"/>
    <w:rsid w:val="00E64089"/>
    <w:rsid w:val="00E6428B"/>
    <w:rsid w:val="00E64556"/>
    <w:rsid w:val="00E645DA"/>
    <w:rsid w:val="00E6468D"/>
    <w:rsid w:val="00E648CF"/>
    <w:rsid w:val="00E64E48"/>
    <w:rsid w:val="00E65634"/>
    <w:rsid w:val="00E657D2"/>
    <w:rsid w:val="00E6590D"/>
    <w:rsid w:val="00E65952"/>
    <w:rsid w:val="00E661F4"/>
    <w:rsid w:val="00E6623C"/>
    <w:rsid w:val="00E66261"/>
    <w:rsid w:val="00E66263"/>
    <w:rsid w:val="00E66332"/>
    <w:rsid w:val="00E663A5"/>
    <w:rsid w:val="00E66961"/>
    <w:rsid w:val="00E66B93"/>
    <w:rsid w:val="00E66D4E"/>
    <w:rsid w:val="00E66E06"/>
    <w:rsid w:val="00E6740C"/>
    <w:rsid w:val="00E67470"/>
    <w:rsid w:val="00E674E5"/>
    <w:rsid w:val="00E67735"/>
    <w:rsid w:val="00E6794D"/>
    <w:rsid w:val="00E67DA6"/>
    <w:rsid w:val="00E70099"/>
    <w:rsid w:val="00E700F6"/>
    <w:rsid w:val="00E70404"/>
    <w:rsid w:val="00E705FC"/>
    <w:rsid w:val="00E7070C"/>
    <w:rsid w:val="00E70A67"/>
    <w:rsid w:val="00E70EDB"/>
    <w:rsid w:val="00E7132D"/>
    <w:rsid w:val="00E71403"/>
    <w:rsid w:val="00E7181C"/>
    <w:rsid w:val="00E7184C"/>
    <w:rsid w:val="00E718B7"/>
    <w:rsid w:val="00E71D1A"/>
    <w:rsid w:val="00E72075"/>
    <w:rsid w:val="00E723DB"/>
    <w:rsid w:val="00E726EA"/>
    <w:rsid w:val="00E726F2"/>
    <w:rsid w:val="00E7295D"/>
    <w:rsid w:val="00E72ACB"/>
    <w:rsid w:val="00E72D30"/>
    <w:rsid w:val="00E72FCF"/>
    <w:rsid w:val="00E73106"/>
    <w:rsid w:val="00E73274"/>
    <w:rsid w:val="00E73657"/>
    <w:rsid w:val="00E73CD4"/>
    <w:rsid w:val="00E73E89"/>
    <w:rsid w:val="00E74246"/>
    <w:rsid w:val="00E7445F"/>
    <w:rsid w:val="00E7448A"/>
    <w:rsid w:val="00E747C5"/>
    <w:rsid w:val="00E74AB2"/>
    <w:rsid w:val="00E75479"/>
    <w:rsid w:val="00E75590"/>
    <w:rsid w:val="00E7592C"/>
    <w:rsid w:val="00E75A14"/>
    <w:rsid w:val="00E75A25"/>
    <w:rsid w:val="00E76102"/>
    <w:rsid w:val="00E76343"/>
    <w:rsid w:val="00E76494"/>
    <w:rsid w:val="00E76BA2"/>
    <w:rsid w:val="00E77261"/>
    <w:rsid w:val="00E7727F"/>
    <w:rsid w:val="00E7763C"/>
    <w:rsid w:val="00E7766D"/>
    <w:rsid w:val="00E77BC9"/>
    <w:rsid w:val="00E77DD3"/>
    <w:rsid w:val="00E77E5C"/>
    <w:rsid w:val="00E80BB5"/>
    <w:rsid w:val="00E80D45"/>
    <w:rsid w:val="00E80D53"/>
    <w:rsid w:val="00E80D68"/>
    <w:rsid w:val="00E80DF9"/>
    <w:rsid w:val="00E810DA"/>
    <w:rsid w:val="00E81103"/>
    <w:rsid w:val="00E81248"/>
    <w:rsid w:val="00E818BE"/>
    <w:rsid w:val="00E81D02"/>
    <w:rsid w:val="00E821AD"/>
    <w:rsid w:val="00E8234E"/>
    <w:rsid w:val="00E82CB6"/>
    <w:rsid w:val="00E83027"/>
    <w:rsid w:val="00E832AF"/>
    <w:rsid w:val="00E8366E"/>
    <w:rsid w:val="00E83730"/>
    <w:rsid w:val="00E838CA"/>
    <w:rsid w:val="00E83CA7"/>
    <w:rsid w:val="00E83F05"/>
    <w:rsid w:val="00E840F8"/>
    <w:rsid w:val="00E84100"/>
    <w:rsid w:val="00E84877"/>
    <w:rsid w:val="00E849C5"/>
    <w:rsid w:val="00E84FBB"/>
    <w:rsid w:val="00E85204"/>
    <w:rsid w:val="00E858B6"/>
    <w:rsid w:val="00E85F01"/>
    <w:rsid w:val="00E86174"/>
    <w:rsid w:val="00E86A2F"/>
    <w:rsid w:val="00E86D8B"/>
    <w:rsid w:val="00E8726D"/>
    <w:rsid w:val="00E87345"/>
    <w:rsid w:val="00E877B0"/>
    <w:rsid w:val="00E87CB9"/>
    <w:rsid w:val="00E87EB2"/>
    <w:rsid w:val="00E90459"/>
    <w:rsid w:val="00E9063A"/>
    <w:rsid w:val="00E9065F"/>
    <w:rsid w:val="00E90683"/>
    <w:rsid w:val="00E90860"/>
    <w:rsid w:val="00E910D4"/>
    <w:rsid w:val="00E91BEA"/>
    <w:rsid w:val="00E91D8C"/>
    <w:rsid w:val="00E92059"/>
    <w:rsid w:val="00E9205E"/>
    <w:rsid w:val="00E927EC"/>
    <w:rsid w:val="00E928F6"/>
    <w:rsid w:val="00E92B05"/>
    <w:rsid w:val="00E92D4B"/>
    <w:rsid w:val="00E92D93"/>
    <w:rsid w:val="00E92DEF"/>
    <w:rsid w:val="00E9331C"/>
    <w:rsid w:val="00E93835"/>
    <w:rsid w:val="00E93F10"/>
    <w:rsid w:val="00E93F28"/>
    <w:rsid w:val="00E93FD7"/>
    <w:rsid w:val="00E94100"/>
    <w:rsid w:val="00E94427"/>
    <w:rsid w:val="00E94587"/>
    <w:rsid w:val="00E9469C"/>
    <w:rsid w:val="00E948C9"/>
    <w:rsid w:val="00E94A9C"/>
    <w:rsid w:val="00E94D34"/>
    <w:rsid w:val="00E95506"/>
    <w:rsid w:val="00E95619"/>
    <w:rsid w:val="00E9564F"/>
    <w:rsid w:val="00E9574E"/>
    <w:rsid w:val="00E95A10"/>
    <w:rsid w:val="00E95A44"/>
    <w:rsid w:val="00E95E90"/>
    <w:rsid w:val="00E963DA"/>
    <w:rsid w:val="00E96943"/>
    <w:rsid w:val="00E96B02"/>
    <w:rsid w:val="00E96B71"/>
    <w:rsid w:val="00E96F55"/>
    <w:rsid w:val="00E97944"/>
    <w:rsid w:val="00E979A5"/>
    <w:rsid w:val="00E97DB2"/>
    <w:rsid w:val="00EA0030"/>
    <w:rsid w:val="00EA01D9"/>
    <w:rsid w:val="00EA0B29"/>
    <w:rsid w:val="00EA0B59"/>
    <w:rsid w:val="00EA0C0F"/>
    <w:rsid w:val="00EA0C19"/>
    <w:rsid w:val="00EA12F8"/>
    <w:rsid w:val="00EA1446"/>
    <w:rsid w:val="00EA20CB"/>
    <w:rsid w:val="00EA2709"/>
    <w:rsid w:val="00EA29C4"/>
    <w:rsid w:val="00EA2B56"/>
    <w:rsid w:val="00EA2FC9"/>
    <w:rsid w:val="00EA310A"/>
    <w:rsid w:val="00EA31D1"/>
    <w:rsid w:val="00EA3453"/>
    <w:rsid w:val="00EA44E1"/>
    <w:rsid w:val="00EA465B"/>
    <w:rsid w:val="00EA46D7"/>
    <w:rsid w:val="00EA4A15"/>
    <w:rsid w:val="00EA4B00"/>
    <w:rsid w:val="00EA4C1C"/>
    <w:rsid w:val="00EA549B"/>
    <w:rsid w:val="00EA54C4"/>
    <w:rsid w:val="00EA5599"/>
    <w:rsid w:val="00EA55EF"/>
    <w:rsid w:val="00EA6021"/>
    <w:rsid w:val="00EA6056"/>
    <w:rsid w:val="00EA63C8"/>
    <w:rsid w:val="00EA64C1"/>
    <w:rsid w:val="00EA6585"/>
    <w:rsid w:val="00EA6CB2"/>
    <w:rsid w:val="00EA6EC9"/>
    <w:rsid w:val="00EA6F24"/>
    <w:rsid w:val="00EA74B1"/>
    <w:rsid w:val="00EA753F"/>
    <w:rsid w:val="00EA7811"/>
    <w:rsid w:val="00EA7921"/>
    <w:rsid w:val="00EA7967"/>
    <w:rsid w:val="00EA7BF7"/>
    <w:rsid w:val="00EB05BF"/>
    <w:rsid w:val="00EB0635"/>
    <w:rsid w:val="00EB0642"/>
    <w:rsid w:val="00EB0835"/>
    <w:rsid w:val="00EB096D"/>
    <w:rsid w:val="00EB0E57"/>
    <w:rsid w:val="00EB1082"/>
    <w:rsid w:val="00EB124B"/>
    <w:rsid w:val="00EB1BC0"/>
    <w:rsid w:val="00EB1DDA"/>
    <w:rsid w:val="00EB1F49"/>
    <w:rsid w:val="00EB206A"/>
    <w:rsid w:val="00EB2196"/>
    <w:rsid w:val="00EB21EB"/>
    <w:rsid w:val="00EB26EA"/>
    <w:rsid w:val="00EB275F"/>
    <w:rsid w:val="00EB2DAB"/>
    <w:rsid w:val="00EB350E"/>
    <w:rsid w:val="00EB3F50"/>
    <w:rsid w:val="00EB3F62"/>
    <w:rsid w:val="00EB4907"/>
    <w:rsid w:val="00EB5209"/>
    <w:rsid w:val="00EB5319"/>
    <w:rsid w:val="00EB5A04"/>
    <w:rsid w:val="00EB5AC5"/>
    <w:rsid w:val="00EB5CB4"/>
    <w:rsid w:val="00EB5EB2"/>
    <w:rsid w:val="00EB6017"/>
    <w:rsid w:val="00EB6305"/>
    <w:rsid w:val="00EB63E8"/>
    <w:rsid w:val="00EB671E"/>
    <w:rsid w:val="00EB6748"/>
    <w:rsid w:val="00EB6A3F"/>
    <w:rsid w:val="00EB6BD5"/>
    <w:rsid w:val="00EB6C32"/>
    <w:rsid w:val="00EB6E19"/>
    <w:rsid w:val="00EB6E70"/>
    <w:rsid w:val="00EB7043"/>
    <w:rsid w:val="00EB7789"/>
    <w:rsid w:val="00EB7E38"/>
    <w:rsid w:val="00EB7F36"/>
    <w:rsid w:val="00EC0046"/>
    <w:rsid w:val="00EC070E"/>
    <w:rsid w:val="00EC0869"/>
    <w:rsid w:val="00EC0B9F"/>
    <w:rsid w:val="00EC0C0F"/>
    <w:rsid w:val="00EC0E1F"/>
    <w:rsid w:val="00EC155D"/>
    <w:rsid w:val="00EC1AF3"/>
    <w:rsid w:val="00EC1CA2"/>
    <w:rsid w:val="00EC1FE5"/>
    <w:rsid w:val="00EC218F"/>
    <w:rsid w:val="00EC2B7B"/>
    <w:rsid w:val="00EC2C3E"/>
    <w:rsid w:val="00EC3105"/>
    <w:rsid w:val="00EC35E0"/>
    <w:rsid w:val="00EC39D4"/>
    <w:rsid w:val="00EC3B5B"/>
    <w:rsid w:val="00EC3CDD"/>
    <w:rsid w:val="00EC3F4B"/>
    <w:rsid w:val="00EC431B"/>
    <w:rsid w:val="00EC44BC"/>
    <w:rsid w:val="00EC464B"/>
    <w:rsid w:val="00EC48F0"/>
    <w:rsid w:val="00EC4B4E"/>
    <w:rsid w:val="00EC4DD2"/>
    <w:rsid w:val="00EC4DF5"/>
    <w:rsid w:val="00EC4E5D"/>
    <w:rsid w:val="00EC5024"/>
    <w:rsid w:val="00EC5758"/>
    <w:rsid w:val="00EC5C96"/>
    <w:rsid w:val="00EC5E66"/>
    <w:rsid w:val="00EC612B"/>
    <w:rsid w:val="00EC63C2"/>
    <w:rsid w:val="00EC666B"/>
    <w:rsid w:val="00EC7356"/>
    <w:rsid w:val="00EC766C"/>
    <w:rsid w:val="00EC7C59"/>
    <w:rsid w:val="00EC7CB7"/>
    <w:rsid w:val="00EC7DCC"/>
    <w:rsid w:val="00EC7EB1"/>
    <w:rsid w:val="00ED0470"/>
    <w:rsid w:val="00ED0551"/>
    <w:rsid w:val="00ED06CB"/>
    <w:rsid w:val="00ED0878"/>
    <w:rsid w:val="00ED0B59"/>
    <w:rsid w:val="00ED0DF1"/>
    <w:rsid w:val="00ED0EAE"/>
    <w:rsid w:val="00ED0FA7"/>
    <w:rsid w:val="00ED0FCD"/>
    <w:rsid w:val="00ED1139"/>
    <w:rsid w:val="00ED11AD"/>
    <w:rsid w:val="00ED11CF"/>
    <w:rsid w:val="00ED16A7"/>
    <w:rsid w:val="00ED17F1"/>
    <w:rsid w:val="00ED1A67"/>
    <w:rsid w:val="00ED20BE"/>
    <w:rsid w:val="00ED21CE"/>
    <w:rsid w:val="00ED23E8"/>
    <w:rsid w:val="00ED2717"/>
    <w:rsid w:val="00ED2AEF"/>
    <w:rsid w:val="00ED2E67"/>
    <w:rsid w:val="00ED3196"/>
    <w:rsid w:val="00ED380F"/>
    <w:rsid w:val="00ED3D66"/>
    <w:rsid w:val="00ED3F17"/>
    <w:rsid w:val="00ED441E"/>
    <w:rsid w:val="00ED4D79"/>
    <w:rsid w:val="00ED4EFF"/>
    <w:rsid w:val="00ED4FE4"/>
    <w:rsid w:val="00ED53C4"/>
    <w:rsid w:val="00ED5692"/>
    <w:rsid w:val="00ED5A63"/>
    <w:rsid w:val="00ED5E0A"/>
    <w:rsid w:val="00ED6036"/>
    <w:rsid w:val="00ED6140"/>
    <w:rsid w:val="00ED631A"/>
    <w:rsid w:val="00ED6332"/>
    <w:rsid w:val="00ED6559"/>
    <w:rsid w:val="00ED674B"/>
    <w:rsid w:val="00ED6A95"/>
    <w:rsid w:val="00ED6CC1"/>
    <w:rsid w:val="00ED6D16"/>
    <w:rsid w:val="00ED6E21"/>
    <w:rsid w:val="00ED7CB6"/>
    <w:rsid w:val="00ED7FFD"/>
    <w:rsid w:val="00EE005B"/>
    <w:rsid w:val="00EE006D"/>
    <w:rsid w:val="00EE043B"/>
    <w:rsid w:val="00EE04E5"/>
    <w:rsid w:val="00EE0652"/>
    <w:rsid w:val="00EE09F9"/>
    <w:rsid w:val="00EE0A28"/>
    <w:rsid w:val="00EE0E22"/>
    <w:rsid w:val="00EE0E9C"/>
    <w:rsid w:val="00EE102F"/>
    <w:rsid w:val="00EE11FA"/>
    <w:rsid w:val="00EE121A"/>
    <w:rsid w:val="00EE1825"/>
    <w:rsid w:val="00EE1AF1"/>
    <w:rsid w:val="00EE1CEE"/>
    <w:rsid w:val="00EE1E24"/>
    <w:rsid w:val="00EE2565"/>
    <w:rsid w:val="00EE2D54"/>
    <w:rsid w:val="00EE2F10"/>
    <w:rsid w:val="00EE2F42"/>
    <w:rsid w:val="00EE2FD8"/>
    <w:rsid w:val="00EE33D4"/>
    <w:rsid w:val="00EE344E"/>
    <w:rsid w:val="00EE36A7"/>
    <w:rsid w:val="00EE3BAC"/>
    <w:rsid w:val="00EE3D8E"/>
    <w:rsid w:val="00EE4415"/>
    <w:rsid w:val="00EE46F3"/>
    <w:rsid w:val="00EE4A74"/>
    <w:rsid w:val="00EE51B9"/>
    <w:rsid w:val="00EE55E1"/>
    <w:rsid w:val="00EE56C3"/>
    <w:rsid w:val="00EE59BA"/>
    <w:rsid w:val="00EE5B16"/>
    <w:rsid w:val="00EE5FF8"/>
    <w:rsid w:val="00EE618C"/>
    <w:rsid w:val="00EE638A"/>
    <w:rsid w:val="00EE6575"/>
    <w:rsid w:val="00EE6581"/>
    <w:rsid w:val="00EE65C2"/>
    <w:rsid w:val="00EE6BDE"/>
    <w:rsid w:val="00EE6F23"/>
    <w:rsid w:val="00EE72C4"/>
    <w:rsid w:val="00EE72E9"/>
    <w:rsid w:val="00EE76D8"/>
    <w:rsid w:val="00EE78BE"/>
    <w:rsid w:val="00EE793C"/>
    <w:rsid w:val="00EE7969"/>
    <w:rsid w:val="00EE7D6B"/>
    <w:rsid w:val="00EE7E13"/>
    <w:rsid w:val="00EE7E96"/>
    <w:rsid w:val="00EE7F54"/>
    <w:rsid w:val="00EF00E9"/>
    <w:rsid w:val="00EF026B"/>
    <w:rsid w:val="00EF03EE"/>
    <w:rsid w:val="00EF03F2"/>
    <w:rsid w:val="00EF0691"/>
    <w:rsid w:val="00EF0C16"/>
    <w:rsid w:val="00EF0F32"/>
    <w:rsid w:val="00EF0F5A"/>
    <w:rsid w:val="00EF0FA7"/>
    <w:rsid w:val="00EF10F3"/>
    <w:rsid w:val="00EF1F54"/>
    <w:rsid w:val="00EF26A9"/>
    <w:rsid w:val="00EF2B71"/>
    <w:rsid w:val="00EF3164"/>
    <w:rsid w:val="00EF38E3"/>
    <w:rsid w:val="00EF39DA"/>
    <w:rsid w:val="00EF3AC7"/>
    <w:rsid w:val="00EF3EF3"/>
    <w:rsid w:val="00EF4306"/>
    <w:rsid w:val="00EF44D5"/>
    <w:rsid w:val="00EF46A9"/>
    <w:rsid w:val="00EF4705"/>
    <w:rsid w:val="00EF48F8"/>
    <w:rsid w:val="00EF4C3B"/>
    <w:rsid w:val="00EF4E1D"/>
    <w:rsid w:val="00EF4EB7"/>
    <w:rsid w:val="00EF51A4"/>
    <w:rsid w:val="00EF53CF"/>
    <w:rsid w:val="00EF54A8"/>
    <w:rsid w:val="00EF5CD6"/>
    <w:rsid w:val="00EF5EA1"/>
    <w:rsid w:val="00EF68DF"/>
    <w:rsid w:val="00EF6D14"/>
    <w:rsid w:val="00EF6D74"/>
    <w:rsid w:val="00EF6F43"/>
    <w:rsid w:val="00EF7724"/>
    <w:rsid w:val="00EF785A"/>
    <w:rsid w:val="00EF7EA0"/>
    <w:rsid w:val="00F000F9"/>
    <w:rsid w:val="00F00486"/>
    <w:rsid w:val="00F00984"/>
    <w:rsid w:val="00F011FF"/>
    <w:rsid w:val="00F0225D"/>
    <w:rsid w:val="00F02FD9"/>
    <w:rsid w:val="00F03121"/>
    <w:rsid w:val="00F0338A"/>
    <w:rsid w:val="00F0380C"/>
    <w:rsid w:val="00F03888"/>
    <w:rsid w:val="00F03A7E"/>
    <w:rsid w:val="00F03CDE"/>
    <w:rsid w:val="00F03D7E"/>
    <w:rsid w:val="00F03F4E"/>
    <w:rsid w:val="00F044DD"/>
    <w:rsid w:val="00F0450D"/>
    <w:rsid w:val="00F04A92"/>
    <w:rsid w:val="00F04C71"/>
    <w:rsid w:val="00F05024"/>
    <w:rsid w:val="00F05134"/>
    <w:rsid w:val="00F05333"/>
    <w:rsid w:val="00F053A3"/>
    <w:rsid w:val="00F05480"/>
    <w:rsid w:val="00F05514"/>
    <w:rsid w:val="00F05D71"/>
    <w:rsid w:val="00F05D83"/>
    <w:rsid w:val="00F06107"/>
    <w:rsid w:val="00F0617E"/>
    <w:rsid w:val="00F0697D"/>
    <w:rsid w:val="00F06E41"/>
    <w:rsid w:val="00F0740B"/>
    <w:rsid w:val="00F07829"/>
    <w:rsid w:val="00F07988"/>
    <w:rsid w:val="00F07997"/>
    <w:rsid w:val="00F07F07"/>
    <w:rsid w:val="00F100DB"/>
    <w:rsid w:val="00F10395"/>
    <w:rsid w:val="00F1050D"/>
    <w:rsid w:val="00F10580"/>
    <w:rsid w:val="00F10867"/>
    <w:rsid w:val="00F10A39"/>
    <w:rsid w:val="00F11036"/>
    <w:rsid w:val="00F113E2"/>
    <w:rsid w:val="00F11434"/>
    <w:rsid w:val="00F114F8"/>
    <w:rsid w:val="00F115F2"/>
    <w:rsid w:val="00F11895"/>
    <w:rsid w:val="00F11CE9"/>
    <w:rsid w:val="00F12036"/>
    <w:rsid w:val="00F128A5"/>
    <w:rsid w:val="00F12ABA"/>
    <w:rsid w:val="00F12F83"/>
    <w:rsid w:val="00F13188"/>
    <w:rsid w:val="00F132B8"/>
    <w:rsid w:val="00F1344B"/>
    <w:rsid w:val="00F13AEA"/>
    <w:rsid w:val="00F13B8B"/>
    <w:rsid w:val="00F143C9"/>
    <w:rsid w:val="00F145AA"/>
    <w:rsid w:val="00F14C21"/>
    <w:rsid w:val="00F14F6F"/>
    <w:rsid w:val="00F1528A"/>
    <w:rsid w:val="00F1564A"/>
    <w:rsid w:val="00F156C3"/>
    <w:rsid w:val="00F159A1"/>
    <w:rsid w:val="00F15C08"/>
    <w:rsid w:val="00F15CF8"/>
    <w:rsid w:val="00F16050"/>
    <w:rsid w:val="00F16106"/>
    <w:rsid w:val="00F162FB"/>
    <w:rsid w:val="00F16F78"/>
    <w:rsid w:val="00F1703D"/>
    <w:rsid w:val="00F171C5"/>
    <w:rsid w:val="00F171E2"/>
    <w:rsid w:val="00F1722C"/>
    <w:rsid w:val="00F1799C"/>
    <w:rsid w:val="00F17AA1"/>
    <w:rsid w:val="00F17B55"/>
    <w:rsid w:val="00F17E0C"/>
    <w:rsid w:val="00F2038E"/>
    <w:rsid w:val="00F203C4"/>
    <w:rsid w:val="00F20C30"/>
    <w:rsid w:val="00F20EA4"/>
    <w:rsid w:val="00F20F69"/>
    <w:rsid w:val="00F2101D"/>
    <w:rsid w:val="00F210E5"/>
    <w:rsid w:val="00F21404"/>
    <w:rsid w:val="00F2156E"/>
    <w:rsid w:val="00F217BB"/>
    <w:rsid w:val="00F2188D"/>
    <w:rsid w:val="00F21A8A"/>
    <w:rsid w:val="00F21BE8"/>
    <w:rsid w:val="00F21D02"/>
    <w:rsid w:val="00F21F48"/>
    <w:rsid w:val="00F22147"/>
    <w:rsid w:val="00F22389"/>
    <w:rsid w:val="00F2246A"/>
    <w:rsid w:val="00F22534"/>
    <w:rsid w:val="00F22535"/>
    <w:rsid w:val="00F226DC"/>
    <w:rsid w:val="00F22D1C"/>
    <w:rsid w:val="00F233AE"/>
    <w:rsid w:val="00F23549"/>
    <w:rsid w:val="00F2436A"/>
    <w:rsid w:val="00F243A3"/>
    <w:rsid w:val="00F24420"/>
    <w:rsid w:val="00F244E7"/>
    <w:rsid w:val="00F24DE5"/>
    <w:rsid w:val="00F25123"/>
    <w:rsid w:val="00F252C3"/>
    <w:rsid w:val="00F25393"/>
    <w:rsid w:val="00F25397"/>
    <w:rsid w:val="00F2556A"/>
    <w:rsid w:val="00F257CC"/>
    <w:rsid w:val="00F258F8"/>
    <w:rsid w:val="00F25E27"/>
    <w:rsid w:val="00F25F14"/>
    <w:rsid w:val="00F26236"/>
    <w:rsid w:val="00F2626A"/>
    <w:rsid w:val="00F264E2"/>
    <w:rsid w:val="00F26971"/>
    <w:rsid w:val="00F26E5F"/>
    <w:rsid w:val="00F26FA1"/>
    <w:rsid w:val="00F270AA"/>
    <w:rsid w:val="00F274B0"/>
    <w:rsid w:val="00F274B7"/>
    <w:rsid w:val="00F2752F"/>
    <w:rsid w:val="00F27C38"/>
    <w:rsid w:val="00F27D06"/>
    <w:rsid w:val="00F27DDD"/>
    <w:rsid w:val="00F27EB2"/>
    <w:rsid w:val="00F27F9B"/>
    <w:rsid w:val="00F301C0"/>
    <w:rsid w:val="00F30568"/>
    <w:rsid w:val="00F30691"/>
    <w:rsid w:val="00F30E40"/>
    <w:rsid w:val="00F30FCC"/>
    <w:rsid w:val="00F315E3"/>
    <w:rsid w:val="00F31821"/>
    <w:rsid w:val="00F31AB8"/>
    <w:rsid w:val="00F31C3F"/>
    <w:rsid w:val="00F31D88"/>
    <w:rsid w:val="00F320DE"/>
    <w:rsid w:val="00F329D6"/>
    <w:rsid w:val="00F32A6F"/>
    <w:rsid w:val="00F33003"/>
    <w:rsid w:val="00F3302D"/>
    <w:rsid w:val="00F34125"/>
    <w:rsid w:val="00F342C8"/>
    <w:rsid w:val="00F3431C"/>
    <w:rsid w:val="00F344DD"/>
    <w:rsid w:val="00F34616"/>
    <w:rsid w:val="00F34651"/>
    <w:rsid w:val="00F34B50"/>
    <w:rsid w:val="00F34C99"/>
    <w:rsid w:val="00F34F80"/>
    <w:rsid w:val="00F3516A"/>
    <w:rsid w:val="00F3599F"/>
    <w:rsid w:val="00F359E2"/>
    <w:rsid w:val="00F35AA7"/>
    <w:rsid w:val="00F35B09"/>
    <w:rsid w:val="00F35B87"/>
    <w:rsid w:val="00F36095"/>
    <w:rsid w:val="00F36137"/>
    <w:rsid w:val="00F36460"/>
    <w:rsid w:val="00F364BE"/>
    <w:rsid w:val="00F36601"/>
    <w:rsid w:val="00F36905"/>
    <w:rsid w:val="00F36C9E"/>
    <w:rsid w:val="00F36D02"/>
    <w:rsid w:val="00F37135"/>
    <w:rsid w:val="00F376DF"/>
    <w:rsid w:val="00F37BA4"/>
    <w:rsid w:val="00F37F69"/>
    <w:rsid w:val="00F402DC"/>
    <w:rsid w:val="00F4036E"/>
    <w:rsid w:val="00F408E8"/>
    <w:rsid w:val="00F40A76"/>
    <w:rsid w:val="00F40ACA"/>
    <w:rsid w:val="00F40B20"/>
    <w:rsid w:val="00F41130"/>
    <w:rsid w:val="00F416CD"/>
    <w:rsid w:val="00F41F21"/>
    <w:rsid w:val="00F41FA4"/>
    <w:rsid w:val="00F42024"/>
    <w:rsid w:val="00F424D8"/>
    <w:rsid w:val="00F43171"/>
    <w:rsid w:val="00F43222"/>
    <w:rsid w:val="00F43D1A"/>
    <w:rsid w:val="00F44063"/>
    <w:rsid w:val="00F44107"/>
    <w:rsid w:val="00F44254"/>
    <w:rsid w:val="00F4429F"/>
    <w:rsid w:val="00F442FF"/>
    <w:rsid w:val="00F44384"/>
    <w:rsid w:val="00F444BD"/>
    <w:rsid w:val="00F44608"/>
    <w:rsid w:val="00F44C18"/>
    <w:rsid w:val="00F44C73"/>
    <w:rsid w:val="00F453DC"/>
    <w:rsid w:val="00F45467"/>
    <w:rsid w:val="00F455C6"/>
    <w:rsid w:val="00F4574F"/>
    <w:rsid w:val="00F45C67"/>
    <w:rsid w:val="00F45E83"/>
    <w:rsid w:val="00F45F46"/>
    <w:rsid w:val="00F46088"/>
    <w:rsid w:val="00F46156"/>
    <w:rsid w:val="00F46711"/>
    <w:rsid w:val="00F467B6"/>
    <w:rsid w:val="00F46C7A"/>
    <w:rsid w:val="00F4711C"/>
    <w:rsid w:val="00F471E5"/>
    <w:rsid w:val="00F4765D"/>
    <w:rsid w:val="00F477B0"/>
    <w:rsid w:val="00F47D1A"/>
    <w:rsid w:val="00F47D4A"/>
    <w:rsid w:val="00F47EBA"/>
    <w:rsid w:val="00F50100"/>
    <w:rsid w:val="00F5010D"/>
    <w:rsid w:val="00F5030C"/>
    <w:rsid w:val="00F5048E"/>
    <w:rsid w:val="00F505E4"/>
    <w:rsid w:val="00F50604"/>
    <w:rsid w:val="00F50889"/>
    <w:rsid w:val="00F5088F"/>
    <w:rsid w:val="00F50A5A"/>
    <w:rsid w:val="00F50A9E"/>
    <w:rsid w:val="00F50AE0"/>
    <w:rsid w:val="00F50B04"/>
    <w:rsid w:val="00F50B3A"/>
    <w:rsid w:val="00F5137E"/>
    <w:rsid w:val="00F52451"/>
    <w:rsid w:val="00F5247B"/>
    <w:rsid w:val="00F52490"/>
    <w:rsid w:val="00F52C60"/>
    <w:rsid w:val="00F52D24"/>
    <w:rsid w:val="00F531C6"/>
    <w:rsid w:val="00F534C5"/>
    <w:rsid w:val="00F53832"/>
    <w:rsid w:val="00F53AE7"/>
    <w:rsid w:val="00F53D79"/>
    <w:rsid w:val="00F53DEA"/>
    <w:rsid w:val="00F5416F"/>
    <w:rsid w:val="00F54518"/>
    <w:rsid w:val="00F545E6"/>
    <w:rsid w:val="00F54C7C"/>
    <w:rsid w:val="00F5504E"/>
    <w:rsid w:val="00F553EF"/>
    <w:rsid w:val="00F554F7"/>
    <w:rsid w:val="00F55A1E"/>
    <w:rsid w:val="00F55BEE"/>
    <w:rsid w:val="00F55F1B"/>
    <w:rsid w:val="00F5685E"/>
    <w:rsid w:val="00F56F49"/>
    <w:rsid w:val="00F57044"/>
    <w:rsid w:val="00F57332"/>
    <w:rsid w:val="00F5747B"/>
    <w:rsid w:val="00F57732"/>
    <w:rsid w:val="00F57984"/>
    <w:rsid w:val="00F57A99"/>
    <w:rsid w:val="00F57D7C"/>
    <w:rsid w:val="00F57F81"/>
    <w:rsid w:val="00F60487"/>
    <w:rsid w:val="00F6060F"/>
    <w:rsid w:val="00F60A32"/>
    <w:rsid w:val="00F60F9F"/>
    <w:rsid w:val="00F611E5"/>
    <w:rsid w:val="00F61321"/>
    <w:rsid w:val="00F61883"/>
    <w:rsid w:val="00F61995"/>
    <w:rsid w:val="00F61A52"/>
    <w:rsid w:val="00F61AE6"/>
    <w:rsid w:val="00F61BA7"/>
    <w:rsid w:val="00F61CE7"/>
    <w:rsid w:val="00F62705"/>
    <w:rsid w:val="00F62715"/>
    <w:rsid w:val="00F62C0C"/>
    <w:rsid w:val="00F62DB7"/>
    <w:rsid w:val="00F6315B"/>
    <w:rsid w:val="00F6328C"/>
    <w:rsid w:val="00F63671"/>
    <w:rsid w:val="00F636ED"/>
    <w:rsid w:val="00F63A67"/>
    <w:rsid w:val="00F63BCA"/>
    <w:rsid w:val="00F63BF3"/>
    <w:rsid w:val="00F63EC1"/>
    <w:rsid w:val="00F6433C"/>
    <w:rsid w:val="00F64717"/>
    <w:rsid w:val="00F6473F"/>
    <w:rsid w:val="00F647E0"/>
    <w:rsid w:val="00F64870"/>
    <w:rsid w:val="00F652C7"/>
    <w:rsid w:val="00F6597E"/>
    <w:rsid w:val="00F66325"/>
    <w:rsid w:val="00F664CF"/>
    <w:rsid w:val="00F66930"/>
    <w:rsid w:val="00F66D27"/>
    <w:rsid w:val="00F676B1"/>
    <w:rsid w:val="00F6778F"/>
    <w:rsid w:val="00F679B3"/>
    <w:rsid w:val="00F67D16"/>
    <w:rsid w:val="00F70072"/>
    <w:rsid w:val="00F70375"/>
    <w:rsid w:val="00F705CB"/>
    <w:rsid w:val="00F70CB4"/>
    <w:rsid w:val="00F70CFD"/>
    <w:rsid w:val="00F71514"/>
    <w:rsid w:val="00F720DE"/>
    <w:rsid w:val="00F724F9"/>
    <w:rsid w:val="00F7287E"/>
    <w:rsid w:val="00F72B40"/>
    <w:rsid w:val="00F72E5D"/>
    <w:rsid w:val="00F72F02"/>
    <w:rsid w:val="00F72FFC"/>
    <w:rsid w:val="00F73605"/>
    <w:rsid w:val="00F73B78"/>
    <w:rsid w:val="00F73C22"/>
    <w:rsid w:val="00F7409A"/>
    <w:rsid w:val="00F74BEF"/>
    <w:rsid w:val="00F74F2B"/>
    <w:rsid w:val="00F75140"/>
    <w:rsid w:val="00F7525E"/>
    <w:rsid w:val="00F7536F"/>
    <w:rsid w:val="00F75372"/>
    <w:rsid w:val="00F7556C"/>
    <w:rsid w:val="00F75BC4"/>
    <w:rsid w:val="00F75D51"/>
    <w:rsid w:val="00F76196"/>
    <w:rsid w:val="00F762B7"/>
    <w:rsid w:val="00F76456"/>
    <w:rsid w:val="00F76926"/>
    <w:rsid w:val="00F77082"/>
    <w:rsid w:val="00F77185"/>
    <w:rsid w:val="00F7736A"/>
    <w:rsid w:val="00F774E1"/>
    <w:rsid w:val="00F77A9E"/>
    <w:rsid w:val="00F77C43"/>
    <w:rsid w:val="00F77E52"/>
    <w:rsid w:val="00F8042B"/>
    <w:rsid w:val="00F8077A"/>
    <w:rsid w:val="00F80B96"/>
    <w:rsid w:val="00F80BC3"/>
    <w:rsid w:val="00F80D33"/>
    <w:rsid w:val="00F80F29"/>
    <w:rsid w:val="00F81415"/>
    <w:rsid w:val="00F81552"/>
    <w:rsid w:val="00F816BE"/>
    <w:rsid w:val="00F817CA"/>
    <w:rsid w:val="00F81914"/>
    <w:rsid w:val="00F822A2"/>
    <w:rsid w:val="00F82306"/>
    <w:rsid w:val="00F8232E"/>
    <w:rsid w:val="00F82407"/>
    <w:rsid w:val="00F824C0"/>
    <w:rsid w:val="00F82A48"/>
    <w:rsid w:val="00F82CED"/>
    <w:rsid w:val="00F82E2E"/>
    <w:rsid w:val="00F83143"/>
    <w:rsid w:val="00F8332A"/>
    <w:rsid w:val="00F8336F"/>
    <w:rsid w:val="00F83394"/>
    <w:rsid w:val="00F83C41"/>
    <w:rsid w:val="00F83E92"/>
    <w:rsid w:val="00F83FAA"/>
    <w:rsid w:val="00F8434E"/>
    <w:rsid w:val="00F84588"/>
    <w:rsid w:val="00F848A4"/>
    <w:rsid w:val="00F850BC"/>
    <w:rsid w:val="00F851DA"/>
    <w:rsid w:val="00F851E5"/>
    <w:rsid w:val="00F85328"/>
    <w:rsid w:val="00F856A3"/>
    <w:rsid w:val="00F85832"/>
    <w:rsid w:val="00F85D96"/>
    <w:rsid w:val="00F85DF4"/>
    <w:rsid w:val="00F86BAA"/>
    <w:rsid w:val="00F87416"/>
    <w:rsid w:val="00F87A87"/>
    <w:rsid w:val="00F87D2B"/>
    <w:rsid w:val="00F9050A"/>
    <w:rsid w:val="00F907A5"/>
    <w:rsid w:val="00F90EA6"/>
    <w:rsid w:val="00F91134"/>
    <w:rsid w:val="00F91236"/>
    <w:rsid w:val="00F912F7"/>
    <w:rsid w:val="00F91302"/>
    <w:rsid w:val="00F914B3"/>
    <w:rsid w:val="00F91B80"/>
    <w:rsid w:val="00F91D88"/>
    <w:rsid w:val="00F91E59"/>
    <w:rsid w:val="00F91F80"/>
    <w:rsid w:val="00F91FA8"/>
    <w:rsid w:val="00F926A8"/>
    <w:rsid w:val="00F926DF"/>
    <w:rsid w:val="00F92758"/>
    <w:rsid w:val="00F92ECA"/>
    <w:rsid w:val="00F9312A"/>
    <w:rsid w:val="00F932E8"/>
    <w:rsid w:val="00F93749"/>
    <w:rsid w:val="00F93B95"/>
    <w:rsid w:val="00F93C41"/>
    <w:rsid w:val="00F93FE9"/>
    <w:rsid w:val="00F94074"/>
    <w:rsid w:val="00F9422D"/>
    <w:rsid w:val="00F94230"/>
    <w:rsid w:val="00F9428D"/>
    <w:rsid w:val="00F9466F"/>
    <w:rsid w:val="00F94BDA"/>
    <w:rsid w:val="00F952D1"/>
    <w:rsid w:val="00F95EDB"/>
    <w:rsid w:val="00F95FE0"/>
    <w:rsid w:val="00F96575"/>
    <w:rsid w:val="00F96876"/>
    <w:rsid w:val="00F96B00"/>
    <w:rsid w:val="00F96ECA"/>
    <w:rsid w:val="00F973B4"/>
    <w:rsid w:val="00F97802"/>
    <w:rsid w:val="00F97BAE"/>
    <w:rsid w:val="00FA0A1E"/>
    <w:rsid w:val="00FA0A68"/>
    <w:rsid w:val="00FA0ABE"/>
    <w:rsid w:val="00FA1771"/>
    <w:rsid w:val="00FA197E"/>
    <w:rsid w:val="00FA1D3D"/>
    <w:rsid w:val="00FA222A"/>
    <w:rsid w:val="00FA228A"/>
    <w:rsid w:val="00FA22D7"/>
    <w:rsid w:val="00FA23EA"/>
    <w:rsid w:val="00FA24C9"/>
    <w:rsid w:val="00FA26F3"/>
    <w:rsid w:val="00FA29C2"/>
    <w:rsid w:val="00FA2C98"/>
    <w:rsid w:val="00FA2E57"/>
    <w:rsid w:val="00FA2F47"/>
    <w:rsid w:val="00FA3199"/>
    <w:rsid w:val="00FA31BB"/>
    <w:rsid w:val="00FA38FE"/>
    <w:rsid w:val="00FA3918"/>
    <w:rsid w:val="00FA459D"/>
    <w:rsid w:val="00FA46FA"/>
    <w:rsid w:val="00FA4BF7"/>
    <w:rsid w:val="00FA555D"/>
    <w:rsid w:val="00FA5881"/>
    <w:rsid w:val="00FA6083"/>
    <w:rsid w:val="00FA64F0"/>
    <w:rsid w:val="00FA7088"/>
    <w:rsid w:val="00FA75A6"/>
    <w:rsid w:val="00FA7817"/>
    <w:rsid w:val="00FA7B87"/>
    <w:rsid w:val="00FA7CC0"/>
    <w:rsid w:val="00FA7DF0"/>
    <w:rsid w:val="00FB032E"/>
    <w:rsid w:val="00FB04AA"/>
    <w:rsid w:val="00FB07B1"/>
    <w:rsid w:val="00FB0EE3"/>
    <w:rsid w:val="00FB0FDA"/>
    <w:rsid w:val="00FB127D"/>
    <w:rsid w:val="00FB12B9"/>
    <w:rsid w:val="00FB161F"/>
    <w:rsid w:val="00FB195F"/>
    <w:rsid w:val="00FB2079"/>
    <w:rsid w:val="00FB23DE"/>
    <w:rsid w:val="00FB246B"/>
    <w:rsid w:val="00FB31EB"/>
    <w:rsid w:val="00FB3C75"/>
    <w:rsid w:val="00FB40AE"/>
    <w:rsid w:val="00FB4355"/>
    <w:rsid w:val="00FB46F4"/>
    <w:rsid w:val="00FB496B"/>
    <w:rsid w:val="00FB4AE7"/>
    <w:rsid w:val="00FB4AF1"/>
    <w:rsid w:val="00FB4FC2"/>
    <w:rsid w:val="00FB5129"/>
    <w:rsid w:val="00FB5552"/>
    <w:rsid w:val="00FB55AC"/>
    <w:rsid w:val="00FB55F8"/>
    <w:rsid w:val="00FB58B6"/>
    <w:rsid w:val="00FB5B01"/>
    <w:rsid w:val="00FB5C6B"/>
    <w:rsid w:val="00FB5ECD"/>
    <w:rsid w:val="00FB67D6"/>
    <w:rsid w:val="00FB6D0E"/>
    <w:rsid w:val="00FB6E21"/>
    <w:rsid w:val="00FB6FE5"/>
    <w:rsid w:val="00FB761B"/>
    <w:rsid w:val="00FB78FF"/>
    <w:rsid w:val="00FC01DB"/>
    <w:rsid w:val="00FC0404"/>
    <w:rsid w:val="00FC0C9D"/>
    <w:rsid w:val="00FC0EE1"/>
    <w:rsid w:val="00FC0F00"/>
    <w:rsid w:val="00FC1821"/>
    <w:rsid w:val="00FC1B40"/>
    <w:rsid w:val="00FC1FBF"/>
    <w:rsid w:val="00FC3421"/>
    <w:rsid w:val="00FC3678"/>
    <w:rsid w:val="00FC3906"/>
    <w:rsid w:val="00FC3A39"/>
    <w:rsid w:val="00FC3A68"/>
    <w:rsid w:val="00FC3B02"/>
    <w:rsid w:val="00FC3E92"/>
    <w:rsid w:val="00FC4117"/>
    <w:rsid w:val="00FC4ACB"/>
    <w:rsid w:val="00FC4E37"/>
    <w:rsid w:val="00FC51AB"/>
    <w:rsid w:val="00FC5496"/>
    <w:rsid w:val="00FC5842"/>
    <w:rsid w:val="00FC5B84"/>
    <w:rsid w:val="00FC5CB5"/>
    <w:rsid w:val="00FC5D84"/>
    <w:rsid w:val="00FC601B"/>
    <w:rsid w:val="00FC6795"/>
    <w:rsid w:val="00FC685A"/>
    <w:rsid w:val="00FC6B26"/>
    <w:rsid w:val="00FC734D"/>
    <w:rsid w:val="00FC7621"/>
    <w:rsid w:val="00FC77E5"/>
    <w:rsid w:val="00FC7A6D"/>
    <w:rsid w:val="00FC7C89"/>
    <w:rsid w:val="00FC7C94"/>
    <w:rsid w:val="00FD0436"/>
    <w:rsid w:val="00FD0B0C"/>
    <w:rsid w:val="00FD0CF5"/>
    <w:rsid w:val="00FD0FC8"/>
    <w:rsid w:val="00FD10BD"/>
    <w:rsid w:val="00FD174F"/>
    <w:rsid w:val="00FD17BE"/>
    <w:rsid w:val="00FD1CCD"/>
    <w:rsid w:val="00FD1DC4"/>
    <w:rsid w:val="00FD21F2"/>
    <w:rsid w:val="00FD2309"/>
    <w:rsid w:val="00FD2321"/>
    <w:rsid w:val="00FD260B"/>
    <w:rsid w:val="00FD281F"/>
    <w:rsid w:val="00FD2B73"/>
    <w:rsid w:val="00FD35D2"/>
    <w:rsid w:val="00FD3C27"/>
    <w:rsid w:val="00FD46A1"/>
    <w:rsid w:val="00FD47D6"/>
    <w:rsid w:val="00FD47EB"/>
    <w:rsid w:val="00FD4BC5"/>
    <w:rsid w:val="00FD5F6D"/>
    <w:rsid w:val="00FD5F70"/>
    <w:rsid w:val="00FD6039"/>
    <w:rsid w:val="00FD61B4"/>
    <w:rsid w:val="00FD6354"/>
    <w:rsid w:val="00FD665F"/>
    <w:rsid w:val="00FD6B8F"/>
    <w:rsid w:val="00FD6D21"/>
    <w:rsid w:val="00FD6DE0"/>
    <w:rsid w:val="00FD6E19"/>
    <w:rsid w:val="00FD7105"/>
    <w:rsid w:val="00FD7330"/>
    <w:rsid w:val="00FD7336"/>
    <w:rsid w:val="00FD7A87"/>
    <w:rsid w:val="00FD7D0B"/>
    <w:rsid w:val="00FE01A1"/>
    <w:rsid w:val="00FE01F4"/>
    <w:rsid w:val="00FE0668"/>
    <w:rsid w:val="00FE0ACD"/>
    <w:rsid w:val="00FE0E7A"/>
    <w:rsid w:val="00FE0F67"/>
    <w:rsid w:val="00FE1567"/>
    <w:rsid w:val="00FE190D"/>
    <w:rsid w:val="00FE1A83"/>
    <w:rsid w:val="00FE1C74"/>
    <w:rsid w:val="00FE2245"/>
    <w:rsid w:val="00FE23B4"/>
    <w:rsid w:val="00FE2574"/>
    <w:rsid w:val="00FE2B10"/>
    <w:rsid w:val="00FE2DB0"/>
    <w:rsid w:val="00FE33D1"/>
    <w:rsid w:val="00FE3AAC"/>
    <w:rsid w:val="00FE3BF4"/>
    <w:rsid w:val="00FE3D92"/>
    <w:rsid w:val="00FE41BC"/>
    <w:rsid w:val="00FE41C9"/>
    <w:rsid w:val="00FE41CA"/>
    <w:rsid w:val="00FE42C4"/>
    <w:rsid w:val="00FE42E1"/>
    <w:rsid w:val="00FE430C"/>
    <w:rsid w:val="00FE438D"/>
    <w:rsid w:val="00FE45F0"/>
    <w:rsid w:val="00FE4CDF"/>
    <w:rsid w:val="00FE5538"/>
    <w:rsid w:val="00FE5787"/>
    <w:rsid w:val="00FE5891"/>
    <w:rsid w:val="00FE599C"/>
    <w:rsid w:val="00FE6333"/>
    <w:rsid w:val="00FE696E"/>
    <w:rsid w:val="00FE6A1C"/>
    <w:rsid w:val="00FE6A5A"/>
    <w:rsid w:val="00FE6A7A"/>
    <w:rsid w:val="00FF001B"/>
    <w:rsid w:val="00FF033E"/>
    <w:rsid w:val="00FF0390"/>
    <w:rsid w:val="00FF112A"/>
    <w:rsid w:val="00FF11CA"/>
    <w:rsid w:val="00FF1AD6"/>
    <w:rsid w:val="00FF1B45"/>
    <w:rsid w:val="00FF2311"/>
    <w:rsid w:val="00FF2452"/>
    <w:rsid w:val="00FF270B"/>
    <w:rsid w:val="00FF2A3D"/>
    <w:rsid w:val="00FF31EB"/>
    <w:rsid w:val="00FF3C2E"/>
    <w:rsid w:val="00FF3CF6"/>
    <w:rsid w:val="00FF3DB2"/>
    <w:rsid w:val="00FF4077"/>
    <w:rsid w:val="00FF40DC"/>
    <w:rsid w:val="00FF451E"/>
    <w:rsid w:val="00FF456B"/>
    <w:rsid w:val="00FF4DD0"/>
    <w:rsid w:val="00FF514B"/>
    <w:rsid w:val="00FF5372"/>
    <w:rsid w:val="00FF5584"/>
    <w:rsid w:val="00FF5ACC"/>
    <w:rsid w:val="00FF5ECC"/>
    <w:rsid w:val="00FF5FB1"/>
    <w:rsid w:val="00FF60FA"/>
    <w:rsid w:val="00FF6293"/>
    <w:rsid w:val="00FF62A7"/>
    <w:rsid w:val="00FF65A4"/>
    <w:rsid w:val="00FF6AE4"/>
    <w:rsid w:val="00FF6C18"/>
    <w:rsid w:val="00FF74A5"/>
    <w:rsid w:val="00FF76A5"/>
    <w:rsid w:val="00FF7878"/>
    <w:rsid w:val="00FF7CFB"/>
    <w:rsid w:val="00FF7D73"/>
    <w:rsid w:val="00FF7E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FCEA7F4"/>
  <w15:docId w15:val="{1146E526-DC4B-4489-A812-C126A6189C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C50C6"/>
    <w:pPr>
      <w:widowControl w:val="0"/>
      <w:spacing w:line="480" w:lineRule="auto"/>
      <w:jc w:val="both"/>
    </w:pPr>
    <w:rPr>
      <w:rFonts w:ascii="Times New Roman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456CAE"/>
    <w:pPr>
      <w:keepNext/>
      <w:keepLines/>
      <w:spacing w:before="340" w:after="330"/>
      <w:outlineLvl w:val="0"/>
    </w:pPr>
    <w:rPr>
      <w:rFonts w:eastAsia="Times New Roman"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456CAE"/>
    <w:pPr>
      <w:keepNext/>
      <w:keepLines/>
      <w:spacing w:before="260" w:after="260" w:line="416" w:lineRule="auto"/>
      <w:outlineLvl w:val="1"/>
    </w:pPr>
    <w:rPr>
      <w:rFonts w:eastAsiaTheme="majorEastAsia" w:cstheme="majorBidi"/>
      <w:b/>
      <w:bCs/>
      <w:color w:val="000000" w:themeColor="text1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D850EF"/>
    <w:pPr>
      <w:keepNext/>
      <w:keepLines/>
      <w:spacing w:before="260" w:after="260" w:line="416" w:lineRule="auto"/>
      <w:outlineLvl w:val="2"/>
    </w:pPr>
    <w:rPr>
      <w:b/>
      <w:bCs/>
      <w:sz w:val="30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456CAE"/>
    <w:rPr>
      <w:rFonts w:ascii="Times New Roman" w:eastAsia="Times New Roman" w:hAnsi="Times New Roman"/>
      <w:bCs/>
      <w:kern w:val="44"/>
      <w:sz w:val="28"/>
      <w:szCs w:val="44"/>
    </w:rPr>
  </w:style>
  <w:style w:type="paragraph" w:styleId="a3">
    <w:name w:val="List Paragraph"/>
    <w:basedOn w:val="a"/>
    <w:uiPriority w:val="34"/>
    <w:qFormat/>
    <w:rsid w:val="00EC4E5D"/>
    <w:pPr>
      <w:ind w:firstLineChars="200" w:firstLine="420"/>
    </w:pPr>
  </w:style>
  <w:style w:type="character" w:customStyle="1" w:styleId="20">
    <w:name w:val="标题 2 字符"/>
    <w:basedOn w:val="a0"/>
    <w:link w:val="2"/>
    <w:uiPriority w:val="9"/>
    <w:rsid w:val="00456CAE"/>
    <w:rPr>
      <w:rFonts w:ascii="Times New Roman" w:eastAsiaTheme="majorEastAsia" w:hAnsi="Times New Roman" w:cstheme="majorBidi"/>
      <w:b/>
      <w:bCs/>
      <w:color w:val="000000" w:themeColor="text1"/>
      <w:sz w:val="24"/>
      <w:szCs w:val="32"/>
    </w:rPr>
  </w:style>
  <w:style w:type="paragraph" w:styleId="a4">
    <w:name w:val="header"/>
    <w:basedOn w:val="a"/>
    <w:link w:val="a5"/>
    <w:uiPriority w:val="99"/>
    <w:unhideWhenUsed/>
    <w:rsid w:val="005918A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5918AD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5918A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5918AD"/>
    <w:rPr>
      <w:sz w:val="18"/>
      <w:szCs w:val="18"/>
    </w:rPr>
  </w:style>
  <w:style w:type="paragraph" w:styleId="a8">
    <w:name w:val="footnote text"/>
    <w:basedOn w:val="a"/>
    <w:link w:val="a9"/>
    <w:uiPriority w:val="99"/>
    <w:semiHidden/>
    <w:unhideWhenUsed/>
    <w:rsid w:val="00386BE2"/>
    <w:pPr>
      <w:snapToGrid w:val="0"/>
      <w:jc w:val="left"/>
    </w:pPr>
    <w:rPr>
      <w:sz w:val="18"/>
      <w:szCs w:val="18"/>
    </w:rPr>
  </w:style>
  <w:style w:type="character" w:customStyle="1" w:styleId="a9">
    <w:name w:val="脚注文本 字符"/>
    <w:basedOn w:val="a0"/>
    <w:link w:val="a8"/>
    <w:uiPriority w:val="99"/>
    <w:semiHidden/>
    <w:rsid w:val="00386BE2"/>
    <w:rPr>
      <w:sz w:val="18"/>
      <w:szCs w:val="18"/>
    </w:rPr>
  </w:style>
  <w:style w:type="character" w:styleId="aa">
    <w:name w:val="footnote reference"/>
    <w:basedOn w:val="a0"/>
    <w:uiPriority w:val="99"/>
    <w:semiHidden/>
    <w:unhideWhenUsed/>
    <w:rsid w:val="00386BE2"/>
    <w:rPr>
      <w:vertAlign w:val="superscript"/>
    </w:rPr>
  </w:style>
  <w:style w:type="paragraph" w:styleId="ab">
    <w:name w:val="endnote text"/>
    <w:basedOn w:val="a"/>
    <w:link w:val="ac"/>
    <w:uiPriority w:val="99"/>
    <w:semiHidden/>
    <w:unhideWhenUsed/>
    <w:rsid w:val="00386BE2"/>
    <w:pPr>
      <w:snapToGrid w:val="0"/>
      <w:jc w:val="left"/>
    </w:pPr>
  </w:style>
  <w:style w:type="character" w:customStyle="1" w:styleId="ac">
    <w:name w:val="尾注文本 字符"/>
    <w:basedOn w:val="a0"/>
    <w:link w:val="ab"/>
    <w:uiPriority w:val="99"/>
    <w:semiHidden/>
    <w:rsid w:val="00386BE2"/>
  </w:style>
  <w:style w:type="character" w:styleId="ad">
    <w:name w:val="endnote reference"/>
    <w:basedOn w:val="a0"/>
    <w:uiPriority w:val="99"/>
    <w:semiHidden/>
    <w:unhideWhenUsed/>
    <w:rsid w:val="00386BE2"/>
    <w:rPr>
      <w:vertAlign w:val="superscript"/>
    </w:rPr>
  </w:style>
  <w:style w:type="paragraph" w:styleId="ae">
    <w:name w:val="caption"/>
    <w:basedOn w:val="a"/>
    <w:next w:val="a"/>
    <w:uiPriority w:val="35"/>
    <w:unhideWhenUsed/>
    <w:qFormat/>
    <w:rsid w:val="00386BE2"/>
    <w:rPr>
      <w:rFonts w:asciiTheme="majorHAnsi" w:eastAsia="黑体" w:hAnsiTheme="majorHAnsi" w:cstheme="majorBidi"/>
      <w:sz w:val="20"/>
      <w:szCs w:val="20"/>
    </w:rPr>
  </w:style>
  <w:style w:type="character" w:styleId="af">
    <w:name w:val="Placeholder Text"/>
    <w:basedOn w:val="a0"/>
    <w:uiPriority w:val="99"/>
    <w:semiHidden/>
    <w:rsid w:val="00A25E91"/>
    <w:rPr>
      <w:color w:val="808080"/>
    </w:rPr>
  </w:style>
  <w:style w:type="character" w:customStyle="1" w:styleId="30">
    <w:name w:val="标题 3 字符"/>
    <w:basedOn w:val="a0"/>
    <w:link w:val="3"/>
    <w:uiPriority w:val="9"/>
    <w:rsid w:val="00D850EF"/>
    <w:rPr>
      <w:rFonts w:ascii="Times New Roman" w:hAnsi="Times New Roman"/>
      <w:b/>
      <w:bCs/>
      <w:sz w:val="30"/>
      <w:szCs w:val="32"/>
    </w:rPr>
  </w:style>
  <w:style w:type="paragraph" w:styleId="af0">
    <w:name w:val="Normal (Web)"/>
    <w:basedOn w:val="a"/>
    <w:uiPriority w:val="99"/>
    <w:semiHidden/>
    <w:unhideWhenUsed/>
    <w:rsid w:val="00047AD8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Cs w:val="24"/>
    </w:rPr>
  </w:style>
  <w:style w:type="character" w:styleId="af1">
    <w:name w:val="annotation reference"/>
    <w:basedOn w:val="a0"/>
    <w:uiPriority w:val="99"/>
    <w:semiHidden/>
    <w:unhideWhenUsed/>
    <w:rsid w:val="006629B0"/>
    <w:rPr>
      <w:sz w:val="21"/>
      <w:szCs w:val="21"/>
    </w:rPr>
  </w:style>
  <w:style w:type="paragraph" w:styleId="af2">
    <w:name w:val="annotation text"/>
    <w:basedOn w:val="a"/>
    <w:link w:val="af3"/>
    <w:uiPriority w:val="99"/>
    <w:semiHidden/>
    <w:unhideWhenUsed/>
    <w:rsid w:val="006629B0"/>
    <w:pPr>
      <w:jc w:val="left"/>
    </w:pPr>
  </w:style>
  <w:style w:type="character" w:customStyle="1" w:styleId="af3">
    <w:name w:val="批注文字 字符"/>
    <w:basedOn w:val="a0"/>
    <w:link w:val="af2"/>
    <w:uiPriority w:val="99"/>
    <w:semiHidden/>
    <w:rsid w:val="006629B0"/>
    <w:rPr>
      <w:rFonts w:ascii="Times New Roman" w:hAnsi="Times New Roman"/>
    </w:rPr>
  </w:style>
  <w:style w:type="paragraph" w:styleId="af4">
    <w:name w:val="annotation subject"/>
    <w:basedOn w:val="af2"/>
    <w:next w:val="af2"/>
    <w:link w:val="af5"/>
    <w:uiPriority w:val="99"/>
    <w:semiHidden/>
    <w:unhideWhenUsed/>
    <w:rsid w:val="006629B0"/>
    <w:rPr>
      <w:b/>
      <w:bCs/>
    </w:rPr>
  </w:style>
  <w:style w:type="character" w:customStyle="1" w:styleId="af5">
    <w:name w:val="批注主题 字符"/>
    <w:basedOn w:val="af3"/>
    <w:link w:val="af4"/>
    <w:uiPriority w:val="99"/>
    <w:semiHidden/>
    <w:rsid w:val="006629B0"/>
    <w:rPr>
      <w:rFonts w:ascii="Times New Roman" w:hAnsi="Times New Roman"/>
      <w:b/>
      <w:bCs/>
    </w:rPr>
  </w:style>
  <w:style w:type="paragraph" w:styleId="af6">
    <w:name w:val="Balloon Text"/>
    <w:basedOn w:val="a"/>
    <w:link w:val="af7"/>
    <w:uiPriority w:val="99"/>
    <w:semiHidden/>
    <w:unhideWhenUsed/>
    <w:rsid w:val="006629B0"/>
    <w:rPr>
      <w:sz w:val="18"/>
      <w:szCs w:val="18"/>
    </w:rPr>
  </w:style>
  <w:style w:type="character" w:customStyle="1" w:styleId="af7">
    <w:name w:val="批注框文本 字符"/>
    <w:basedOn w:val="a0"/>
    <w:link w:val="af6"/>
    <w:uiPriority w:val="99"/>
    <w:semiHidden/>
    <w:rsid w:val="006629B0"/>
    <w:rPr>
      <w:rFonts w:ascii="Times New Roman" w:hAnsi="Times New Roman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8B4B95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B4B95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B4B95"/>
    <w:pPr>
      <w:spacing w:line="240" w:lineRule="auto"/>
    </w:pPr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B4B95"/>
    <w:rPr>
      <w:rFonts w:ascii="Times New Roman" w:hAnsi="Times New Roman" w:cs="Times New Roman"/>
      <w:noProof/>
      <w:sz w:val="20"/>
    </w:rPr>
  </w:style>
  <w:style w:type="character" w:styleId="af8">
    <w:name w:val="line number"/>
    <w:basedOn w:val="a0"/>
    <w:uiPriority w:val="99"/>
    <w:semiHidden/>
    <w:unhideWhenUsed/>
    <w:rsid w:val="00C504E5"/>
  </w:style>
  <w:style w:type="table" w:styleId="af9">
    <w:name w:val="Table Grid"/>
    <w:basedOn w:val="a1"/>
    <w:uiPriority w:val="39"/>
    <w:rsid w:val="00E938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Quote"/>
    <w:basedOn w:val="a"/>
    <w:next w:val="a"/>
    <w:link w:val="afb"/>
    <w:uiPriority w:val="29"/>
    <w:qFormat/>
    <w:rsid w:val="009F729B"/>
    <w:pPr>
      <w:ind w:leftChars="100" w:left="1104" w:rightChars="100" w:right="864"/>
    </w:pPr>
    <w:rPr>
      <w:rFonts w:asciiTheme="minorHAnsi" w:hAnsiTheme="minorHAnsi"/>
      <w:iCs/>
      <w:color w:val="404040" w:themeColor="text1" w:themeTint="BF"/>
      <w:sz w:val="20"/>
    </w:rPr>
  </w:style>
  <w:style w:type="character" w:customStyle="1" w:styleId="afb">
    <w:name w:val="引用 字符"/>
    <w:basedOn w:val="a0"/>
    <w:link w:val="afa"/>
    <w:uiPriority w:val="29"/>
    <w:rsid w:val="009F729B"/>
    <w:rPr>
      <w:iCs/>
      <w:color w:val="404040" w:themeColor="text1" w:themeTint="BF"/>
      <w:sz w:val="20"/>
    </w:rPr>
  </w:style>
  <w:style w:type="paragraph" w:customStyle="1" w:styleId="p1">
    <w:name w:val="p1"/>
    <w:basedOn w:val="a"/>
    <w:rsid w:val="00802C48"/>
    <w:pPr>
      <w:widowControl/>
      <w:spacing w:line="240" w:lineRule="auto"/>
      <w:jc w:val="left"/>
    </w:pPr>
    <w:rPr>
      <w:rFonts w:ascii="Helvetica" w:hAnsi="Helvetica" w:cs="Times New Roman"/>
      <w:kern w:val="0"/>
      <w:sz w:val="14"/>
      <w:szCs w:val="14"/>
    </w:rPr>
  </w:style>
  <w:style w:type="paragraph" w:styleId="afc">
    <w:name w:val="Revision"/>
    <w:hidden/>
    <w:uiPriority w:val="99"/>
    <w:semiHidden/>
    <w:rsid w:val="00622858"/>
    <w:rPr>
      <w:rFonts w:ascii="Times New Roman" w:hAnsi="Times New Roman"/>
      <w:sz w:val="24"/>
    </w:rPr>
  </w:style>
  <w:style w:type="table" w:customStyle="1" w:styleId="4">
    <w:name w:val="网格型4"/>
    <w:basedOn w:val="a1"/>
    <w:next w:val="af9"/>
    <w:uiPriority w:val="39"/>
    <w:rsid w:val="00024D5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2167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467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3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3739246">
                  <w:marLeft w:val="0"/>
                  <w:marRight w:val="0"/>
                  <w:marTop w:val="0"/>
                  <w:marBottom w:val="0"/>
                  <w:divBdr>
                    <w:top w:val="single" w:sz="6" w:space="8" w:color="EEEEEE"/>
                    <w:left w:val="none" w:sz="0" w:space="8" w:color="auto"/>
                    <w:bottom w:val="single" w:sz="6" w:space="8" w:color="EEEEEE"/>
                    <w:right w:val="single" w:sz="6" w:space="8" w:color="EEEEEE"/>
                  </w:divBdr>
                  <w:divsChild>
                    <w:div w:id="10854185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005278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9399601">
              <w:marLeft w:val="0"/>
              <w:marRight w:val="0"/>
              <w:marTop w:val="0"/>
              <w:marBottom w:val="0"/>
              <w:divBdr>
                <w:top w:val="single" w:sz="6" w:space="0" w:color="DEDEDE"/>
                <w:left w:val="single" w:sz="6" w:space="0" w:color="DEDEDE"/>
                <w:bottom w:val="single" w:sz="6" w:space="0" w:color="DEDEDE"/>
                <w:right w:val="single" w:sz="6" w:space="0" w:color="DEDEDE"/>
              </w:divBdr>
              <w:divsChild>
                <w:div w:id="2531685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4000760">
                      <w:marLeft w:val="0"/>
                      <w:marRight w:val="5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03960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531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583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883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21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5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30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16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3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87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1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8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874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A11C6F-35B6-4D1E-9C2C-956054C5C2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4</TotalTime>
  <Pages>6</Pages>
  <Words>2846</Words>
  <Characters>16228</Characters>
  <Application>Microsoft Office Word</Application>
  <DocSecurity>0</DocSecurity>
  <Lines>135</Lines>
  <Paragraphs>38</Paragraphs>
  <ScaleCrop>false</ScaleCrop>
  <Company/>
  <LinksUpToDate>false</LinksUpToDate>
  <CharactersWithSpaces>190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aron Hao</dc:creator>
  <cp:keywords/>
  <dc:description/>
  <cp:lastModifiedBy>Hao Aaron</cp:lastModifiedBy>
  <cp:revision>177</cp:revision>
  <cp:lastPrinted>2019-04-08T07:44:00Z</cp:lastPrinted>
  <dcterms:created xsi:type="dcterms:W3CDTF">2019-04-08T01:16:00Z</dcterms:created>
  <dcterms:modified xsi:type="dcterms:W3CDTF">2019-08-09T07:51:00Z</dcterms:modified>
</cp:coreProperties>
</file>